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3481DA80" w:rsidR="009107F8" w:rsidRPr="008D56E9" w:rsidRDefault="004B6EF2" w:rsidP="00FE07EA">
      <w:pPr>
        <w:jc w:val="center"/>
        <w:rPr>
          <w:rFonts w:asciiTheme="majorHAnsi" w:hAnsiTheme="majorHAnsi" w:cstheme="majorHAnsi"/>
          <w:b/>
          <w:bCs/>
          <w:sz w:val="32"/>
          <w:szCs w:val="32"/>
          <w:lang w:val="es-MX"/>
        </w:rPr>
      </w:pPr>
      <w:r w:rsidRPr="008D56E9">
        <w:rPr>
          <w:rFonts w:asciiTheme="majorHAnsi" w:hAnsiTheme="majorHAnsi" w:cstheme="majorHAnsi"/>
          <w:b/>
          <w:bCs/>
          <w:sz w:val="32"/>
          <w:szCs w:val="32"/>
          <w:lang w:val="es-MX"/>
        </w:rPr>
        <w:t>UNIVERSIDAD CATÓLICA DE SANTA MARÍA</w:t>
      </w:r>
    </w:p>
    <w:p w14:paraId="71395DC0" w14:textId="2F7A1971" w:rsidR="00FE07EA" w:rsidRPr="008D56E9" w:rsidRDefault="004B6EF2" w:rsidP="008D56E9">
      <w:pPr>
        <w:jc w:val="center"/>
        <w:rPr>
          <w:rFonts w:asciiTheme="majorHAnsi" w:hAnsiTheme="majorHAnsi" w:cstheme="majorHAnsi"/>
          <w:b/>
          <w:bCs/>
          <w:sz w:val="32"/>
          <w:szCs w:val="32"/>
        </w:rPr>
      </w:pPr>
      <w:r w:rsidRPr="008D56E9">
        <w:rPr>
          <w:rFonts w:asciiTheme="majorHAnsi" w:hAnsiTheme="majorHAnsi" w:cstheme="majorHAnsi"/>
          <w:b/>
          <w:bCs/>
          <w:sz w:val="32"/>
          <w:szCs w:val="32"/>
        </w:rPr>
        <w:t>FACULTAD DE MEDICINA HUMANA</w:t>
      </w:r>
    </w:p>
    <w:p w14:paraId="4E748237" w14:textId="35C89716" w:rsidR="00FE07EA" w:rsidRPr="00FE07EA" w:rsidRDefault="008D56E9" w:rsidP="008D56E9">
      <w:pPr>
        <w:jc w:val="center"/>
        <w:rPr>
          <w:rFonts w:asciiTheme="majorHAnsi" w:hAnsiTheme="majorHAnsi" w:cstheme="majorHAnsi"/>
          <w:lang w:val="en-US"/>
        </w:rPr>
      </w:pPr>
      <w:r>
        <w:rPr>
          <w:noProof/>
        </w:rPr>
        <w:drawing>
          <wp:inline distT="0" distB="0" distL="0" distR="0" wp14:anchorId="7156AF82" wp14:editId="02920283">
            <wp:extent cx="3162300" cy="3613341"/>
            <wp:effectExtent l="0" t="0" r="0" b="0"/>
            <wp:docPr id="918203330" name="Imagen 1" descr="Universidad Católica de Santa María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Católica de Santa María - Wikipedia, la enciclopedia lib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2092" cy="3624530"/>
                    </a:xfrm>
                    <a:prstGeom prst="rect">
                      <a:avLst/>
                    </a:prstGeom>
                    <a:noFill/>
                    <a:ln>
                      <a:noFill/>
                    </a:ln>
                  </pic:spPr>
                </pic:pic>
              </a:graphicData>
            </a:graphic>
          </wp:inline>
        </w:drawing>
      </w:r>
    </w:p>
    <w:p w14:paraId="4953F3E8" w14:textId="7D2A9A66" w:rsidR="00DD456B" w:rsidRPr="008D56E9" w:rsidRDefault="004B6EF2" w:rsidP="00DD456B">
      <w:pPr>
        <w:jc w:val="center"/>
        <w:rPr>
          <w:rFonts w:asciiTheme="majorHAnsi" w:hAnsiTheme="majorHAnsi" w:cstheme="majorHAnsi"/>
          <w:b/>
          <w:bCs/>
          <w:sz w:val="28"/>
          <w:szCs w:val="28"/>
          <w:lang w:val="es-MX"/>
        </w:rPr>
      </w:pPr>
      <w:r w:rsidRPr="008D56E9">
        <w:rPr>
          <w:rFonts w:asciiTheme="majorHAnsi" w:hAnsiTheme="majorHAnsi" w:cstheme="majorHAnsi"/>
          <w:b/>
          <w:bCs/>
          <w:sz w:val="28"/>
          <w:szCs w:val="28"/>
          <w:lang w:val="es-MX"/>
        </w:rPr>
        <w:t>TENDENCIAS DE SEXO EN POSTULANTES E INGRESANTES AL PROGRAMA DE RESIDENTADO MÉDICO EN EL PERÚ ENTRE LOS AÑOS 2013 Y 2023</w:t>
      </w:r>
    </w:p>
    <w:p w14:paraId="507CE37D" w14:textId="3DDC2B20" w:rsidR="004B6EF2" w:rsidRPr="008D56E9" w:rsidRDefault="004B6EF2" w:rsidP="004B6EF2">
      <w:pPr>
        <w:jc w:val="center"/>
        <w:rPr>
          <w:rFonts w:asciiTheme="majorHAnsi" w:hAnsiTheme="majorHAnsi" w:cstheme="majorHAnsi"/>
          <w:b/>
          <w:bCs/>
          <w:sz w:val="28"/>
          <w:szCs w:val="28"/>
          <w:lang w:val="es-MX"/>
        </w:rPr>
      </w:pPr>
      <w:r w:rsidRPr="008D56E9">
        <w:rPr>
          <w:rFonts w:asciiTheme="majorHAnsi" w:hAnsiTheme="majorHAnsi" w:cstheme="majorHAnsi"/>
          <w:b/>
          <w:bCs/>
          <w:sz w:val="28"/>
          <w:szCs w:val="28"/>
          <w:lang w:val="es-MX"/>
        </w:rPr>
        <w:t>TESIS PRESENTADO POR EL BACHILLER:</w:t>
      </w:r>
      <w:r w:rsidRPr="008D56E9">
        <w:rPr>
          <w:rFonts w:asciiTheme="majorHAnsi" w:hAnsiTheme="majorHAnsi" w:cstheme="majorHAnsi"/>
          <w:b/>
          <w:bCs/>
          <w:sz w:val="28"/>
          <w:szCs w:val="28"/>
          <w:lang w:val="es-MX"/>
        </w:rPr>
        <w:br/>
        <w:t>MEDINA NEIRA DANIEL ALEJANDRO</w:t>
      </w:r>
      <w:r w:rsidRPr="008D56E9">
        <w:rPr>
          <w:rFonts w:asciiTheme="majorHAnsi" w:hAnsiTheme="majorHAnsi" w:cstheme="majorHAnsi"/>
          <w:b/>
          <w:bCs/>
          <w:sz w:val="28"/>
          <w:szCs w:val="28"/>
          <w:lang w:val="es-MX"/>
        </w:rPr>
        <w:br/>
        <w:t>PARA OPTAR EL TÍTULO PROFESIONAL DE MÉDICO CIRUJANO</w:t>
      </w:r>
    </w:p>
    <w:p w14:paraId="4216D54C" w14:textId="7AEF7A3D" w:rsidR="004B6EF2" w:rsidRPr="008D56E9" w:rsidRDefault="004B6EF2" w:rsidP="004B6EF2">
      <w:pPr>
        <w:jc w:val="center"/>
        <w:rPr>
          <w:rFonts w:asciiTheme="majorHAnsi" w:hAnsiTheme="majorHAnsi" w:cstheme="majorHAnsi"/>
          <w:b/>
          <w:bCs/>
          <w:sz w:val="28"/>
          <w:szCs w:val="28"/>
          <w:lang w:val="es-MX"/>
        </w:rPr>
      </w:pPr>
      <w:r w:rsidRPr="008D56E9">
        <w:rPr>
          <w:rFonts w:asciiTheme="majorHAnsi" w:hAnsiTheme="majorHAnsi" w:cstheme="majorHAnsi"/>
          <w:b/>
          <w:bCs/>
          <w:sz w:val="28"/>
          <w:szCs w:val="28"/>
          <w:lang w:val="es-MX"/>
        </w:rPr>
        <w:t>ASESOR DE LA TESIS:</w:t>
      </w:r>
      <w:r w:rsidRPr="008D56E9">
        <w:rPr>
          <w:rFonts w:asciiTheme="majorHAnsi" w:hAnsiTheme="majorHAnsi" w:cstheme="majorHAnsi"/>
          <w:b/>
          <w:bCs/>
          <w:sz w:val="28"/>
          <w:szCs w:val="28"/>
          <w:lang w:val="es-MX"/>
        </w:rPr>
        <w:br/>
        <w:t>DEL CASTILLO SOLORZANO NOEMI</w:t>
      </w:r>
    </w:p>
    <w:p w14:paraId="5A38E426" w14:textId="3676FECF" w:rsidR="009107F8" w:rsidRPr="00FE07EA" w:rsidRDefault="004B6EF2" w:rsidP="008D56E9">
      <w:pPr>
        <w:jc w:val="center"/>
      </w:pPr>
      <w:r w:rsidRPr="008D56E9">
        <w:rPr>
          <w:rFonts w:asciiTheme="majorHAnsi" w:hAnsiTheme="majorHAnsi" w:cstheme="majorHAnsi"/>
          <w:b/>
          <w:bCs/>
          <w:sz w:val="28"/>
          <w:szCs w:val="28"/>
          <w:lang w:val="es-MX"/>
        </w:rPr>
        <w:t>AREQUIPA-PERÚ</w:t>
      </w:r>
      <w:r w:rsidRPr="008D56E9">
        <w:rPr>
          <w:rFonts w:asciiTheme="majorHAnsi" w:hAnsiTheme="majorHAnsi" w:cstheme="majorHAnsi"/>
          <w:b/>
          <w:bCs/>
          <w:sz w:val="28"/>
          <w:szCs w:val="28"/>
          <w:lang w:val="es-MX"/>
        </w:rPr>
        <w:br/>
        <w:t>2024</w:t>
      </w:r>
      <w:r w:rsidR="009107F8" w:rsidRPr="00FE07EA">
        <w:br w:type="page"/>
      </w:r>
    </w:p>
    <w:sdt>
      <w:sdtPr>
        <w:rPr>
          <w:rFonts w:asciiTheme="minorHAnsi" w:eastAsiaTheme="minorHAnsi" w:hAnsiTheme="minorHAnsi" w:cstheme="minorBidi"/>
          <w:color w:val="002060"/>
          <w:sz w:val="24"/>
          <w:szCs w:val="22"/>
          <w:lang w:val="es-ES" w:eastAsia="en-US"/>
        </w:rPr>
        <w:id w:val="1018123378"/>
        <w:docPartObj>
          <w:docPartGallery w:val="Table of Contents"/>
          <w:docPartUnique/>
        </w:docPartObj>
      </w:sdtPr>
      <w:sdtEndPr>
        <w:rPr>
          <w:b/>
          <w:bCs/>
          <w:color w:val="auto"/>
        </w:rPr>
      </w:sdtEndPr>
      <w:sdtContent>
        <w:p w14:paraId="4B709C48" w14:textId="639BE47B" w:rsidR="008D56E9" w:rsidRPr="00B53CB3" w:rsidRDefault="008377C6" w:rsidP="008377C6">
          <w:pPr>
            <w:pStyle w:val="TtuloTDC"/>
            <w:jc w:val="center"/>
            <w:rPr>
              <w:b/>
              <w:bCs/>
              <w:color w:val="002060"/>
              <w:sz w:val="28"/>
              <w:szCs w:val="28"/>
            </w:rPr>
          </w:pPr>
          <w:r w:rsidRPr="00B53CB3">
            <w:rPr>
              <w:b/>
              <w:bCs/>
              <w:color w:val="002060"/>
              <w:sz w:val="28"/>
              <w:szCs w:val="28"/>
              <w:lang w:val="es-ES"/>
            </w:rPr>
            <w:t>Índice general</w:t>
          </w:r>
        </w:p>
        <w:p w14:paraId="4716095E" w14:textId="1B1F4CFC" w:rsidR="008377C6" w:rsidRPr="008377C6" w:rsidRDefault="008D56E9" w:rsidP="00B53CB3">
          <w:pPr>
            <w:pStyle w:val="TDC1"/>
            <w:rPr>
              <w:rFonts w:eastAsiaTheme="minorEastAsia"/>
              <w:noProof/>
              <w:kern w:val="2"/>
              <w:sz w:val="20"/>
              <w:lang w:eastAsia="es-PE"/>
              <w14:ligatures w14:val="standardContextual"/>
            </w:rPr>
          </w:pPr>
          <w:r w:rsidRPr="008377C6">
            <w:rPr>
              <w:lang w:val="es-PE"/>
            </w:rPr>
            <w:fldChar w:fldCharType="begin"/>
          </w:r>
          <w:r w:rsidRPr="008377C6">
            <w:instrText xml:space="preserve"> TOC \o "1-3" \h \z \u </w:instrText>
          </w:r>
          <w:r w:rsidRPr="008377C6">
            <w:rPr>
              <w:lang w:val="es-PE"/>
            </w:rPr>
            <w:fldChar w:fldCharType="separate"/>
          </w:r>
          <w:hyperlink w:anchor="_Toc160702748" w:history="1">
            <w:r w:rsidR="008377C6" w:rsidRPr="008377C6">
              <w:rPr>
                <w:rStyle w:val="Hipervnculo"/>
                <w:noProof/>
                <w:sz w:val="22"/>
                <w:szCs w:val="20"/>
              </w:rPr>
              <w:t>Resumen</w:t>
            </w:r>
            <w:r w:rsidR="008377C6" w:rsidRPr="008377C6">
              <w:rPr>
                <w:noProof/>
                <w:webHidden/>
              </w:rPr>
              <w:tab/>
            </w:r>
            <w:r w:rsidR="008377C6" w:rsidRPr="008377C6">
              <w:rPr>
                <w:noProof/>
                <w:webHidden/>
              </w:rPr>
              <w:fldChar w:fldCharType="begin"/>
            </w:r>
            <w:r w:rsidR="008377C6" w:rsidRPr="008377C6">
              <w:rPr>
                <w:noProof/>
                <w:webHidden/>
              </w:rPr>
              <w:instrText xml:space="preserve"> PAGEREF _Toc160702748 \h </w:instrText>
            </w:r>
            <w:r w:rsidR="008377C6" w:rsidRPr="008377C6">
              <w:rPr>
                <w:noProof/>
                <w:webHidden/>
              </w:rPr>
            </w:r>
            <w:r w:rsidR="008377C6" w:rsidRPr="008377C6">
              <w:rPr>
                <w:noProof/>
                <w:webHidden/>
              </w:rPr>
              <w:fldChar w:fldCharType="separate"/>
            </w:r>
            <w:r w:rsidR="00A96FF0">
              <w:rPr>
                <w:noProof/>
                <w:webHidden/>
              </w:rPr>
              <w:t>7</w:t>
            </w:r>
            <w:r w:rsidR="008377C6" w:rsidRPr="008377C6">
              <w:rPr>
                <w:noProof/>
                <w:webHidden/>
              </w:rPr>
              <w:fldChar w:fldCharType="end"/>
            </w:r>
          </w:hyperlink>
        </w:p>
        <w:p w14:paraId="33722853" w14:textId="7DDD41D4" w:rsidR="008377C6" w:rsidRPr="008377C6" w:rsidRDefault="008377C6" w:rsidP="00B53CB3">
          <w:pPr>
            <w:pStyle w:val="TDC1"/>
            <w:rPr>
              <w:rFonts w:eastAsiaTheme="minorEastAsia"/>
              <w:noProof/>
              <w:kern w:val="2"/>
              <w:sz w:val="20"/>
              <w:lang w:eastAsia="es-PE"/>
              <w14:ligatures w14:val="standardContextual"/>
            </w:rPr>
          </w:pPr>
          <w:hyperlink w:anchor="_Toc160702749" w:history="1">
            <w:r w:rsidRPr="008377C6">
              <w:rPr>
                <w:rStyle w:val="Hipervnculo"/>
                <w:noProof/>
                <w:sz w:val="22"/>
                <w:szCs w:val="20"/>
              </w:rPr>
              <w:t>Abstract</w:t>
            </w:r>
            <w:r w:rsidRPr="008377C6">
              <w:rPr>
                <w:noProof/>
                <w:webHidden/>
              </w:rPr>
              <w:tab/>
            </w:r>
            <w:r w:rsidRPr="008377C6">
              <w:rPr>
                <w:noProof/>
                <w:webHidden/>
              </w:rPr>
              <w:fldChar w:fldCharType="begin"/>
            </w:r>
            <w:r w:rsidRPr="008377C6">
              <w:rPr>
                <w:noProof/>
                <w:webHidden/>
              </w:rPr>
              <w:instrText xml:space="preserve"> PAGEREF _Toc160702749 \h </w:instrText>
            </w:r>
            <w:r w:rsidRPr="008377C6">
              <w:rPr>
                <w:noProof/>
                <w:webHidden/>
              </w:rPr>
            </w:r>
            <w:r w:rsidRPr="008377C6">
              <w:rPr>
                <w:noProof/>
                <w:webHidden/>
              </w:rPr>
              <w:fldChar w:fldCharType="separate"/>
            </w:r>
            <w:r w:rsidR="00A96FF0">
              <w:rPr>
                <w:noProof/>
                <w:webHidden/>
              </w:rPr>
              <w:t>7</w:t>
            </w:r>
            <w:r w:rsidRPr="008377C6">
              <w:rPr>
                <w:noProof/>
                <w:webHidden/>
              </w:rPr>
              <w:fldChar w:fldCharType="end"/>
            </w:r>
          </w:hyperlink>
        </w:p>
        <w:p w14:paraId="3D81D570" w14:textId="4726F44D" w:rsidR="008377C6" w:rsidRPr="008377C6" w:rsidRDefault="008377C6" w:rsidP="00B53CB3">
          <w:pPr>
            <w:pStyle w:val="TDC1"/>
            <w:rPr>
              <w:rFonts w:eastAsiaTheme="minorEastAsia"/>
              <w:noProof/>
              <w:kern w:val="2"/>
              <w:sz w:val="20"/>
              <w:lang w:eastAsia="es-PE"/>
              <w14:ligatures w14:val="standardContextual"/>
            </w:rPr>
          </w:pPr>
          <w:hyperlink w:anchor="_Toc160702750" w:history="1">
            <w:r w:rsidRPr="008377C6">
              <w:rPr>
                <w:rStyle w:val="Hipervnculo"/>
                <w:noProof/>
                <w:sz w:val="22"/>
                <w:szCs w:val="20"/>
              </w:rPr>
              <w:t>Introducción</w:t>
            </w:r>
            <w:r w:rsidRPr="008377C6">
              <w:rPr>
                <w:noProof/>
                <w:webHidden/>
              </w:rPr>
              <w:tab/>
            </w:r>
            <w:r w:rsidRPr="008377C6">
              <w:rPr>
                <w:noProof/>
                <w:webHidden/>
              </w:rPr>
              <w:fldChar w:fldCharType="begin"/>
            </w:r>
            <w:r w:rsidRPr="008377C6">
              <w:rPr>
                <w:noProof/>
                <w:webHidden/>
              </w:rPr>
              <w:instrText xml:space="preserve"> PAGEREF _Toc160702750 \h </w:instrText>
            </w:r>
            <w:r w:rsidRPr="008377C6">
              <w:rPr>
                <w:noProof/>
                <w:webHidden/>
              </w:rPr>
            </w:r>
            <w:r w:rsidRPr="008377C6">
              <w:rPr>
                <w:noProof/>
                <w:webHidden/>
              </w:rPr>
              <w:fldChar w:fldCharType="separate"/>
            </w:r>
            <w:r w:rsidR="00A96FF0">
              <w:rPr>
                <w:noProof/>
                <w:webHidden/>
              </w:rPr>
              <w:t>8</w:t>
            </w:r>
            <w:r w:rsidRPr="008377C6">
              <w:rPr>
                <w:noProof/>
                <w:webHidden/>
              </w:rPr>
              <w:fldChar w:fldCharType="end"/>
            </w:r>
          </w:hyperlink>
        </w:p>
        <w:p w14:paraId="38E608FF" w14:textId="3EE097CF" w:rsidR="008377C6" w:rsidRPr="008377C6" w:rsidRDefault="008377C6" w:rsidP="00B53CB3">
          <w:pPr>
            <w:pStyle w:val="TDC1"/>
            <w:rPr>
              <w:rFonts w:eastAsiaTheme="minorEastAsia"/>
              <w:noProof/>
              <w:kern w:val="2"/>
              <w:sz w:val="20"/>
              <w:lang w:eastAsia="es-PE"/>
              <w14:ligatures w14:val="standardContextual"/>
            </w:rPr>
          </w:pPr>
          <w:hyperlink w:anchor="_Toc160702751" w:history="1">
            <w:r w:rsidRPr="008377C6">
              <w:rPr>
                <w:rStyle w:val="Hipervnculo"/>
                <w:noProof/>
                <w:sz w:val="22"/>
                <w:szCs w:val="20"/>
                <w:lang w:val="es-419"/>
              </w:rPr>
              <w:t>Planteamiento teórico</w:t>
            </w:r>
            <w:r w:rsidRPr="008377C6">
              <w:rPr>
                <w:noProof/>
                <w:webHidden/>
              </w:rPr>
              <w:tab/>
            </w:r>
            <w:r w:rsidRPr="008377C6">
              <w:rPr>
                <w:noProof/>
                <w:webHidden/>
              </w:rPr>
              <w:fldChar w:fldCharType="begin"/>
            </w:r>
            <w:r w:rsidRPr="008377C6">
              <w:rPr>
                <w:noProof/>
                <w:webHidden/>
              </w:rPr>
              <w:instrText xml:space="preserve"> PAGEREF _Toc160702751 \h </w:instrText>
            </w:r>
            <w:r w:rsidRPr="008377C6">
              <w:rPr>
                <w:noProof/>
                <w:webHidden/>
              </w:rPr>
            </w:r>
            <w:r w:rsidRPr="008377C6">
              <w:rPr>
                <w:noProof/>
                <w:webHidden/>
              </w:rPr>
              <w:fldChar w:fldCharType="separate"/>
            </w:r>
            <w:r w:rsidR="00A96FF0">
              <w:rPr>
                <w:noProof/>
                <w:webHidden/>
              </w:rPr>
              <w:t>11</w:t>
            </w:r>
            <w:r w:rsidRPr="008377C6">
              <w:rPr>
                <w:noProof/>
                <w:webHidden/>
              </w:rPr>
              <w:fldChar w:fldCharType="end"/>
            </w:r>
          </w:hyperlink>
        </w:p>
        <w:p w14:paraId="6BF3FA46" w14:textId="55E6AC6A" w:rsidR="008377C6" w:rsidRPr="008377C6" w:rsidRDefault="008377C6">
          <w:pPr>
            <w:pStyle w:val="TDC2"/>
            <w:tabs>
              <w:tab w:val="right" w:leader="dot" w:pos="9736"/>
            </w:tabs>
            <w:rPr>
              <w:rFonts w:eastAsiaTheme="minorEastAsia"/>
              <w:noProof/>
              <w:kern w:val="2"/>
              <w:sz w:val="20"/>
              <w:szCs w:val="20"/>
              <w:lang w:eastAsia="es-PE"/>
              <w14:ligatures w14:val="standardContextual"/>
            </w:rPr>
          </w:pPr>
          <w:hyperlink w:anchor="_Toc160702752" w:history="1">
            <w:r w:rsidRPr="008377C6">
              <w:rPr>
                <w:rStyle w:val="Hipervnculo"/>
                <w:noProof/>
                <w:sz w:val="22"/>
                <w:szCs w:val="20"/>
                <w:lang w:val="es-419"/>
              </w:rPr>
              <w:t>Marco teórico</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52 \h </w:instrText>
            </w:r>
            <w:r w:rsidRPr="008377C6">
              <w:rPr>
                <w:noProof/>
                <w:webHidden/>
                <w:sz w:val="22"/>
                <w:szCs w:val="20"/>
              </w:rPr>
            </w:r>
            <w:r w:rsidRPr="008377C6">
              <w:rPr>
                <w:noProof/>
                <w:webHidden/>
                <w:sz w:val="22"/>
                <w:szCs w:val="20"/>
              </w:rPr>
              <w:fldChar w:fldCharType="separate"/>
            </w:r>
            <w:r w:rsidR="00A96FF0">
              <w:rPr>
                <w:noProof/>
                <w:webHidden/>
                <w:sz w:val="22"/>
                <w:szCs w:val="20"/>
              </w:rPr>
              <w:t>12</w:t>
            </w:r>
            <w:r w:rsidRPr="008377C6">
              <w:rPr>
                <w:noProof/>
                <w:webHidden/>
                <w:sz w:val="22"/>
                <w:szCs w:val="20"/>
              </w:rPr>
              <w:fldChar w:fldCharType="end"/>
            </w:r>
          </w:hyperlink>
        </w:p>
        <w:p w14:paraId="09D52EE4" w14:textId="4B6621AF" w:rsidR="008377C6" w:rsidRPr="008377C6" w:rsidRDefault="008377C6">
          <w:pPr>
            <w:pStyle w:val="TDC2"/>
            <w:tabs>
              <w:tab w:val="right" w:leader="dot" w:pos="9736"/>
            </w:tabs>
            <w:rPr>
              <w:rFonts w:eastAsiaTheme="minorEastAsia"/>
              <w:noProof/>
              <w:kern w:val="2"/>
              <w:sz w:val="20"/>
              <w:szCs w:val="20"/>
              <w:lang w:eastAsia="es-PE"/>
              <w14:ligatures w14:val="standardContextual"/>
            </w:rPr>
          </w:pPr>
          <w:hyperlink w:anchor="_Toc160702753" w:history="1">
            <w:r w:rsidRPr="008377C6">
              <w:rPr>
                <w:rStyle w:val="Hipervnculo"/>
                <w:noProof/>
                <w:sz w:val="22"/>
                <w:szCs w:val="20"/>
                <w:lang w:val="es-419"/>
              </w:rPr>
              <w:t>Problema de investigación</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53 \h </w:instrText>
            </w:r>
            <w:r w:rsidRPr="008377C6">
              <w:rPr>
                <w:noProof/>
                <w:webHidden/>
                <w:sz w:val="22"/>
                <w:szCs w:val="20"/>
              </w:rPr>
            </w:r>
            <w:r w:rsidRPr="008377C6">
              <w:rPr>
                <w:noProof/>
                <w:webHidden/>
                <w:sz w:val="22"/>
                <w:szCs w:val="20"/>
              </w:rPr>
              <w:fldChar w:fldCharType="separate"/>
            </w:r>
            <w:r w:rsidR="00A96FF0">
              <w:rPr>
                <w:noProof/>
                <w:webHidden/>
                <w:sz w:val="22"/>
                <w:szCs w:val="20"/>
              </w:rPr>
              <w:t>19</w:t>
            </w:r>
            <w:r w:rsidRPr="008377C6">
              <w:rPr>
                <w:noProof/>
                <w:webHidden/>
                <w:sz w:val="22"/>
                <w:szCs w:val="20"/>
              </w:rPr>
              <w:fldChar w:fldCharType="end"/>
            </w:r>
          </w:hyperlink>
        </w:p>
        <w:p w14:paraId="5274A430" w14:textId="7FE3CAB3" w:rsidR="008377C6" w:rsidRPr="008377C6" w:rsidRDefault="008377C6">
          <w:pPr>
            <w:pStyle w:val="TDC2"/>
            <w:tabs>
              <w:tab w:val="right" w:leader="dot" w:pos="9736"/>
            </w:tabs>
            <w:rPr>
              <w:rFonts w:eastAsiaTheme="minorEastAsia"/>
              <w:noProof/>
              <w:kern w:val="2"/>
              <w:sz w:val="20"/>
              <w:szCs w:val="20"/>
              <w:lang w:eastAsia="es-PE"/>
              <w14:ligatures w14:val="standardContextual"/>
            </w:rPr>
          </w:pPr>
          <w:hyperlink w:anchor="_Toc160702754" w:history="1">
            <w:r w:rsidRPr="008377C6">
              <w:rPr>
                <w:rStyle w:val="Hipervnculo"/>
                <w:noProof/>
                <w:sz w:val="22"/>
                <w:szCs w:val="20"/>
                <w:lang w:val="es-419"/>
              </w:rPr>
              <w:t>Objetivos</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54 \h </w:instrText>
            </w:r>
            <w:r w:rsidRPr="008377C6">
              <w:rPr>
                <w:noProof/>
                <w:webHidden/>
                <w:sz w:val="22"/>
                <w:szCs w:val="20"/>
              </w:rPr>
            </w:r>
            <w:r w:rsidRPr="008377C6">
              <w:rPr>
                <w:noProof/>
                <w:webHidden/>
                <w:sz w:val="22"/>
                <w:szCs w:val="20"/>
              </w:rPr>
              <w:fldChar w:fldCharType="separate"/>
            </w:r>
            <w:r w:rsidR="00A96FF0">
              <w:rPr>
                <w:noProof/>
                <w:webHidden/>
                <w:sz w:val="22"/>
                <w:szCs w:val="20"/>
              </w:rPr>
              <w:t>19</w:t>
            </w:r>
            <w:r w:rsidRPr="008377C6">
              <w:rPr>
                <w:noProof/>
                <w:webHidden/>
                <w:sz w:val="22"/>
                <w:szCs w:val="20"/>
              </w:rPr>
              <w:fldChar w:fldCharType="end"/>
            </w:r>
          </w:hyperlink>
        </w:p>
        <w:p w14:paraId="5FCBAA97" w14:textId="2CDB15C4" w:rsidR="008377C6" w:rsidRPr="008377C6" w:rsidRDefault="008377C6">
          <w:pPr>
            <w:pStyle w:val="TDC2"/>
            <w:tabs>
              <w:tab w:val="right" w:leader="dot" w:pos="9736"/>
            </w:tabs>
            <w:rPr>
              <w:rFonts w:eastAsiaTheme="minorEastAsia"/>
              <w:noProof/>
              <w:kern w:val="2"/>
              <w:sz w:val="20"/>
              <w:szCs w:val="20"/>
              <w:lang w:eastAsia="es-PE"/>
              <w14:ligatures w14:val="standardContextual"/>
            </w:rPr>
          </w:pPr>
          <w:hyperlink w:anchor="_Toc160702755" w:history="1">
            <w:r w:rsidRPr="008377C6">
              <w:rPr>
                <w:rStyle w:val="Hipervnculo"/>
                <w:noProof/>
                <w:sz w:val="22"/>
                <w:szCs w:val="20"/>
                <w:lang w:val="es-419"/>
              </w:rPr>
              <w:t>Hipótesis</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55 \h </w:instrText>
            </w:r>
            <w:r w:rsidRPr="008377C6">
              <w:rPr>
                <w:noProof/>
                <w:webHidden/>
                <w:sz w:val="22"/>
                <w:szCs w:val="20"/>
              </w:rPr>
            </w:r>
            <w:r w:rsidRPr="008377C6">
              <w:rPr>
                <w:noProof/>
                <w:webHidden/>
                <w:sz w:val="22"/>
                <w:szCs w:val="20"/>
              </w:rPr>
              <w:fldChar w:fldCharType="separate"/>
            </w:r>
            <w:r w:rsidR="00A96FF0">
              <w:rPr>
                <w:noProof/>
                <w:webHidden/>
                <w:sz w:val="22"/>
                <w:szCs w:val="20"/>
              </w:rPr>
              <w:t>20</w:t>
            </w:r>
            <w:r w:rsidRPr="008377C6">
              <w:rPr>
                <w:noProof/>
                <w:webHidden/>
                <w:sz w:val="22"/>
                <w:szCs w:val="20"/>
              </w:rPr>
              <w:fldChar w:fldCharType="end"/>
            </w:r>
          </w:hyperlink>
        </w:p>
        <w:p w14:paraId="235C44F0" w14:textId="5EDE4F7C" w:rsidR="008377C6" w:rsidRPr="008377C6" w:rsidRDefault="008377C6" w:rsidP="00B53CB3">
          <w:pPr>
            <w:pStyle w:val="TDC1"/>
            <w:rPr>
              <w:rFonts w:eastAsiaTheme="minorEastAsia"/>
              <w:noProof/>
              <w:kern w:val="2"/>
              <w:sz w:val="20"/>
              <w:lang w:eastAsia="es-PE"/>
              <w14:ligatures w14:val="standardContextual"/>
            </w:rPr>
          </w:pPr>
          <w:hyperlink w:anchor="_Toc160702756" w:history="1">
            <w:r w:rsidRPr="008377C6">
              <w:rPr>
                <w:rStyle w:val="Hipervnculo"/>
                <w:noProof/>
                <w:sz w:val="22"/>
                <w:szCs w:val="20"/>
              </w:rPr>
              <w:t>Materiales y métodos</w:t>
            </w:r>
            <w:r w:rsidRPr="008377C6">
              <w:rPr>
                <w:noProof/>
                <w:webHidden/>
              </w:rPr>
              <w:tab/>
            </w:r>
            <w:r w:rsidRPr="008377C6">
              <w:rPr>
                <w:noProof/>
                <w:webHidden/>
              </w:rPr>
              <w:fldChar w:fldCharType="begin"/>
            </w:r>
            <w:r w:rsidRPr="008377C6">
              <w:rPr>
                <w:noProof/>
                <w:webHidden/>
              </w:rPr>
              <w:instrText xml:space="preserve"> PAGEREF _Toc160702756 \h </w:instrText>
            </w:r>
            <w:r w:rsidRPr="008377C6">
              <w:rPr>
                <w:noProof/>
                <w:webHidden/>
              </w:rPr>
            </w:r>
            <w:r w:rsidRPr="008377C6">
              <w:rPr>
                <w:noProof/>
                <w:webHidden/>
              </w:rPr>
              <w:fldChar w:fldCharType="separate"/>
            </w:r>
            <w:r w:rsidR="00A96FF0">
              <w:rPr>
                <w:noProof/>
                <w:webHidden/>
              </w:rPr>
              <w:t>21</w:t>
            </w:r>
            <w:r w:rsidRPr="008377C6">
              <w:rPr>
                <w:noProof/>
                <w:webHidden/>
              </w:rPr>
              <w:fldChar w:fldCharType="end"/>
            </w:r>
          </w:hyperlink>
        </w:p>
        <w:p w14:paraId="25CD7C1D" w14:textId="3289DC90" w:rsidR="008377C6" w:rsidRPr="008377C6" w:rsidRDefault="008377C6">
          <w:pPr>
            <w:pStyle w:val="TDC2"/>
            <w:tabs>
              <w:tab w:val="right" w:leader="dot" w:pos="9736"/>
            </w:tabs>
            <w:rPr>
              <w:rFonts w:eastAsiaTheme="minorEastAsia"/>
              <w:noProof/>
              <w:kern w:val="2"/>
              <w:sz w:val="20"/>
              <w:szCs w:val="20"/>
              <w:lang w:eastAsia="es-PE"/>
              <w14:ligatures w14:val="standardContextual"/>
            </w:rPr>
          </w:pPr>
          <w:hyperlink w:anchor="_Toc160702757" w:history="1">
            <w:r w:rsidRPr="008377C6">
              <w:rPr>
                <w:rStyle w:val="Hipervnculo"/>
                <w:noProof/>
                <w:sz w:val="22"/>
                <w:szCs w:val="20"/>
              </w:rPr>
              <w:t>Obtención de datos</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57 \h </w:instrText>
            </w:r>
            <w:r w:rsidRPr="008377C6">
              <w:rPr>
                <w:noProof/>
                <w:webHidden/>
                <w:sz w:val="22"/>
                <w:szCs w:val="20"/>
              </w:rPr>
            </w:r>
            <w:r w:rsidRPr="008377C6">
              <w:rPr>
                <w:noProof/>
                <w:webHidden/>
                <w:sz w:val="22"/>
                <w:szCs w:val="20"/>
              </w:rPr>
              <w:fldChar w:fldCharType="separate"/>
            </w:r>
            <w:r w:rsidR="00A96FF0">
              <w:rPr>
                <w:noProof/>
                <w:webHidden/>
                <w:sz w:val="22"/>
                <w:szCs w:val="20"/>
              </w:rPr>
              <w:t>22</w:t>
            </w:r>
            <w:r w:rsidRPr="008377C6">
              <w:rPr>
                <w:noProof/>
                <w:webHidden/>
                <w:sz w:val="22"/>
                <w:szCs w:val="20"/>
              </w:rPr>
              <w:fldChar w:fldCharType="end"/>
            </w:r>
          </w:hyperlink>
        </w:p>
        <w:p w14:paraId="571F1E9A" w14:textId="2A98729A" w:rsidR="008377C6" w:rsidRPr="008377C6" w:rsidRDefault="008377C6">
          <w:pPr>
            <w:pStyle w:val="TDC3"/>
            <w:tabs>
              <w:tab w:val="right" w:leader="dot" w:pos="9736"/>
            </w:tabs>
            <w:rPr>
              <w:rFonts w:eastAsiaTheme="minorEastAsia"/>
              <w:noProof/>
              <w:kern w:val="2"/>
              <w:sz w:val="20"/>
              <w:szCs w:val="20"/>
              <w:lang w:eastAsia="es-PE"/>
              <w14:ligatures w14:val="standardContextual"/>
            </w:rPr>
          </w:pPr>
          <w:hyperlink w:anchor="_Toc160702758" w:history="1">
            <w:r w:rsidRPr="008377C6">
              <w:rPr>
                <w:rStyle w:val="Hipervnculo"/>
                <w:noProof/>
                <w:sz w:val="22"/>
                <w:szCs w:val="20"/>
              </w:rPr>
              <w:t>Resultados del residentado médico</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58 \h </w:instrText>
            </w:r>
            <w:r w:rsidRPr="008377C6">
              <w:rPr>
                <w:noProof/>
                <w:webHidden/>
                <w:sz w:val="22"/>
                <w:szCs w:val="20"/>
              </w:rPr>
            </w:r>
            <w:r w:rsidRPr="008377C6">
              <w:rPr>
                <w:noProof/>
                <w:webHidden/>
                <w:sz w:val="22"/>
                <w:szCs w:val="20"/>
              </w:rPr>
              <w:fldChar w:fldCharType="separate"/>
            </w:r>
            <w:r w:rsidR="00A96FF0">
              <w:rPr>
                <w:noProof/>
                <w:webHidden/>
                <w:sz w:val="22"/>
                <w:szCs w:val="20"/>
              </w:rPr>
              <w:t>22</w:t>
            </w:r>
            <w:r w:rsidRPr="008377C6">
              <w:rPr>
                <w:noProof/>
                <w:webHidden/>
                <w:sz w:val="22"/>
                <w:szCs w:val="20"/>
              </w:rPr>
              <w:fldChar w:fldCharType="end"/>
            </w:r>
          </w:hyperlink>
        </w:p>
        <w:p w14:paraId="5FE5F161" w14:textId="57AC126A" w:rsidR="008377C6" w:rsidRPr="008377C6" w:rsidRDefault="008377C6">
          <w:pPr>
            <w:pStyle w:val="TDC3"/>
            <w:tabs>
              <w:tab w:val="right" w:leader="dot" w:pos="9736"/>
            </w:tabs>
            <w:rPr>
              <w:rFonts w:eastAsiaTheme="minorEastAsia"/>
              <w:noProof/>
              <w:kern w:val="2"/>
              <w:sz w:val="20"/>
              <w:szCs w:val="20"/>
              <w:lang w:eastAsia="es-PE"/>
              <w14:ligatures w14:val="standardContextual"/>
            </w:rPr>
          </w:pPr>
          <w:hyperlink w:anchor="_Toc160702759" w:history="1">
            <w:r w:rsidRPr="008377C6">
              <w:rPr>
                <w:rStyle w:val="Hipervnculo"/>
                <w:noProof/>
                <w:sz w:val="22"/>
                <w:szCs w:val="20"/>
              </w:rPr>
              <w:t>Sexo</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59 \h </w:instrText>
            </w:r>
            <w:r w:rsidRPr="008377C6">
              <w:rPr>
                <w:noProof/>
                <w:webHidden/>
                <w:sz w:val="22"/>
                <w:szCs w:val="20"/>
              </w:rPr>
            </w:r>
            <w:r w:rsidRPr="008377C6">
              <w:rPr>
                <w:noProof/>
                <w:webHidden/>
                <w:sz w:val="22"/>
                <w:szCs w:val="20"/>
              </w:rPr>
              <w:fldChar w:fldCharType="separate"/>
            </w:r>
            <w:r w:rsidR="00A96FF0">
              <w:rPr>
                <w:noProof/>
                <w:webHidden/>
                <w:sz w:val="22"/>
                <w:szCs w:val="20"/>
              </w:rPr>
              <w:t>22</w:t>
            </w:r>
            <w:r w:rsidRPr="008377C6">
              <w:rPr>
                <w:noProof/>
                <w:webHidden/>
                <w:sz w:val="22"/>
                <w:szCs w:val="20"/>
              </w:rPr>
              <w:fldChar w:fldCharType="end"/>
            </w:r>
          </w:hyperlink>
        </w:p>
        <w:p w14:paraId="136A049C" w14:textId="0923AFFC" w:rsidR="008377C6" w:rsidRPr="008377C6" w:rsidRDefault="008377C6">
          <w:pPr>
            <w:pStyle w:val="TDC2"/>
            <w:tabs>
              <w:tab w:val="right" w:leader="dot" w:pos="9736"/>
            </w:tabs>
            <w:rPr>
              <w:rFonts w:eastAsiaTheme="minorEastAsia"/>
              <w:noProof/>
              <w:kern w:val="2"/>
              <w:sz w:val="20"/>
              <w:szCs w:val="20"/>
              <w:lang w:eastAsia="es-PE"/>
              <w14:ligatures w14:val="standardContextual"/>
            </w:rPr>
          </w:pPr>
          <w:hyperlink w:anchor="_Toc160702760" w:history="1">
            <w:r w:rsidRPr="008377C6">
              <w:rPr>
                <w:rStyle w:val="Hipervnculo"/>
                <w:noProof/>
                <w:sz w:val="22"/>
                <w:szCs w:val="20"/>
              </w:rPr>
              <w:t>Descripción de la base de datos</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60 \h </w:instrText>
            </w:r>
            <w:r w:rsidRPr="008377C6">
              <w:rPr>
                <w:noProof/>
                <w:webHidden/>
                <w:sz w:val="22"/>
                <w:szCs w:val="20"/>
              </w:rPr>
            </w:r>
            <w:r w:rsidRPr="008377C6">
              <w:rPr>
                <w:noProof/>
                <w:webHidden/>
                <w:sz w:val="22"/>
                <w:szCs w:val="20"/>
              </w:rPr>
              <w:fldChar w:fldCharType="separate"/>
            </w:r>
            <w:r w:rsidR="00A96FF0">
              <w:rPr>
                <w:noProof/>
                <w:webHidden/>
                <w:sz w:val="22"/>
                <w:szCs w:val="20"/>
              </w:rPr>
              <w:t>22</w:t>
            </w:r>
            <w:r w:rsidRPr="008377C6">
              <w:rPr>
                <w:noProof/>
                <w:webHidden/>
                <w:sz w:val="22"/>
                <w:szCs w:val="20"/>
              </w:rPr>
              <w:fldChar w:fldCharType="end"/>
            </w:r>
          </w:hyperlink>
        </w:p>
        <w:p w14:paraId="653F9D80" w14:textId="129A3EF4" w:rsidR="008377C6" w:rsidRPr="008377C6" w:rsidRDefault="008377C6">
          <w:pPr>
            <w:pStyle w:val="TDC2"/>
            <w:tabs>
              <w:tab w:val="right" w:leader="dot" w:pos="9736"/>
            </w:tabs>
            <w:rPr>
              <w:rFonts w:eastAsiaTheme="minorEastAsia"/>
              <w:noProof/>
              <w:kern w:val="2"/>
              <w:sz w:val="20"/>
              <w:szCs w:val="20"/>
              <w:lang w:eastAsia="es-PE"/>
              <w14:ligatures w14:val="standardContextual"/>
            </w:rPr>
          </w:pPr>
          <w:hyperlink w:anchor="_Toc160702761" w:history="1">
            <w:r w:rsidRPr="008377C6">
              <w:rPr>
                <w:rStyle w:val="Hipervnculo"/>
                <w:noProof/>
                <w:sz w:val="22"/>
                <w:szCs w:val="20"/>
              </w:rPr>
              <w:t>Análisis</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61 \h </w:instrText>
            </w:r>
            <w:r w:rsidRPr="008377C6">
              <w:rPr>
                <w:noProof/>
                <w:webHidden/>
                <w:sz w:val="22"/>
                <w:szCs w:val="20"/>
              </w:rPr>
            </w:r>
            <w:r w:rsidRPr="008377C6">
              <w:rPr>
                <w:noProof/>
                <w:webHidden/>
                <w:sz w:val="22"/>
                <w:szCs w:val="20"/>
              </w:rPr>
              <w:fldChar w:fldCharType="separate"/>
            </w:r>
            <w:r w:rsidR="00A96FF0">
              <w:rPr>
                <w:noProof/>
                <w:webHidden/>
                <w:sz w:val="22"/>
                <w:szCs w:val="20"/>
              </w:rPr>
              <w:t>24</w:t>
            </w:r>
            <w:r w:rsidRPr="008377C6">
              <w:rPr>
                <w:noProof/>
                <w:webHidden/>
                <w:sz w:val="22"/>
                <w:szCs w:val="20"/>
              </w:rPr>
              <w:fldChar w:fldCharType="end"/>
            </w:r>
          </w:hyperlink>
        </w:p>
        <w:p w14:paraId="548A269E" w14:textId="0CA447E5" w:rsidR="008377C6" w:rsidRPr="008377C6" w:rsidRDefault="008377C6" w:rsidP="00B53CB3">
          <w:pPr>
            <w:pStyle w:val="TDC1"/>
            <w:rPr>
              <w:rFonts w:eastAsiaTheme="minorEastAsia"/>
              <w:noProof/>
              <w:kern w:val="2"/>
              <w:sz w:val="20"/>
              <w:lang w:eastAsia="es-PE"/>
              <w14:ligatures w14:val="standardContextual"/>
            </w:rPr>
          </w:pPr>
          <w:hyperlink w:anchor="_Toc160702762" w:history="1">
            <w:r w:rsidRPr="008377C6">
              <w:rPr>
                <w:rStyle w:val="Hipervnculo"/>
                <w:noProof/>
                <w:sz w:val="22"/>
                <w:szCs w:val="20"/>
              </w:rPr>
              <w:t>Resultados</w:t>
            </w:r>
            <w:r w:rsidRPr="008377C6">
              <w:rPr>
                <w:noProof/>
                <w:webHidden/>
              </w:rPr>
              <w:tab/>
            </w:r>
            <w:r w:rsidRPr="008377C6">
              <w:rPr>
                <w:noProof/>
                <w:webHidden/>
              </w:rPr>
              <w:fldChar w:fldCharType="begin"/>
            </w:r>
            <w:r w:rsidRPr="008377C6">
              <w:rPr>
                <w:noProof/>
                <w:webHidden/>
              </w:rPr>
              <w:instrText xml:space="preserve"> PAGEREF _Toc160702762 \h </w:instrText>
            </w:r>
            <w:r w:rsidRPr="008377C6">
              <w:rPr>
                <w:noProof/>
                <w:webHidden/>
              </w:rPr>
            </w:r>
            <w:r w:rsidRPr="008377C6">
              <w:rPr>
                <w:noProof/>
                <w:webHidden/>
              </w:rPr>
              <w:fldChar w:fldCharType="separate"/>
            </w:r>
            <w:r w:rsidR="00A96FF0">
              <w:rPr>
                <w:noProof/>
                <w:webHidden/>
              </w:rPr>
              <w:t>26</w:t>
            </w:r>
            <w:r w:rsidRPr="008377C6">
              <w:rPr>
                <w:noProof/>
                <w:webHidden/>
              </w:rPr>
              <w:fldChar w:fldCharType="end"/>
            </w:r>
          </w:hyperlink>
        </w:p>
        <w:p w14:paraId="7F7CEA4C" w14:textId="2753011A" w:rsidR="008377C6" w:rsidRPr="008377C6" w:rsidRDefault="008377C6" w:rsidP="00B53CB3">
          <w:pPr>
            <w:pStyle w:val="TDC1"/>
            <w:rPr>
              <w:rFonts w:eastAsiaTheme="minorEastAsia"/>
              <w:noProof/>
              <w:kern w:val="2"/>
              <w:sz w:val="20"/>
              <w:lang w:eastAsia="es-PE"/>
              <w14:ligatures w14:val="standardContextual"/>
            </w:rPr>
          </w:pPr>
          <w:hyperlink w:anchor="_Toc160702794" w:history="1">
            <w:r w:rsidRPr="008377C6">
              <w:rPr>
                <w:rStyle w:val="Hipervnculo"/>
                <w:noProof/>
                <w:sz w:val="22"/>
                <w:szCs w:val="20"/>
              </w:rPr>
              <w:t>Discusión y comentarios</w:t>
            </w:r>
            <w:r w:rsidRPr="008377C6">
              <w:rPr>
                <w:noProof/>
                <w:webHidden/>
              </w:rPr>
              <w:tab/>
            </w:r>
            <w:r w:rsidRPr="008377C6">
              <w:rPr>
                <w:noProof/>
                <w:webHidden/>
              </w:rPr>
              <w:fldChar w:fldCharType="begin"/>
            </w:r>
            <w:r w:rsidRPr="008377C6">
              <w:rPr>
                <w:noProof/>
                <w:webHidden/>
              </w:rPr>
              <w:instrText xml:space="preserve"> PAGEREF _Toc160702794 \h </w:instrText>
            </w:r>
            <w:r w:rsidRPr="008377C6">
              <w:rPr>
                <w:noProof/>
                <w:webHidden/>
              </w:rPr>
            </w:r>
            <w:r w:rsidRPr="008377C6">
              <w:rPr>
                <w:noProof/>
                <w:webHidden/>
              </w:rPr>
              <w:fldChar w:fldCharType="separate"/>
            </w:r>
            <w:r w:rsidR="00A96FF0">
              <w:rPr>
                <w:noProof/>
                <w:webHidden/>
              </w:rPr>
              <w:t>67</w:t>
            </w:r>
            <w:r w:rsidRPr="008377C6">
              <w:rPr>
                <w:noProof/>
                <w:webHidden/>
              </w:rPr>
              <w:fldChar w:fldCharType="end"/>
            </w:r>
          </w:hyperlink>
        </w:p>
        <w:p w14:paraId="7635570D" w14:textId="4FA459E7" w:rsidR="008377C6" w:rsidRPr="008377C6" w:rsidRDefault="008377C6">
          <w:pPr>
            <w:pStyle w:val="TDC2"/>
            <w:tabs>
              <w:tab w:val="right" w:leader="dot" w:pos="9736"/>
            </w:tabs>
            <w:rPr>
              <w:rFonts w:eastAsiaTheme="minorEastAsia"/>
              <w:noProof/>
              <w:kern w:val="2"/>
              <w:sz w:val="20"/>
              <w:szCs w:val="20"/>
              <w:lang w:eastAsia="es-PE"/>
              <w14:ligatures w14:val="standardContextual"/>
            </w:rPr>
          </w:pPr>
          <w:hyperlink w:anchor="_Toc160702795" w:history="1">
            <w:r w:rsidRPr="008377C6">
              <w:rPr>
                <w:rStyle w:val="Hipervnculo"/>
                <w:noProof/>
                <w:sz w:val="22"/>
                <w:szCs w:val="20"/>
              </w:rPr>
              <w:t>Interpretación de resultados</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95 \h </w:instrText>
            </w:r>
            <w:r w:rsidRPr="008377C6">
              <w:rPr>
                <w:noProof/>
                <w:webHidden/>
                <w:sz w:val="22"/>
                <w:szCs w:val="20"/>
              </w:rPr>
            </w:r>
            <w:r w:rsidRPr="008377C6">
              <w:rPr>
                <w:noProof/>
                <w:webHidden/>
                <w:sz w:val="22"/>
                <w:szCs w:val="20"/>
              </w:rPr>
              <w:fldChar w:fldCharType="separate"/>
            </w:r>
            <w:r w:rsidR="00A96FF0">
              <w:rPr>
                <w:noProof/>
                <w:webHidden/>
                <w:sz w:val="22"/>
                <w:szCs w:val="20"/>
              </w:rPr>
              <w:t>68</w:t>
            </w:r>
            <w:r w:rsidRPr="008377C6">
              <w:rPr>
                <w:noProof/>
                <w:webHidden/>
                <w:sz w:val="22"/>
                <w:szCs w:val="20"/>
              </w:rPr>
              <w:fldChar w:fldCharType="end"/>
            </w:r>
          </w:hyperlink>
        </w:p>
        <w:p w14:paraId="7759733F" w14:textId="4D85EC7E" w:rsidR="008377C6" w:rsidRPr="008377C6" w:rsidRDefault="008377C6">
          <w:pPr>
            <w:pStyle w:val="TDC2"/>
            <w:tabs>
              <w:tab w:val="right" w:leader="dot" w:pos="9736"/>
            </w:tabs>
            <w:rPr>
              <w:rFonts w:eastAsiaTheme="minorEastAsia"/>
              <w:noProof/>
              <w:kern w:val="2"/>
              <w:sz w:val="20"/>
              <w:szCs w:val="20"/>
              <w:lang w:eastAsia="es-PE"/>
              <w14:ligatures w14:val="standardContextual"/>
            </w:rPr>
          </w:pPr>
          <w:hyperlink w:anchor="_Toc160702796" w:history="1">
            <w:r w:rsidRPr="008377C6">
              <w:rPr>
                <w:rStyle w:val="Hipervnculo"/>
                <w:noProof/>
                <w:sz w:val="22"/>
                <w:szCs w:val="20"/>
              </w:rPr>
              <w:t>Comparación con estudios previos</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96 \h </w:instrText>
            </w:r>
            <w:r w:rsidRPr="008377C6">
              <w:rPr>
                <w:noProof/>
                <w:webHidden/>
                <w:sz w:val="22"/>
                <w:szCs w:val="20"/>
              </w:rPr>
            </w:r>
            <w:r w:rsidRPr="008377C6">
              <w:rPr>
                <w:noProof/>
                <w:webHidden/>
                <w:sz w:val="22"/>
                <w:szCs w:val="20"/>
              </w:rPr>
              <w:fldChar w:fldCharType="separate"/>
            </w:r>
            <w:r w:rsidR="00A96FF0">
              <w:rPr>
                <w:noProof/>
                <w:webHidden/>
                <w:sz w:val="22"/>
                <w:szCs w:val="20"/>
              </w:rPr>
              <w:t>75</w:t>
            </w:r>
            <w:r w:rsidRPr="008377C6">
              <w:rPr>
                <w:noProof/>
                <w:webHidden/>
                <w:sz w:val="22"/>
                <w:szCs w:val="20"/>
              </w:rPr>
              <w:fldChar w:fldCharType="end"/>
            </w:r>
          </w:hyperlink>
        </w:p>
        <w:p w14:paraId="3DA73CE3" w14:textId="7AE129F3" w:rsidR="008377C6" w:rsidRPr="008377C6" w:rsidRDefault="008377C6">
          <w:pPr>
            <w:pStyle w:val="TDC2"/>
            <w:tabs>
              <w:tab w:val="right" w:leader="dot" w:pos="9736"/>
            </w:tabs>
            <w:rPr>
              <w:rFonts w:eastAsiaTheme="minorEastAsia"/>
              <w:noProof/>
              <w:kern w:val="2"/>
              <w:sz w:val="20"/>
              <w:szCs w:val="20"/>
              <w:lang w:eastAsia="es-PE"/>
              <w14:ligatures w14:val="standardContextual"/>
            </w:rPr>
          </w:pPr>
          <w:hyperlink w:anchor="_Toc160702797" w:history="1">
            <w:r w:rsidRPr="008377C6">
              <w:rPr>
                <w:rStyle w:val="Hipervnculo"/>
                <w:noProof/>
                <w:sz w:val="22"/>
                <w:szCs w:val="20"/>
              </w:rPr>
              <w:t>Limitaciones</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97 \h </w:instrText>
            </w:r>
            <w:r w:rsidRPr="008377C6">
              <w:rPr>
                <w:noProof/>
                <w:webHidden/>
                <w:sz w:val="22"/>
                <w:szCs w:val="20"/>
              </w:rPr>
            </w:r>
            <w:r w:rsidRPr="008377C6">
              <w:rPr>
                <w:noProof/>
                <w:webHidden/>
                <w:sz w:val="22"/>
                <w:szCs w:val="20"/>
              </w:rPr>
              <w:fldChar w:fldCharType="separate"/>
            </w:r>
            <w:r w:rsidR="00A96FF0">
              <w:rPr>
                <w:noProof/>
                <w:webHidden/>
                <w:sz w:val="22"/>
                <w:szCs w:val="20"/>
              </w:rPr>
              <w:t>78</w:t>
            </w:r>
            <w:r w:rsidRPr="008377C6">
              <w:rPr>
                <w:noProof/>
                <w:webHidden/>
                <w:sz w:val="22"/>
                <w:szCs w:val="20"/>
              </w:rPr>
              <w:fldChar w:fldCharType="end"/>
            </w:r>
          </w:hyperlink>
        </w:p>
        <w:p w14:paraId="53D793D3" w14:textId="1BC956DE" w:rsidR="008377C6" w:rsidRPr="008377C6" w:rsidRDefault="008377C6">
          <w:pPr>
            <w:pStyle w:val="TDC2"/>
            <w:tabs>
              <w:tab w:val="right" w:leader="dot" w:pos="9736"/>
            </w:tabs>
            <w:rPr>
              <w:rFonts w:eastAsiaTheme="minorEastAsia"/>
              <w:noProof/>
              <w:kern w:val="2"/>
              <w:sz w:val="20"/>
              <w:szCs w:val="20"/>
              <w:lang w:eastAsia="es-PE"/>
              <w14:ligatures w14:val="standardContextual"/>
            </w:rPr>
          </w:pPr>
          <w:hyperlink w:anchor="_Toc160702798" w:history="1">
            <w:r w:rsidRPr="008377C6">
              <w:rPr>
                <w:rStyle w:val="Hipervnculo"/>
                <w:noProof/>
                <w:sz w:val="22"/>
                <w:szCs w:val="20"/>
              </w:rPr>
              <w:t>Implicancias y significancia del estudio</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98 \h </w:instrText>
            </w:r>
            <w:r w:rsidRPr="008377C6">
              <w:rPr>
                <w:noProof/>
                <w:webHidden/>
                <w:sz w:val="22"/>
                <w:szCs w:val="20"/>
              </w:rPr>
            </w:r>
            <w:r w:rsidRPr="008377C6">
              <w:rPr>
                <w:noProof/>
                <w:webHidden/>
                <w:sz w:val="22"/>
                <w:szCs w:val="20"/>
              </w:rPr>
              <w:fldChar w:fldCharType="separate"/>
            </w:r>
            <w:r w:rsidR="00A96FF0">
              <w:rPr>
                <w:noProof/>
                <w:webHidden/>
                <w:sz w:val="22"/>
                <w:szCs w:val="20"/>
              </w:rPr>
              <w:t>79</w:t>
            </w:r>
            <w:r w:rsidRPr="008377C6">
              <w:rPr>
                <w:noProof/>
                <w:webHidden/>
                <w:sz w:val="22"/>
                <w:szCs w:val="20"/>
              </w:rPr>
              <w:fldChar w:fldCharType="end"/>
            </w:r>
          </w:hyperlink>
        </w:p>
        <w:p w14:paraId="104EEACF" w14:textId="709F7355" w:rsidR="008377C6" w:rsidRPr="008377C6" w:rsidRDefault="008377C6">
          <w:pPr>
            <w:pStyle w:val="TDC2"/>
            <w:tabs>
              <w:tab w:val="right" w:leader="dot" w:pos="9736"/>
            </w:tabs>
            <w:rPr>
              <w:rFonts w:eastAsiaTheme="minorEastAsia"/>
              <w:noProof/>
              <w:kern w:val="2"/>
              <w:sz w:val="20"/>
              <w:szCs w:val="20"/>
              <w:lang w:eastAsia="es-PE"/>
              <w14:ligatures w14:val="standardContextual"/>
            </w:rPr>
          </w:pPr>
          <w:hyperlink w:anchor="_Toc160702799" w:history="1">
            <w:r w:rsidRPr="008377C6">
              <w:rPr>
                <w:rStyle w:val="Hipervnculo"/>
                <w:noProof/>
                <w:sz w:val="22"/>
                <w:szCs w:val="20"/>
              </w:rPr>
              <w:t>Direcciones de investigación futuras</w:t>
            </w:r>
            <w:r w:rsidRPr="008377C6">
              <w:rPr>
                <w:noProof/>
                <w:webHidden/>
                <w:sz w:val="22"/>
                <w:szCs w:val="20"/>
              </w:rPr>
              <w:tab/>
            </w:r>
            <w:r w:rsidRPr="008377C6">
              <w:rPr>
                <w:noProof/>
                <w:webHidden/>
                <w:sz w:val="22"/>
                <w:szCs w:val="20"/>
              </w:rPr>
              <w:fldChar w:fldCharType="begin"/>
            </w:r>
            <w:r w:rsidRPr="008377C6">
              <w:rPr>
                <w:noProof/>
                <w:webHidden/>
                <w:sz w:val="22"/>
                <w:szCs w:val="20"/>
              </w:rPr>
              <w:instrText xml:space="preserve"> PAGEREF _Toc160702799 \h </w:instrText>
            </w:r>
            <w:r w:rsidRPr="008377C6">
              <w:rPr>
                <w:noProof/>
                <w:webHidden/>
                <w:sz w:val="22"/>
                <w:szCs w:val="20"/>
              </w:rPr>
            </w:r>
            <w:r w:rsidRPr="008377C6">
              <w:rPr>
                <w:noProof/>
                <w:webHidden/>
                <w:sz w:val="22"/>
                <w:szCs w:val="20"/>
              </w:rPr>
              <w:fldChar w:fldCharType="separate"/>
            </w:r>
            <w:r w:rsidR="00A96FF0">
              <w:rPr>
                <w:noProof/>
                <w:webHidden/>
                <w:sz w:val="22"/>
                <w:szCs w:val="20"/>
              </w:rPr>
              <w:t>81</w:t>
            </w:r>
            <w:r w:rsidRPr="008377C6">
              <w:rPr>
                <w:noProof/>
                <w:webHidden/>
                <w:sz w:val="22"/>
                <w:szCs w:val="20"/>
              </w:rPr>
              <w:fldChar w:fldCharType="end"/>
            </w:r>
          </w:hyperlink>
        </w:p>
        <w:p w14:paraId="3E92C2EB" w14:textId="36621908" w:rsidR="008377C6" w:rsidRPr="008377C6" w:rsidRDefault="008377C6" w:rsidP="00B53CB3">
          <w:pPr>
            <w:pStyle w:val="TDC1"/>
            <w:rPr>
              <w:rFonts w:eastAsiaTheme="minorEastAsia"/>
              <w:noProof/>
              <w:kern w:val="2"/>
              <w:sz w:val="20"/>
              <w:lang w:eastAsia="es-PE"/>
              <w14:ligatures w14:val="standardContextual"/>
            </w:rPr>
          </w:pPr>
          <w:hyperlink w:anchor="_Toc160702800" w:history="1">
            <w:r w:rsidRPr="008377C6">
              <w:rPr>
                <w:rStyle w:val="Hipervnculo"/>
                <w:noProof/>
                <w:sz w:val="22"/>
                <w:szCs w:val="20"/>
              </w:rPr>
              <w:t>Conclusiones</w:t>
            </w:r>
            <w:r w:rsidRPr="008377C6">
              <w:rPr>
                <w:noProof/>
                <w:webHidden/>
              </w:rPr>
              <w:tab/>
            </w:r>
            <w:r w:rsidRPr="008377C6">
              <w:rPr>
                <w:noProof/>
                <w:webHidden/>
              </w:rPr>
              <w:fldChar w:fldCharType="begin"/>
            </w:r>
            <w:r w:rsidRPr="008377C6">
              <w:rPr>
                <w:noProof/>
                <w:webHidden/>
              </w:rPr>
              <w:instrText xml:space="preserve"> PAGEREF _Toc160702800 \h </w:instrText>
            </w:r>
            <w:r w:rsidRPr="008377C6">
              <w:rPr>
                <w:noProof/>
                <w:webHidden/>
              </w:rPr>
            </w:r>
            <w:r w:rsidRPr="008377C6">
              <w:rPr>
                <w:noProof/>
                <w:webHidden/>
              </w:rPr>
              <w:fldChar w:fldCharType="separate"/>
            </w:r>
            <w:r w:rsidR="00A96FF0">
              <w:rPr>
                <w:noProof/>
                <w:webHidden/>
              </w:rPr>
              <w:t>82</w:t>
            </w:r>
            <w:r w:rsidRPr="008377C6">
              <w:rPr>
                <w:noProof/>
                <w:webHidden/>
              </w:rPr>
              <w:fldChar w:fldCharType="end"/>
            </w:r>
          </w:hyperlink>
        </w:p>
        <w:p w14:paraId="1F4C824C" w14:textId="49672680" w:rsidR="008377C6" w:rsidRPr="008377C6" w:rsidRDefault="008377C6" w:rsidP="00B53CB3">
          <w:pPr>
            <w:pStyle w:val="TDC1"/>
            <w:rPr>
              <w:rFonts w:eastAsiaTheme="minorEastAsia"/>
              <w:noProof/>
              <w:kern w:val="2"/>
              <w:sz w:val="20"/>
              <w:lang w:eastAsia="es-PE"/>
              <w14:ligatures w14:val="standardContextual"/>
            </w:rPr>
          </w:pPr>
          <w:hyperlink w:anchor="_Toc160702801" w:history="1">
            <w:r w:rsidRPr="008377C6">
              <w:rPr>
                <w:rStyle w:val="Hipervnculo"/>
                <w:noProof/>
                <w:sz w:val="22"/>
                <w:szCs w:val="20"/>
              </w:rPr>
              <w:t>Recomendaciones</w:t>
            </w:r>
            <w:r w:rsidRPr="008377C6">
              <w:rPr>
                <w:noProof/>
                <w:webHidden/>
              </w:rPr>
              <w:tab/>
            </w:r>
            <w:r w:rsidRPr="008377C6">
              <w:rPr>
                <w:noProof/>
                <w:webHidden/>
              </w:rPr>
              <w:fldChar w:fldCharType="begin"/>
            </w:r>
            <w:r w:rsidRPr="008377C6">
              <w:rPr>
                <w:noProof/>
                <w:webHidden/>
              </w:rPr>
              <w:instrText xml:space="preserve"> PAGEREF _Toc160702801 \h </w:instrText>
            </w:r>
            <w:r w:rsidRPr="008377C6">
              <w:rPr>
                <w:noProof/>
                <w:webHidden/>
              </w:rPr>
            </w:r>
            <w:r w:rsidRPr="008377C6">
              <w:rPr>
                <w:noProof/>
                <w:webHidden/>
              </w:rPr>
              <w:fldChar w:fldCharType="separate"/>
            </w:r>
            <w:r w:rsidR="00A96FF0">
              <w:rPr>
                <w:noProof/>
                <w:webHidden/>
              </w:rPr>
              <w:t>84</w:t>
            </w:r>
            <w:r w:rsidRPr="008377C6">
              <w:rPr>
                <w:noProof/>
                <w:webHidden/>
              </w:rPr>
              <w:fldChar w:fldCharType="end"/>
            </w:r>
          </w:hyperlink>
        </w:p>
        <w:p w14:paraId="552F57AE" w14:textId="5BA6C5E1" w:rsidR="008377C6" w:rsidRPr="008377C6" w:rsidRDefault="008377C6" w:rsidP="00B53CB3">
          <w:pPr>
            <w:pStyle w:val="TDC1"/>
            <w:rPr>
              <w:rFonts w:eastAsiaTheme="minorEastAsia"/>
              <w:noProof/>
              <w:kern w:val="2"/>
              <w:sz w:val="20"/>
              <w:lang w:eastAsia="es-PE"/>
              <w14:ligatures w14:val="standardContextual"/>
            </w:rPr>
          </w:pPr>
          <w:hyperlink w:anchor="_Toc160702802" w:history="1">
            <w:r w:rsidRPr="008377C6">
              <w:rPr>
                <w:rStyle w:val="Hipervnculo"/>
                <w:noProof/>
                <w:sz w:val="22"/>
                <w:szCs w:val="20"/>
              </w:rPr>
              <w:t>Bibliografía</w:t>
            </w:r>
            <w:r w:rsidRPr="008377C6">
              <w:rPr>
                <w:noProof/>
                <w:webHidden/>
              </w:rPr>
              <w:tab/>
            </w:r>
            <w:r w:rsidRPr="008377C6">
              <w:rPr>
                <w:noProof/>
                <w:webHidden/>
              </w:rPr>
              <w:fldChar w:fldCharType="begin"/>
            </w:r>
            <w:r w:rsidRPr="008377C6">
              <w:rPr>
                <w:noProof/>
                <w:webHidden/>
              </w:rPr>
              <w:instrText xml:space="preserve"> PAGEREF _Toc160702802 \h </w:instrText>
            </w:r>
            <w:r w:rsidRPr="008377C6">
              <w:rPr>
                <w:noProof/>
                <w:webHidden/>
              </w:rPr>
            </w:r>
            <w:r w:rsidRPr="008377C6">
              <w:rPr>
                <w:noProof/>
                <w:webHidden/>
              </w:rPr>
              <w:fldChar w:fldCharType="separate"/>
            </w:r>
            <w:r w:rsidR="00A96FF0">
              <w:rPr>
                <w:noProof/>
                <w:webHidden/>
              </w:rPr>
              <w:t>86</w:t>
            </w:r>
            <w:r w:rsidRPr="008377C6">
              <w:rPr>
                <w:noProof/>
                <w:webHidden/>
              </w:rPr>
              <w:fldChar w:fldCharType="end"/>
            </w:r>
          </w:hyperlink>
        </w:p>
        <w:p w14:paraId="1D9DDBDB" w14:textId="360A6B4E" w:rsidR="00B53CB3" w:rsidRPr="00B53CB3" w:rsidRDefault="008D56E9" w:rsidP="00B53CB3">
          <w:pPr>
            <w:rPr>
              <w:b/>
              <w:bCs/>
              <w:sz w:val="22"/>
              <w:szCs w:val="20"/>
              <w:lang w:val="es-ES"/>
            </w:rPr>
          </w:pPr>
          <w:r w:rsidRPr="008377C6">
            <w:rPr>
              <w:b/>
              <w:bCs/>
              <w:sz w:val="22"/>
              <w:szCs w:val="20"/>
              <w:lang w:val="es-ES"/>
            </w:rPr>
            <w:fldChar w:fldCharType="end"/>
          </w:r>
        </w:p>
      </w:sdtContent>
    </w:sdt>
    <w:p w14:paraId="1A93F39C" w14:textId="608F9BE3" w:rsidR="008377C6" w:rsidRDefault="00B53CB3" w:rsidP="00B53CB3">
      <w:pPr>
        <w:pStyle w:val="TDC1"/>
        <w:rPr>
          <w:rFonts w:eastAsiaTheme="minorEastAsia"/>
          <w:noProof/>
          <w:kern w:val="2"/>
          <w:sz w:val="22"/>
          <w:lang w:eastAsia="es-PE"/>
          <w14:ligatures w14:val="standardContextual"/>
        </w:rPr>
      </w:pPr>
      <w:r>
        <w:rPr>
          <w:noProof/>
        </w:rPr>
        <w:lastRenderedPageBreak/>
        <mc:AlternateContent>
          <mc:Choice Requires="wps">
            <w:drawing>
              <wp:anchor distT="0" distB="0" distL="114300" distR="114300" simplePos="0" relativeHeight="251659264" behindDoc="0" locked="0" layoutInCell="1" allowOverlap="1" wp14:anchorId="005C3720" wp14:editId="57A33B2E">
                <wp:simplePos x="0" y="0"/>
                <wp:positionH relativeFrom="margin">
                  <wp:align>center</wp:align>
                </wp:positionH>
                <wp:positionV relativeFrom="paragraph">
                  <wp:posOffset>-241300</wp:posOffset>
                </wp:positionV>
                <wp:extent cx="2374900" cy="368300"/>
                <wp:effectExtent l="0" t="0" r="0" b="0"/>
                <wp:wrapNone/>
                <wp:docPr id="1024882444"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0905C9F7" w14:textId="3D00DDAA" w:rsidR="00B53CB3" w:rsidRPr="00B53CB3" w:rsidRDefault="00B53CB3" w:rsidP="00B53CB3">
                            <w:pPr>
                              <w:jc w:val="center"/>
                              <w:rPr>
                                <w:rFonts w:asciiTheme="majorHAnsi" w:hAnsiTheme="majorHAnsi" w:cstheme="majorHAnsi"/>
                                <w:b/>
                                <w:bCs/>
                                <w:color w:val="002060"/>
                                <w:sz w:val="28"/>
                                <w:szCs w:val="24"/>
                                <w:lang w:val="es-MX"/>
                              </w:rPr>
                            </w:pPr>
                            <w:r w:rsidRPr="00B53CB3">
                              <w:rPr>
                                <w:rFonts w:asciiTheme="majorHAnsi" w:hAnsiTheme="majorHAnsi" w:cstheme="majorHAnsi"/>
                                <w:b/>
                                <w:bCs/>
                                <w:color w:val="002060"/>
                                <w:sz w:val="28"/>
                                <w:szCs w:val="24"/>
                                <w:lang w:val="es-MX"/>
                              </w:rPr>
                              <w:t>Índice de tabl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5C3720" id="_x0000_t202" coordsize="21600,21600" o:spt="202" path="m,l,21600r21600,l21600,xe">
                <v:stroke joinstyle="miter"/>
                <v:path gradientshapeok="t" o:connecttype="rect"/>
              </v:shapetype>
              <v:shape id="Cuadro de texto 1" o:spid="_x0000_s1026" type="#_x0000_t202" style="position:absolute;left:0;text-align:left;margin-left:0;margin-top:-19pt;width:187pt;height:29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" filled="f" stroked="f">
                <v:textbox>
                  <w:txbxContent>
                    <w:p w14:paraId="0905C9F7" w14:textId="3D00DDAA" w:rsidR="00B53CB3" w:rsidRPr="00B53CB3" w:rsidRDefault="00B53CB3" w:rsidP="00B53CB3">
                      <w:pPr>
                        <w:jc w:val="center"/>
                        <w:rPr>
                          <w:rFonts w:asciiTheme="majorHAnsi" w:hAnsiTheme="majorHAnsi" w:cstheme="majorHAnsi"/>
                          <w:b/>
                          <w:bCs/>
                          <w:color w:val="002060"/>
                          <w:sz w:val="28"/>
                          <w:szCs w:val="24"/>
                          <w:lang w:val="es-MX"/>
                        </w:rPr>
                      </w:pPr>
                      <w:r w:rsidRPr="00B53CB3">
                        <w:rPr>
                          <w:rFonts w:asciiTheme="majorHAnsi" w:hAnsiTheme="majorHAnsi" w:cstheme="majorHAnsi"/>
                          <w:b/>
                          <w:bCs/>
                          <w:color w:val="002060"/>
                          <w:sz w:val="28"/>
                          <w:szCs w:val="24"/>
                          <w:lang w:val="es-MX"/>
                        </w:rPr>
                        <w:t>Índice de tablas</w:t>
                      </w:r>
                    </w:p>
                  </w:txbxContent>
                </v:textbox>
                <w10:wrap anchorx="margin"/>
              </v:shape>
            </w:pict>
          </mc:Fallback>
        </mc:AlternateContent>
      </w:r>
      <w:r w:rsidR="008377C6">
        <w:fldChar w:fldCharType="begin"/>
      </w:r>
      <w:r w:rsidR="008377C6">
        <w:instrText xml:space="preserve"> TOC \o "1-3" \h \z \u </w:instrText>
      </w:r>
      <w:r w:rsidR="008377C6">
        <w:fldChar w:fldCharType="separate"/>
      </w:r>
    </w:p>
    <w:p w14:paraId="38F56EEE" w14:textId="0ECA9C0B" w:rsidR="008377C6" w:rsidRDefault="008377C6">
      <w:pPr>
        <w:pStyle w:val="TDC2"/>
        <w:tabs>
          <w:tab w:val="right" w:leader="dot" w:pos="9736"/>
        </w:tabs>
        <w:rPr>
          <w:rFonts w:eastAsiaTheme="minorEastAsia"/>
          <w:noProof/>
          <w:kern w:val="2"/>
          <w:sz w:val="22"/>
          <w:lang w:eastAsia="es-PE"/>
          <w14:ligatures w14:val="standardContextual"/>
        </w:rPr>
      </w:pPr>
      <w:hyperlink w:anchor="_Toc160702947" w:history="1">
        <w:r w:rsidRPr="006C59C2">
          <w:rPr>
            <w:rStyle w:val="Hipervnculo"/>
            <w:noProof/>
          </w:rPr>
          <w:t>Tabla 1: número y distribución de sexo de los postulantes al programa de residentado médico en los diferentes años</w:t>
        </w:r>
        <w:r>
          <w:rPr>
            <w:noProof/>
            <w:webHidden/>
          </w:rPr>
          <w:tab/>
        </w:r>
        <w:r>
          <w:rPr>
            <w:noProof/>
            <w:webHidden/>
          </w:rPr>
          <w:fldChar w:fldCharType="begin"/>
        </w:r>
        <w:r>
          <w:rPr>
            <w:noProof/>
            <w:webHidden/>
          </w:rPr>
          <w:instrText xml:space="preserve"> PAGEREF _Toc160702947 \h </w:instrText>
        </w:r>
        <w:r>
          <w:rPr>
            <w:noProof/>
            <w:webHidden/>
          </w:rPr>
        </w:r>
        <w:r>
          <w:rPr>
            <w:noProof/>
            <w:webHidden/>
          </w:rPr>
          <w:fldChar w:fldCharType="separate"/>
        </w:r>
        <w:r w:rsidR="00A96FF0">
          <w:rPr>
            <w:noProof/>
            <w:webHidden/>
          </w:rPr>
          <w:t>27</w:t>
        </w:r>
        <w:r>
          <w:rPr>
            <w:noProof/>
            <w:webHidden/>
          </w:rPr>
          <w:fldChar w:fldCharType="end"/>
        </w:r>
      </w:hyperlink>
    </w:p>
    <w:p w14:paraId="2ABB5ED9" w14:textId="2794FB94" w:rsidR="008377C6" w:rsidRDefault="008377C6">
      <w:pPr>
        <w:pStyle w:val="TDC2"/>
        <w:tabs>
          <w:tab w:val="right" w:leader="dot" w:pos="9736"/>
        </w:tabs>
        <w:rPr>
          <w:rFonts w:eastAsiaTheme="minorEastAsia"/>
          <w:noProof/>
          <w:kern w:val="2"/>
          <w:sz w:val="22"/>
          <w:lang w:eastAsia="es-PE"/>
          <w14:ligatures w14:val="standardContextual"/>
        </w:rPr>
      </w:pPr>
      <w:hyperlink w:anchor="_Toc160702949" w:history="1">
        <w:r w:rsidRPr="006C59C2">
          <w:rPr>
            <w:rStyle w:val="Hipervnculo"/>
            <w:noProof/>
          </w:rPr>
          <w:t>Tabla 2: Número y distribución de sexo entre las 14 especialidades médicas con mayor porcentaje de sexo femenino entre postulantes</w:t>
        </w:r>
        <w:r>
          <w:rPr>
            <w:noProof/>
            <w:webHidden/>
          </w:rPr>
          <w:tab/>
        </w:r>
        <w:r>
          <w:rPr>
            <w:noProof/>
            <w:webHidden/>
          </w:rPr>
          <w:fldChar w:fldCharType="begin"/>
        </w:r>
        <w:r>
          <w:rPr>
            <w:noProof/>
            <w:webHidden/>
          </w:rPr>
          <w:instrText xml:space="preserve"> PAGEREF _Toc160702949 \h </w:instrText>
        </w:r>
        <w:r>
          <w:rPr>
            <w:noProof/>
            <w:webHidden/>
          </w:rPr>
        </w:r>
        <w:r>
          <w:rPr>
            <w:noProof/>
            <w:webHidden/>
          </w:rPr>
          <w:fldChar w:fldCharType="separate"/>
        </w:r>
        <w:r w:rsidR="00A96FF0">
          <w:rPr>
            <w:noProof/>
            <w:webHidden/>
          </w:rPr>
          <w:t>30</w:t>
        </w:r>
        <w:r>
          <w:rPr>
            <w:noProof/>
            <w:webHidden/>
          </w:rPr>
          <w:fldChar w:fldCharType="end"/>
        </w:r>
      </w:hyperlink>
    </w:p>
    <w:p w14:paraId="713268DF" w14:textId="7D21CD27" w:rsidR="008377C6" w:rsidRDefault="008377C6">
      <w:pPr>
        <w:pStyle w:val="TDC2"/>
        <w:tabs>
          <w:tab w:val="right" w:leader="dot" w:pos="9736"/>
        </w:tabs>
        <w:rPr>
          <w:rFonts w:eastAsiaTheme="minorEastAsia"/>
          <w:noProof/>
          <w:kern w:val="2"/>
          <w:sz w:val="22"/>
          <w:lang w:eastAsia="es-PE"/>
          <w14:ligatures w14:val="standardContextual"/>
        </w:rPr>
      </w:pPr>
      <w:hyperlink w:anchor="_Toc160702950" w:history="1">
        <w:r w:rsidRPr="006C59C2">
          <w:rPr>
            <w:rStyle w:val="Hipervnculo"/>
            <w:noProof/>
          </w:rPr>
          <w:t>Tabla 3: Número y distribución de sexo entre las 14 especialidades médicas con mayor porcentaje de sexo masculino entre postulantes</w:t>
        </w:r>
        <w:r>
          <w:rPr>
            <w:noProof/>
            <w:webHidden/>
          </w:rPr>
          <w:tab/>
        </w:r>
        <w:r>
          <w:rPr>
            <w:noProof/>
            <w:webHidden/>
          </w:rPr>
          <w:fldChar w:fldCharType="begin"/>
        </w:r>
        <w:r>
          <w:rPr>
            <w:noProof/>
            <w:webHidden/>
          </w:rPr>
          <w:instrText xml:space="preserve"> PAGEREF _Toc160702950 \h </w:instrText>
        </w:r>
        <w:r>
          <w:rPr>
            <w:noProof/>
            <w:webHidden/>
          </w:rPr>
        </w:r>
        <w:r>
          <w:rPr>
            <w:noProof/>
            <w:webHidden/>
          </w:rPr>
          <w:fldChar w:fldCharType="separate"/>
        </w:r>
        <w:r w:rsidR="00A96FF0">
          <w:rPr>
            <w:noProof/>
            <w:webHidden/>
          </w:rPr>
          <w:t>32</w:t>
        </w:r>
        <w:r>
          <w:rPr>
            <w:noProof/>
            <w:webHidden/>
          </w:rPr>
          <w:fldChar w:fldCharType="end"/>
        </w:r>
      </w:hyperlink>
    </w:p>
    <w:p w14:paraId="35EE1C23" w14:textId="65172D8C" w:rsidR="008377C6" w:rsidRDefault="008377C6">
      <w:pPr>
        <w:pStyle w:val="TDC2"/>
        <w:tabs>
          <w:tab w:val="right" w:leader="dot" w:pos="9736"/>
        </w:tabs>
        <w:rPr>
          <w:rFonts w:eastAsiaTheme="minorEastAsia"/>
          <w:noProof/>
          <w:kern w:val="2"/>
          <w:sz w:val="22"/>
          <w:lang w:eastAsia="es-PE"/>
          <w14:ligatures w14:val="standardContextual"/>
        </w:rPr>
      </w:pPr>
      <w:hyperlink w:anchor="_Toc160702951" w:history="1">
        <w:r w:rsidRPr="006C59C2">
          <w:rPr>
            <w:rStyle w:val="Hipervnculo"/>
            <w:noProof/>
          </w:rPr>
          <w:t>Tabla 4: Especialidades médicas con mayores odds ratios entre aquellas con significancia estadística como predictoras de sexo entre postulantes</w:t>
        </w:r>
        <w:r>
          <w:rPr>
            <w:noProof/>
            <w:webHidden/>
          </w:rPr>
          <w:tab/>
        </w:r>
        <w:r>
          <w:rPr>
            <w:noProof/>
            <w:webHidden/>
          </w:rPr>
          <w:fldChar w:fldCharType="begin"/>
        </w:r>
        <w:r>
          <w:rPr>
            <w:noProof/>
            <w:webHidden/>
          </w:rPr>
          <w:instrText xml:space="preserve"> PAGEREF _Toc160702951 \h </w:instrText>
        </w:r>
        <w:r>
          <w:rPr>
            <w:noProof/>
            <w:webHidden/>
          </w:rPr>
        </w:r>
        <w:r>
          <w:rPr>
            <w:noProof/>
            <w:webHidden/>
          </w:rPr>
          <w:fldChar w:fldCharType="separate"/>
        </w:r>
        <w:r w:rsidR="00A96FF0">
          <w:rPr>
            <w:noProof/>
            <w:webHidden/>
          </w:rPr>
          <w:t>34</w:t>
        </w:r>
        <w:r>
          <w:rPr>
            <w:noProof/>
            <w:webHidden/>
          </w:rPr>
          <w:fldChar w:fldCharType="end"/>
        </w:r>
      </w:hyperlink>
    </w:p>
    <w:p w14:paraId="3CA21F1D" w14:textId="0ED5A9D8" w:rsidR="008377C6" w:rsidRDefault="008377C6" w:rsidP="00B53CB3">
      <w:pPr>
        <w:pStyle w:val="TDC2"/>
        <w:tabs>
          <w:tab w:val="right" w:leader="dot" w:pos="9736"/>
        </w:tabs>
        <w:rPr>
          <w:rFonts w:eastAsiaTheme="minorEastAsia"/>
          <w:noProof/>
          <w:kern w:val="2"/>
          <w:sz w:val="22"/>
          <w:lang w:eastAsia="es-PE"/>
          <w14:ligatures w14:val="standardContextual"/>
        </w:rPr>
      </w:pPr>
      <w:hyperlink w:anchor="_Toc160702952" w:history="1">
        <w:r w:rsidRPr="006C59C2">
          <w:rPr>
            <w:rStyle w:val="Hipervnculo"/>
            <w:noProof/>
          </w:rPr>
          <w:t>Tabla 5: Especialidades médicas con menores odds ratios entre aquellas con significancia estadística como predictoras de sexo entre postulantes</w:t>
        </w:r>
        <w:r>
          <w:rPr>
            <w:noProof/>
            <w:webHidden/>
          </w:rPr>
          <w:tab/>
        </w:r>
        <w:r>
          <w:rPr>
            <w:noProof/>
            <w:webHidden/>
          </w:rPr>
          <w:fldChar w:fldCharType="begin"/>
        </w:r>
        <w:r>
          <w:rPr>
            <w:noProof/>
            <w:webHidden/>
          </w:rPr>
          <w:instrText xml:space="preserve"> PAGEREF _Toc160702952 \h </w:instrText>
        </w:r>
        <w:r>
          <w:rPr>
            <w:noProof/>
            <w:webHidden/>
          </w:rPr>
        </w:r>
        <w:r>
          <w:rPr>
            <w:noProof/>
            <w:webHidden/>
          </w:rPr>
          <w:fldChar w:fldCharType="separate"/>
        </w:r>
        <w:r w:rsidR="00A96FF0">
          <w:rPr>
            <w:noProof/>
            <w:webHidden/>
          </w:rPr>
          <w:t>36</w:t>
        </w:r>
        <w:r>
          <w:rPr>
            <w:noProof/>
            <w:webHidden/>
          </w:rPr>
          <w:fldChar w:fldCharType="end"/>
        </w:r>
      </w:hyperlink>
    </w:p>
    <w:p w14:paraId="415DE1E7" w14:textId="251B9968" w:rsidR="008377C6" w:rsidRDefault="008377C6">
      <w:pPr>
        <w:pStyle w:val="TDC2"/>
        <w:tabs>
          <w:tab w:val="right" w:leader="dot" w:pos="9736"/>
        </w:tabs>
        <w:rPr>
          <w:rFonts w:eastAsiaTheme="minorEastAsia"/>
          <w:noProof/>
          <w:kern w:val="2"/>
          <w:sz w:val="22"/>
          <w:lang w:eastAsia="es-PE"/>
          <w14:ligatures w14:val="standardContextual"/>
        </w:rPr>
      </w:pPr>
      <w:hyperlink w:anchor="_Toc160702960" w:history="1">
        <w:r w:rsidRPr="006C59C2">
          <w:rPr>
            <w:rStyle w:val="Hipervnculo"/>
            <w:noProof/>
          </w:rPr>
          <w:t>Tabla 6: Comparación en el número y porcentaje de postulantes al residentado médico entre mujeres y varones de acuerdo a postulación a especialidad clínica o especialidad quirúrgica entre los distintos años</w:t>
        </w:r>
        <w:r>
          <w:rPr>
            <w:noProof/>
            <w:webHidden/>
          </w:rPr>
          <w:tab/>
        </w:r>
        <w:r>
          <w:rPr>
            <w:noProof/>
            <w:webHidden/>
          </w:rPr>
          <w:fldChar w:fldCharType="begin"/>
        </w:r>
        <w:r>
          <w:rPr>
            <w:noProof/>
            <w:webHidden/>
          </w:rPr>
          <w:instrText xml:space="preserve"> PAGEREF _Toc160702960 \h </w:instrText>
        </w:r>
        <w:r>
          <w:rPr>
            <w:noProof/>
            <w:webHidden/>
          </w:rPr>
        </w:r>
        <w:r>
          <w:rPr>
            <w:noProof/>
            <w:webHidden/>
          </w:rPr>
          <w:fldChar w:fldCharType="separate"/>
        </w:r>
        <w:r w:rsidR="00A96FF0">
          <w:rPr>
            <w:noProof/>
            <w:webHidden/>
          </w:rPr>
          <w:t>45</w:t>
        </w:r>
        <w:r>
          <w:rPr>
            <w:noProof/>
            <w:webHidden/>
          </w:rPr>
          <w:fldChar w:fldCharType="end"/>
        </w:r>
      </w:hyperlink>
    </w:p>
    <w:p w14:paraId="49B037FB" w14:textId="558D8534" w:rsidR="008377C6" w:rsidRDefault="008377C6">
      <w:pPr>
        <w:pStyle w:val="TDC2"/>
        <w:tabs>
          <w:tab w:val="right" w:leader="dot" w:pos="9736"/>
        </w:tabs>
        <w:rPr>
          <w:rFonts w:eastAsiaTheme="minorEastAsia"/>
          <w:noProof/>
          <w:kern w:val="2"/>
          <w:sz w:val="22"/>
          <w:lang w:eastAsia="es-PE"/>
          <w14:ligatures w14:val="standardContextual"/>
        </w:rPr>
      </w:pPr>
      <w:hyperlink w:anchor="_Toc160702961" w:history="1">
        <w:r w:rsidRPr="006C59C2">
          <w:rPr>
            <w:rStyle w:val="Hipervnculo"/>
            <w:noProof/>
          </w:rPr>
          <w:t>Tabla 7: Número y distribución de sexo de los ingresantes al programa de residentado médico del Perú entre los distintos años (2016-2023)</w:t>
        </w:r>
        <w:r>
          <w:rPr>
            <w:noProof/>
            <w:webHidden/>
          </w:rPr>
          <w:tab/>
        </w:r>
        <w:r>
          <w:rPr>
            <w:noProof/>
            <w:webHidden/>
          </w:rPr>
          <w:fldChar w:fldCharType="begin"/>
        </w:r>
        <w:r>
          <w:rPr>
            <w:noProof/>
            <w:webHidden/>
          </w:rPr>
          <w:instrText xml:space="preserve"> PAGEREF _Toc160702961 \h </w:instrText>
        </w:r>
        <w:r>
          <w:rPr>
            <w:noProof/>
            <w:webHidden/>
          </w:rPr>
        </w:r>
        <w:r>
          <w:rPr>
            <w:noProof/>
            <w:webHidden/>
          </w:rPr>
          <w:fldChar w:fldCharType="separate"/>
        </w:r>
        <w:r w:rsidR="00A96FF0">
          <w:rPr>
            <w:noProof/>
            <w:webHidden/>
          </w:rPr>
          <w:t>47</w:t>
        </w:r>
        <w:r>
          <w:rPr>
            <w:noProof/>
            <w:webHidden/>
          </w:rPr>
          <w:fldChar w:fldCharType="end"/>
        </w:r>
      </w:hyperlink>
    </w:p>
    <w:p w14:paraId="08606297" w14:textId="62F30841" w:rsidR="008377C6" w:rsidRDefault="008377C6">
      <w:pPr>
        <w:pStyle w:val="TDC2"/>
        <w:tabs>
          <w:tab w:val="right" w:leader="dot" w:pos="9736"/>
        </w:tabs>
        <w:rPr>
          <w:rFonts w:eastAsiaTheme="minorEastAsia"/>
          <w:noProof/>
          <w:kern w:val="2"/>
          <w:sz w:val="22"/>
          <w:lang w:eastAsia="es-PE"/>
          <w14:ligatures w14:val="standardContextual"/>
        </w:rPr>
      </w:pPr>
      <w:hyperlink w:anchor="_Toc160702962" w:history="1">
        <w:r w:rsidRPr="006C59C2">
          <w:rPr>
            <w:rStyle w:val="Hipervnculo"/>
            <w:noProof/>
          </w:rPr>
          <w:t>Tabla 8: Número y distribución de sexo entre las 14 especialidades médicas con mayor porcentaje de sexo femenino de ingresantes al residentado médico</w:t>
        </w:r>
        <w:r>
          <w:rPr>
            <w:noProof/>
            <w:webHidden/>
          </w:rPr>
          <w:tab/>
        </w:r>
        <w:r>
          <w:rPr>
            <w:noProof/>
            <w:webHidden/>
          </w:rPr>
          <w:fldChar w:fldCharType="begin"/>
        </w:r>
        <w:r>
          <w:rPr>
            <w:noProof/>
            <w:webHidden/>
          </w:rPr>
          <w:instrText xml:space="preserve"> PAGEREF _Toc160702962 \h </w:instrText>
        </w:r>
        <w:r>
          <w:rPr>
            <w:noProof/>
            <w:webHidden/>
          </w:rPr>
        </w:r>
        <w:r>
          <w:rPr>
            <w:noProof/>
            <w:webHidden/>
          </w:rPr>
          <w:fldChar w:fldCharType="separate"/>
        </w:r>
        <w:r w:rsidR="00A96FF0">
          <w:rPr>
            <w:noProof/>
            <w:webHidden/>
          </w:rPr>
          <w:t>48</w:t>
        </w:r>
        <w:r>
          <w:rPr>
            <w:noProof/>
            <w:webHidden/>
          </w:rPr>
          <w:fldChar w:fldCharType="end"/>
        </w:r>
      </w:hyperlink>
    </w:p>
    <w:p w14:paraId="74B2FC7D" w14:textId="626237B7" w:rsidR="008377C6" w:rsidRDefault="008377C6">
      <w:pPr>
        <w:pStyle w:val="TDC2"/>
        <w:tabs>
          <w:tab w:val="right" w:leader="dot" w:pos="9736"/>
        </w:tabs>
        <w:rPr>
          <w:rFonts w:eastAsiaTheme="minorEastAsia"/>
          <w:noProof/>
          <w:kern w:val="2"/>
          <w:sz w:val="22"/>
          <w:lang w:eastAsia="es-PE"/>
          <w14:ligatures w14:val="standardContextual"/>
        </w:rPr>
      </w:pPr>
      <w:hyperlink w:anchor="_Toc160702963" w:history="1">
        <w:r w:rsidRPr="006C59C2">
          <w:rPr>
            <w:rStyle w:val="Hipervnculo"/>
            <w:noProof/>
          </w:rPr>
          <w:t>Tabla 9: Número y distribución de sexo entre las 14 especialidades médicas con mayor porcentaje de sexo masculino de ingresantes al residentado médico</w:t>
        </w:r>
        <w:r>
          <w:rPr>
            <w:noProof/>
            <w:webHidden/>
          </w:rPr>
          <w:tab/>
        </w:r>
        <w:r>
          <w:rPr>
            <w:noProof/>
            <w:webHidden/>
          </w:rPr>
          <w:fldChar w:fldCharType="begin"/>
        </w:r>
        <w:r>
          <w:rPr>
            <w:noProof/>
            <w:webHidden/>
          </w:rPr>
          <w:instrText xml:space="preserve"> PAGEREF _Toc160702963 \h </w:instrText>
        </w:r>
        <w:r>
          <w:rPr>
            <w:noProof/>
            <w:webHidden/>
          </w:rPr>
        </w:r>
        <w:r>
          <w:rPr>
            <w:noProof/>
            <w:webHidden/>
          </w:rPr>
          <w:fldChar w:fldCharType="separate"/>
        </w:r>
        <w:r w:rsidR="00A96FF0">
          <w:rPr>
            <w:noProof/>
            <w:webHidden/>
          </w:rPr>
          <w:t>50</w:t>
        </w:r>
        <w:r>
          <w:rPr>
            <w:noProof/>
            <w:webHidden/>
          </w:rPr>
          <w:fldChar w:fldCharType="end"/>
        </w:r>
      </w:hyperlink>
    </w:p>
    <w:p w14:paraId="57A07AF5" w14:textId="42182772" w:rsidR="008377C6" w:rsidRDefault="008377C6">
      <w:pPr>
        <w:pStyle w:val="TDC2"/>
        <w:tabs>
          <w:tab w:val="right" w:leader="dot" w:pos="9736"/>
        </w:tabs>
        <w:rPr>
          <w:rFonts w:eastAsiaTheme="minorEastAsia"/>
          <w:noProof/>
          <w:kern w:val="2"/>
          <w:sz w:val="22"/>
          <w:lang w:eastAsia="es-PE"/>
          <w14:ligatures w14:val="standardContextual"/>
        </w:rPr>
      </w:pPr>
      <w:hyperlink w:anchor="_Toc160702968" w:history="1">
        <w:r w:rsidRPr="006C59C2">
          <w:rPr>
            <w:rStyle w:val="Hipervnculo"/>
            <w:noProof/>
          </w:rPr>
          <w:t>Tabla 10: Comparación en el número y porcentaje de ingresantes y no ingresantes al residentado médico entre mujeres y varones en los distintos años</w:t>
        </w:r>
        <w:r>
          <w:rPr>
            <w:noProof/>
            <w:webHidden/>
          </w:rPr>
          <w:tab/>
        </w:r>
        <w:r>
          <w:rPr>
            <w:noProof/>
            <w:webHidden/>
          </w:rPr>
          <w:fldChar w:fldCharType="begin"/>
        </w:r>
        <w:r>
          <w:rPr>
            <w:noProof/>
            <w:webHidden/>
          </w:rPr>
          <w:instrText xml:space="preserve"> PAGEREF _Toc160702968 \h </w:instrText>
        </w:r>
        <w:r>
          <w:rPr>
            <w:noProof/>
            <w:webHidden/>
          </w:rPr>
        </w:r>
        <w:r>
          <w:rPr>
            <w:noProof/>
            <w:webHidden/>
          </w:rPr>
          <w:fldChar w:fldCharType="separate"/>
        </w:r>
        <w:r w:rsidR="00A96FF0">
          <w:rPr>
            <w:noProof/>
            <w:webHidden/>
          </w:rPr>
          <w:t>56</w:t>
        </w:r>
        <w:r>
          <w:rPr>
            <w:noProof/>
            <w:webHidden/>
          </w:rPr>
          <w:fldChar w:fldCharType="end"/>
        </w:r>
      </w:hyperlink>
    </w:p>
    <w:p w14:paraId="253B8329" w14:textId="3ACA2EEC" w:rsidR="008377C6" w:rsidRDefault="008377C6">
      <w:pPr>
        <w:pStyle w:val="TDC2"/>
        <w:tabs>
          <w:tab w:val="right" w:leader="dot" w:pos="9736"/>
        </w:tabs>
        <w:rPr>
          <w:rFonts w:eastAsiaTheme="minorEastAsia"/>
          <w:noProof/>
          <w:kern w:val="2"/>
          <w:sz w:val="22"/>
          <w:lang w:eastAsia="es-PE"/>
          <w14:ligatures w14:val="standardContextual"/>
        </w:rPr>
      </w:pPr>
      <w:hyperlink w:anchor="_Toc160702970" w:history="1">
        <w:r w:rsidRPr="006C59C2">
          <w:rPr>
            <w:rStyle w:val="Hipervnculo"/>
            <w:noProof/>
          </w:rPr>
          <w:t>Tabla 11: Número y distribución de sexo en la región Lima de los postulantes al programa de residentado médico en los distintos años</w:t>
        </w:r>
        <w:r>
          <w:rPr>
            <w:noProof/>
            <w:webHidden/>
          </w:rPr>
          <w:tab/>
        </w:r>
        <w:r>
          <w:rPr>
            <w:noProof/>
            <w:webHidden/>
          </w:rPr>
          <w:fldChar w:fldCharType="begin"/>
        </w:r>
        <w:r>
          <w:rPr>
            <w:noProof/>
            <w:webHidden/>
          </w:rPr>
          <w:instrText xml:space="preserve"> PAGEREF _Toc160702970 \h </w:instrText>
        </w:r>
        <w:r>
          <w:rPr>
            <w:noProof/>
            <w:webHidden/>
          </w:rPr>
        </w:r>
        <w:r>
          <w:rPr>
            <w:noProof/>
            <w:webHidden/>
          </w:rPr>
          <w:fldChar w:fldCharType="separate"/>
        </w:r>
        <w:r w:rsidR="00A96FF0">
          <w:rPr>
            <w:noProof/>
            <w:webHidden/>
          </w:rPr>
          <w:t>59</w:t>
        </w:r>
        <w:r>
          <w:rPr>
            <w:noProof/>
            <w:webHidden/>
          </w:rPr>
          <w:fldChar w:fldCharType="end"/>
        </w:r>
      </w:hyperlink>
    </w:p>
    <w:p w14:paraId="7723768F" w14:textId="60FE03A9" w:rsidR="008377C6" w:rsidRDefault="008377C6">
      <w:pPr>
        <w:pStyle w:val="TDC2"/>
        <w:tabs>
          <w:tab w:val="right" w:leader="dot" w:pos="9736"/>
        </w:tabs>
        <w:rPr>
          <w:rFonts w:eastAsiaTheme="minorEastAsia"/>
          <w:noProof/>
          <w:kern w:val="2"/>
          <w:sz w:val="22"/>
          <w:lang w:eastAsia="es-PE"/>
          <w14:ligatures w14:val="standardContextual"/>
        </w:rPr>
      </w:pPr>
      <w:hyperlink w:anchor="_Toc160702971" w:history="1">
        <w:r w:rsidRPr="006C59C2">
          <w:rPr>
            <w:rStyle w:val="Hipervnculo"/>
            <w:noProof/>
          </w:rPr>
          <w:t>Tabla 12: Número y distribución de sexo en la región Norte de los postulantes al programa de residentado médico en los distintos años</w:t>
        </w:r>
        <w:r>
          <w:rPr>
            <w:noProof/>
            <w:webHidden/>
          </w:rPr>
          <w:tab/>
        </w:r>
        <w:r>
          <w:rPr>
            <w:noProof/>
            <w:webHidden/>
          </w:rPr>
          <w:fldChar w:fldCharType="begin"/>
        </w:r>
        <w:r>
          <w:rPr>
            <w:noProof/>
            <w:webHidden/>
          </w:rPr>
          <w:instrText xml:space="preserve"> PAGEREF _Toc160702971 \h </w:instrText>
        </w:r>
        <w:r>
          <w:rPr>
            <w:noProof/>
            <w:webHidden/>
          </w:rPr>
        </w:r>
        <w:r>
          <w:rPr>
            <w:noProof/>
            <w:webHidden/>
          </w:rPr>
          <w:fldChar w:fldCharType="separate"/>
        </w:r>
        <w:r w:rsidR="00A96FF0">
          <w:rPr>
            <w:noProof/>
            <w:webHidden/>
          </w:rPr>
          <w:t>60</w:t>
        </w:r>
        <w:r>
          <w:rPr>
            <w:noProof/>
            <w:webHidden/>
          </w:rPr>
          <w:fldChar w:fldCharType="end"/>
        </w:r>
      </w:hyperlink>
    </w:p>
    <w:p w14:paraId="268854C5" w14:textId="12BEDBA4" w:rsidR="008377C6" w:rsidRDefault="008377C6">
      <w:pPr>
        <w:pStyle w:val="TDC2"/>
        <w:tabs>
          <w:tab w:val="right" w:leader="dot" w:pos="9736"/>
        </w:tabs>
        <w:rPr>
          <w:rFonts w:eastAsiaTheme="minorEastAsia"/>
          <w:noProof/>
          <w:kern w:val="2"/>
          <w:sz w:val="22"/>
          <w:lang w:eastAsia="es-PE"/>
          <w14:ligatures w14:val="standardContextual"/>
        </w:rPr>
      </w:pPr>
      <w:hyperlink w:anchor="_Toc160702972" w:history="1">
        <w:r w:rsidRPr="006C59C2">
          <w:rPr>
            <w:rStyle w:val="Hipervnculo"/>
            <w:noProof/>
          </w:rPr>
          <w:t>Tabla 13: Número y distribución de sexo en la región Sur de los postulantes al programa de residentado médico en los distintos años</w:t>
        </w:r>
        <w:r>
          <w:rPr>
            <w:noProof/>
            <w:webHidden/>
          </w:rPr>
          <w:tab/>
        </w:r>
        <w:r>
          <w:rPr>
            <w:noProof/>
            <w:webHidden/>
          </w:rPr>
          <w:fldChar w:fldCharType="begin"/>
        </w:r>
        <w:r>
          <w:rPr>
            <w:noProof/>
            <w:webHidden/>
          </w:rPr>
          <w:instrText xml:space="preserve"> PAGEREF _Toc160702972 \h </w:instrText>
        </w:r>
        <w:r>
          <w:rPr>
            <w:noProof/>
            <w:webHidden/>
          </w:rPr>
        </w:r>
        <w:r>
          <w:rPr>
            <w:noProof/>
            <w:webHidden/>
          </w:rPr>
          <w:fldChar w:fldCharType="separate"/>
        </w:r>
        <w:r w:rsidR="00A96FF0">
          <w:rPr>
            <w:noProof/>
            <w:webHidden/>
          </w:rPr>
          <w:t>61</w:t>
        </w:r>
        <w:r>
          <w:rPr>
            <w:noProof/>
            <w:webHidden/>
          </w:rPr>
          <w:fldChar w:fldCharType="end"/>
        </w:r>
      </w:hyperlink>
    </w:p>
    <w:p w14:paraId="5728D71E" w14:textId="041CEF3A" w:rsidR="008377C6" w:rsidRDefault="008377C6">
      <w:pPr>
        <w:pStyle w:val="TDC2"/>
        <w:tabs>
          <w:tab w:val="right" w:leader="dot" w:pos="9736"/>
        </w:tabs>
        <w:rPr>
          <w:rFonts w:eastAsiaTheme="minorEastAsia"/>
          <w:noProof/>
          <w:kern w:val="2"/>
          <w:sz w:val="22"/>
          <w:lang w:eastAsia="es-PE"/>
          <w14:ligatures w14:val="standardContextual"/>
        </w:rPr>
      </w:pPr>
      <w:hyperlink w:anchor="_Toc160702973" w:history="1">
        <w:r w:rsidRPr="006C59C2">
          <w:rPr>
            <w:rStyle w:val="Hipervnculo"/>
            <w:noProof/>
          </w:rPr>
          <w:t>Tabla 14: Número y distribución de sexo en la región Centro de los postulantes al programa de residentado médico en los distintos años</w:t>
        </w:r>
        <w:r>
          <w:rPr>
            <w:noProof/>
            <w:webHidden/>
          </w:rPr>
          <w:tab/>
        </w:r>
        <w:r>
          <w:rPr>
            <w:noProof/>
            <w:webHidden/>
          </w:rPr>
          <w:fldChar w:fldCharType="begin"/>
        </w:r>
        <w:r>
          <w:rPr>
            <w:noProof/>
            <w:webHidden/>
          </w:rPr>
          <w:instrText xml:space="preserve"> PAGEREF _Toc160702973 \h </w:instrText>
        </w:r>
        <w:r>
          <w:rPr>
            <w:noProof/>
            <w:webHidden/>
          </w:rPr>
        </w:r>
        <w:r>
          <w:rPr>
            <w:noProof/>
            <w:webHidden/>
          </w:rPr>
          <w:fldChar w:fldCharType="separate"/>
        </w:r>
        <w:r w:rsidR="00A96FF0">
          <w:rPr>
            <w:noProof/>
            <w:webHidden/>
          </w:rPr>
          <w:t>62</w:t>
        </w:r>
        <w:r>
          <w:rPr>
            <w:noProof/>
            <w:webHidden/>
          </w:rPr>
          <w:fldChar w:fldCharType="end"/>
        </w:r>
      </w:hyperlink>
    </w:p>
    <w:p w14:paraId="54D173A9" w14:textId="08FAAFBD" w:rsidR="008377C6" w:rsidRDefault="008377C6">
      <w:pPr>
        <w:pStyle w:val="TDC2"/>
        <w:tabs>
          <w:tab w:val="right" w:leader="dot" w:pos="9736"/>
        </w:tabs>
        <w:rPr>
          <w:rFonts w:eastAsiaTheme="minorEastAsia"/>
          <w:noProof/>
          <w:kern w:val="2"/>
          <w:sz w:val="22"/>
          <w:lang w:eastAsia="es-PE"/>
          <w14:ligatures w14:val="standardContextual"/>
        </w:rPr>
      </w:pPr>
      <w:hyperlink w:anchor="_Toc160702974" w:history="1">
        <w:r w:rsidRPr="006C59C2">
          <w:rPr>
            <w:rStyle w:val="Hipervnculo"/>
            <w:noProof/>
          </w:rPr>
          <w:t>Tabla 15: Número y distribución de sexo en la región Oriente de los postulantes al programa de residentado médico en los distintos años</w:t>
        </w:r>
        <w:r>
          <w:rPr>
            <w:noProof/>
            <w:webHidden/>
          </w:rPr>
          <w:tab/>
        </w:r>
        <w:r>
          <w:rPr>
            <w:noProof/>
            <w:webHidden/>
          </w:rPr>
          <w:fldChar w:fldCharType="begin"/>
        </w:r>
        <w:r>
          <w:rPr>
            <w:noProof/>
            <w:webHidden/>
          </w:rPr>
          <w:instrText xml:space="preserve"> PAGEREF _Toc160702974 \h </w:instrText>
        </w:r>
        <w:r>
          <w:rPr>
            <w:noProof/>
            <w:webHidden/>
          </w:rPr>
        </w:r>
        <w:r>
          <w:rPr>
            <w:noProof/>
            <w:webHidden/>
          </w:rPr>
          <w:fldChar w:fldCharType="separate"/>
        </w:r>
        <w:r w:rsidR="00A96FF0">
          <w:rPr>
            <w:noProof/>
            <w:webHidden/>
          </w:rPr>
          <w:t>63</w:t>
        </w:r>
        <w:r>
          <w:rPr>
            <w:noProof/>
            <w:webHidden/>
          </w:rPr>
          <w:fldChar w:fldCharType="end"/>
        </w:r>
      </w:hyperlink>
    </w:p>
    <w:p w14:paraId="5E2AD617" w14:textId="422B56A5" w:rsidR="008377C6" w:rsidRDefault="008377C6">
      <w:pPr>
        <w:pStyle w:val="TDC2"/>
        <w:tabs>
          <w:tab w:val="right" w:leader="dot" w:pos="9736"/>
        </w:tabs>
        <w:rPr>
          <w:rFonts w:eastAsiaTheme="minorEastAsia"/>
          <w:noProof/>
          <w:kern w:val="2"/>
          <w:sz w:val="22"/>
          <w:lang w:eastAsia="es-PE"/>
          <w14:ligatures w14:val="standardContextual"/>
        </w:rPr>
      </w:pPr>
      <w:hyperlink w:anchor="_Toc160702977" w:history="1">
        <w:r w:rsidRPr="006C59C2">
          <w:rPr>
            <w:rStyle w:val="Hipervnculo"/>
            <w:noProof/>
          </w:rPr>
          <w:t>Tabla 16: Resultados de los coeficientes de la variable región de postulación en los modelos de regresión logística creados usando al sexo como variable dependiente y a la región de postulación y al tiempo (año de postulación) como variables independientes (predictoras)</w:t>
        </w:r>
        <w:r>
          <w:rPr>
            <w:noProof/>
            <w:webHidden/>
          </w:rPr>
          <w:tab/>
        </w:r>
        <w:r>
          <w:rPr>
            <w:noProof/>
            <w:webHidden/>
          </w:rPr>
          <w:fldChar w:fldCharType="begin"/>
        </w:r>
        <w:r>
          <w:rPr>
            <w:noProof/>
            <w:webHidden/>
          </w:rPr>
          <w:instrText xml:space="preserve"> PAGEREF _Toc160702977 \h </w:instrText>
        </w:r>
        <w:r>
          <w:rPr>
            <w:noProof/>
            <w:webHidden/>
          </w:rPr>
        </w:r>
        <w:r>
          <w:rPr>
            <w:noProof/>
            <w:webHidden/>
          </w:rPr>
          <w:fldChar w:fldCharType="separate"/>
        </w:r>
        <w:r w:rsidR="00A96FF0">
          <w:rPr>
            <w:noProof/>
            <w:webHidden/>
          </w:rPr>
          <w:t>66</w:t>
        </w:r>
        <w:r>
          <w:rPr>
            <w:noProof/>
            <w:webHidden/>
          </w:rPr>
          <w:fldChar w:fldCharType="end"/>
        </w:r>
      </w:hyperlink>
    </w:p>
    <w:p w14:paraId="73F14C86" w14:textId="2777FFE7" w:rsidR="008377C6" w:rsidRDefault="008377C6">
      <w:pPr>
        <w:spacing w:before="0" w:after="160" w:line="259" w:lineRule="auto"/>
        <w:jc w:val="left"/>
        <w:rPr>
          <w:lang w:val="en-US"/>
        </w:rPr>
      </w:pPr>
      <w:r>
        <w:rPr>
          <w:lang w:val="en-US"/>
        </w:rPr>
        <w:fldChar w:fldCharType="end"/>
      </w:r>
    </w:p>
    <w:p w14:paraId="4BD0E2B5" w14:textId="13E28411" w:rsidR="00CC2A83" w:rsidRDefault="00CC2A83">
      <w:pPr>
        <w:spacing w:before="0" w:after="160" w:line="259" w:lineRule="auto"/>
        <w:jc w:val="left"/>
        <w:rPr>
          <w:lang w:val="en-US"/>
        </w:rPr>
      </w:pPr>
      <w:r>
        <w:rPr>
          <w:lang w:val="en-US"/>
        </w:rPr>
        <w:br w:type="page"/>
      </w:r>
    </w:p>
    <w:p w14:paraId="011B582F" w14:textId="725AEECB" w:rsidR="00B53CB3" w:rsidRDefault="00B53CB3" w:rsidP="00B53CB3">
      <w:pPr>
        <w:pStyle w:val="TDC1"/>
        <w:rPr>
          <w:rFonts w:eastAsiaTheme="minorEastAsia"/>
          <w:noProof/>
          <w:kern w:val="2"/>
          <w:sz w:val="22"/>
          <w:lang w:val="es-PE" w:eastAsia="es-PE"/>
          <w14:ligatures w14:val="standardContextual"/>
        </w:rPr>
      </w:pPr>
      <w:r>
        <w:rPr>
          <w:noProof/>
        </w:rPr>
        <w:lastRenderedPageBreak/>
        <mc:AlternateContent>
          <mc:Choice Requires="wps">
            <w:drawing>
              <wp:anchor distT="0" distB="0" distL="114300" distR="114300" simplePos="0" relativeHeight="251661312" behindDoc="0" locked="0" layoutInCell="1" allowOverlap="1" wp14:anchorId="209A27D1" wp14:editId="2D79EF1E">
                <wp:simplePos x="0" y="0"/>
                <wp:positionH relativeFrom="margin">
                  <wp:align>center</wp:align>
                </wp:positionH>
                <wp:positionV relativeFrom="paragraph">
                  <wp:posOffset>-139700</wp:posOffset>
                </wp:positionV>
                <wp:extent cx="2374900" cy="368300"/>
                <wp:effectExtent l="0" t="0" r="0" b="0"/>
                <wp:wrapNone/>
                <wp:docPr id="123816327" name="Cuadro de texto 1"/>
                <wp:cNvGraphicFramePr/>
                <a:graphic xmlns:a="http://schemas.openxmlformats.org/drawingml/2006/main">
                  <a:graphicData uri="http://schemas.microsoft.com/office/word/2010/wordprocessingShape">
                    <wps:wsp>
                      <wps:cNvSpPr txBox="1"/>
                      <wps:spPr>
                        <a:xfrm>
                          <a:off x="0" y="0"/>
                          <a:ext cx="2374900" cy="368300"/>
                        </a:xfrm>
                        <a:prstGeom prst="rect">
                          <a:avLst/>
                        </a:prstGeom>
                        <a:noFill/>
                        <a:ln>
                          <a:noFill/>
                        </a:ln>
                      </wps:spPr>
                      <wps:style>
                        <a:lnRef idx="0">
                          <a:scrgbClr r="0" g="0" b="0"/>
                        </a:lnRef>
                        <a:fillRef idx="0">
                          <a:scrgbClr r="0" g="0" b="0"/>
                        </a:fillRef>
                        <a:effectRef idx="0">
                          <a:scrgbClr r="0" g="0" b="0"/>
                        </a:effectRef>
                        <a:fontRef idx="minor">
                          <a:schemeClr val="accent1"/>
                        </a:fontRef>
                      </wps:style>
                      <wps:txbx>
                        <w:txbxContent>
                          <w:p w14:paraId="7022F722" w14:textId="3F134BD5" w:rsidR="00B53CB3" w:rsidRPr="00B53CB3" w:rsidRDefault="00B53CB3" w:rsidP="00B53CB3">
                            <w:pPr>
                              <w:jc w:val="center"/>
                              <w:rPr>
                                <w:rFonts w:asciiTheme="majorHAnsi" w:hAnsiTheme="majorHAnsi" w:cstheme="majorHAnsi"/>
                                <w:b/>
                                <w:bCs/>
                                <w:color w:val="002060"/>
                                <w:sz w:val="28"/>
                                <w:szCs w:val="24"/>
                                <w:lang w:val="es-MX"/>
                              </w:rPr>
                            </w:pPr>
                            <w:r w:rsidRPr="00B53CB3">
                              <w:rPr>
                                <w:rFonts w:asciiTheme="majorHAnsi" w:hAnsiTheme="majorHAnsi" w:cstheme="majorHAnsi"/>
                                <w:b/>
                                <w:bCs/>
                                <w:color w:val="002060"/>
                                <w:sz w:val="28"/>
                                <w:szCs w:val="24"/>
                                <w:lang w:val="es-MX"/>
                              </w:rPr>
                              <w:t xml:space="preserve">Índice de </w:t>
                            </w:r>
                            <w:r>
                              <w:rPr>
                                <w:rFonts w:asciiTheme="majorHAnsi" w:hAnsiTheme="majorHAnsi" w:cstheme="majorHAnsi"/>
                                <w:b/>
                                <w:bCs/>
                                <w:color w:val="002060"/>
                                <w:sz w:val="28"/>
                                <w:szCs w:val="24"/>
                                <w:lang w:val="es-MX"/>
                              </w:rPr>
                              <w:t>figur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A27D1" id="_x0000_s1027" type="#_x0000_t202" style="position:absolute;left:0;text-align:left;margin-left:0;margin-top:-11pt;width:187pt;height:2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" filled="f" stroked="f">
                <v:textbox>
                  <w:txbxContent>
                    <w:p w14:paraId="7022F722" w14:textId="3F134BD5" w:rsidR="00B53CB3" w:rsidRPr="00B53CB3" w:rsidRDefault="00B53CB3" w:rsidP="00B53CB3">
                      <w:pPr>
                        <w:jc w:val="center"/>
                        <w:rPr>
                          <w:rFonts w:asciiTheme="majorHAnsi" w:hAnsiTheme="majorHAnsi" w:cstheme="majorHAnsi"/>
                          <w:b/>
                          <w:bCs/>
                          <w:color w:val="002060"/>
                          <w:sz w:val="28"/>
                          <w:szCs w:val="24"/>
                          <w:lang w:val="es-MX"/>
                        </w:rPr>
                      </w:pPr>
                      <w:r w:rsidRPr="00B53CB3">
                        <w:rPr>
                          <w:rFonts w:asciiTheme="majorHAnsi" w:hAnsiTheme="majorHAnsi" w:cstheme="majorHAnsi"/>
                          <w:b/>
                          <w:bCs/>
                          <w:color w:val="002060"/>
                          <w:sz w:val="28"/>
                          <w:szCs w:val="24"/>
                          <w:lang w:val="es-MX"/>
                        </w:rPr>
                        <w:t xml:space="preserve">Índice de </w:t>
                      </w:r>
                      <w:r>
                        <w:rPr>
                          <w:rFonts w:asciiTheme="majorHAnsi" w:hAnsiTheme="majorHAnsi" w:cstheme="majorHAnsi"/>
                          <w:b/>
                          <w:bCs/>
                          <w:color w:val="002060"/>
                          <w:sz w:val="28"/>
                          <w:szCs w:val="24"/>
                          <w:lang w:val="es-MX"/>
                        </w:rPr>
                        <w:t>figuras</w:t>
                      </w:r>
                    </w:p>
                  </w:txbxContent>
                </v:textbox>
                <w10:wrap anchorx="margin"/>
              </v:shape>
            </w:pict>
          </mc:Fallback>
        </mc:AlternateContent>
      </w:r>
      <w:r>
        <w:fldChar w:fldCharType="begin"/>
      </w:r>
      <w:r>
        <w:instrText xml:space="preserve"> TOC \o "1-3" \h \z \u </w:instrText>
      </w:r>
      <w:r>
        <w:fldChar w:fldCharType="separate"/>
      </w:r>
    </w:p>
    <w:p w14:paraId="1499206B" w14:textId="26AC4867" w:rsidR="00B53CB3" w:rsidRDefault="00B53CB3">
      <w:pPr>
        <w:pStyle w:val="TDC2"/>
        <w:tabs>
          <w:tab w:val="right" w:leader="dot" w:pos="9736"/>
        </w:tabs>
        <w:rPr>
          <w:rFonts w:eastAsiaTheme="minorEastAsia"/>
          <w:noProof/>
          <w:kern w:val="2"/>
          <w:sz w:val="22"/>
          <w:lang w:eastAsia="es-PE"/>
          <w14:ligatures w14:val="standardContextual"/>
        </w:rPr>
      </w:pPr>
      <w:hyperlink w:anchor="_Toc160703342" w:history="1">
        <w:r w:rsidRPr="0031599B">
          <w:rPr>
            <w:rStyle w:val="Hipervnculo"/>
            <w:noProof/>
          </w:rPr>
          <w:t>Figura 1: Distribución de sexo en los distintos años de los postulantes al programa de residentado médico</w:t>
        </w:r>
        <w:r>
          <w:rPr>
            <w:noProof/>
            <w:webHidden/>
          </w:rPr>
          <w:tab/>
        </w:r>
        <w:r>
          <w:rPr>
            <w:noProof/>
            <w:webHidden/>
          </w:rPr>
          <w:fldChar w:fldCharType="begin"/>
        </w:r>
        <w:r>
          <w:rPr>
            <w:noProof/>
            <w:webHidden/>
          </w:rPr>
          <w:instrText xml:space="preserve"> PAGEREF _Toc160703342 \h </w:instrText>
        </w:r>
        <w:r>
          <w:rPr>
            <w:noProof/>
            <w:webHidden/>
          </w:rPr>
        </w:r>
        <w:r>
          <w:rPr>
            <w:noProof/>
            <w:webHidden/>
          </w:rPr>
          <w:fldChar w:fldCharType="separate"/>
        </w:r>
        <w:r w:rsidR="00A96FF0">
          <w:rPr>
            <w:noProof/>
            <w:webHidden/>
          </w:rPr>
          <w:t>29</w:t>
        </w:r>
        <w:r>
          <w:rPr>
            <w:noProof/>
            <w:webHidden/>
          </w:rPr>
          <w:fldChar w:fldCharType="end"/>
        </w:r>
      </w:hyperlink>
    </w:p>
    <w:p w14:paraId="4ECE47C0" w14:textId="68D739BD" w:rsidR="00B53CB3" w:rsidRDefault="00B53CB3">
      <w:pPr>
        <w:pStyle w:val="TDC2"/>
        <w:tabs>
          <w:tab w:val="right" w:leader="dot" w:pos="9736"/>
        </w:tabs>
        <w:rPr>
          <w:rFonts w:eastAsiaTheme="minorEastAsia"/>
          <w:noProof/>
          <w:kern w:val="2"/>
          <w:sz w:val="22"/>
          <w:lang w:eastAsia="es-PE"/>
          <w14:ligatures w14:val="standardContextual"/>
        </w:rPr>
      </w:pPr>
      <w:hyperlink w:anchor="_Toc160703347" w:history="1">
        <w:r w:rsidRPr="0031599B">
          <w:rPr>
            <w:rStyle w:val="Hipervnculo"/>
            <w:noProof/>
          </w:rPr>
          <w:t>Figura 2: Proporción de postulantes de sexo femenino de las seis especialidades médicas con más postulantes entre aquellas que presentaban significancia estadística y un odds ratio superior a uno</w:t>
        </w:r>
        <w:r>
          <w:rPr>
            <w:noProof/>
            <w:webHidden/>
          </w:rPr>
          <w:tab/>
        </w:r>
        <w:r>
          <w:rPr>
            <w:noProof/>
            <w:webHidden/>
          </w:rPr>
          <w:fldChar w:fldCharType="begin"/>
        </w:r>
        <w:r>
          <w:rPr>
            <w:noProof/>
            <w:webHidden/>
          </w:rPr>
          <w:instrText xml:space="preserve"> PAGEREF _Toc160703347 \h </w:instrText>
        </w:r>
        <w:r>
          <w:rPr>
            <w:noProof/>
            <w:webHidden/>
          </w:rPr>
        </w:r>
        <w:r>
          <w:rPr>
            <w:noProof/>
            <w:webHidden/>
          </w:rPr>
          <w:fldChar w:fldCharType="separate"/>
        </w:r>
        <w:r w:rsidR="00A96FF0">
          <w:rPr>
            <w:noProof/>
            <w:webHidden/>
          </w:rPr>
          <w:t>38</w:t>
        </w:r>
        <w:r>
          <w:rPr>
            <w:noProof/>
            <w:webHidden/>
          </w:rPr>
          <w:fldChar w:fldCharType="end"/>
        </w:r>
      </w:hyperlink>
    </w:p>
    <w:p w14:paraId="5AA3711B" w14:textId="56FD8B82" w:rsidR="00B53CB3" w:rsidRDefault="00B53CB3">
      <w:pPr>
        <w:pStyle w:val="TDC2"/>
        <w:tabs>
          <w:tab w:val="right" w:leader="dot" w:pos="9736"/>
        </w:tabs>
        <w:rPr>
          <w:rFonts w:eastAsiaTheme="minorEastAsia"/>
          <w:noProof/>
          <w:kern w:val="2"/>
          <w:sz w:val="22"/>
          <w:lang w:eastAsia="es-PE"/>
          <w14:ligatures w14:val="standardContextual"/>
        </w:rPr>
      </w:pPr>
      <w:hyperlink w:anchor="_Toc160703348" w:history="1">
        <w:r w:rsidRPr="0031599B">
          <w:rPr>
            <w:rStyle w:val="Hipervnculo"/>
            <w:noProof/>
          </w:rPr>
          <w:t>Figura 3: Proporción de postulantes de sexo femenino de las seis especialidades médicas con más postulantes entre aquellas que presentaban significancia estadística y un odds ratio inferior a uno</w:t>
        </w:r>
        <w:r>
          <w:rPr>
            <w:noProof/>
            <w:webHidden/>
          </w:rPr>
          <w:tab/>
        </w:r>
        <w:r>
          <w:rPr>
            <w:noProof/>
            <w:webHidden/>
          </w:rPr>
          <w:fldChar w:fldCharType="begin"/>
        </w:r>
        <w:r>
          <w:rPr>
            <w:noProof/>
            <w:webHidden/>
          </w:rPr>
          <w:instrText xml:space="preserve"> PAGEREF _Toc160703348 \h </w:instrText>
        </w:r>
        <w:r>
          <w:rPr>
            <w:noProof/>
            <w:webHidden/>
          </w:rPr>
        </w:r>
        <w:r>
          <w:rPr>
            <w:noProof/>
            <w:webHidden/>
          </w:rPr>
          <w:fldChar w:fldCharType="separate"/>
        </w:r>
        <w:r w:rsidR="00A96FF0">
          <w:rPr>
            <w:noProof/>
            <w:webHidden/>
          </w:rPr>
          <w:t>39</w:t>
        </w:r>
        <w:r>
          <w:rPr>
            <w:noProof/>
            <w:webHidden/>
          </w:rPr>
          <w:fldChar w:fldCharType="end"/>
        </w:r>
      </w:hyperlink>
    </w:p>
    <w:p w14:paraId="4B370947" w14:textId="785BF0F6" w:rsidR="00B53CB3" w:rsidRDefault="00B53CB3">
      <w:pPr>
        <w:pStyle w:val="TDC2"/>
        <w:tabs>
          <w:tab w:val="right" w:leader="dot" w:pos="9736"/>
        </w:tabs>
        <w:rPr>
          <w:rFonts w:eastAsiaTheme="minorEastAsia"/>
          <w:noProof/>
          <w:kern w:val="2"/>
          <w:sz w:val="22"/>
          <w:lang w:eastAsia="es-PE"/>
          <w14:ligatures w14:val="standardContextual"/>
        </w:rPr>
      </w:pPr>
      <w:hyperlink w:anchor="_Toc160703349" w:history="1">
        <w:r w:rsidRPr="0031599B">
          <w:rPr>
            <w:rStyle w:val="Hipervnculo"/>
            <w:noProof/>
          </w:rPr>
          <w:t>Figura 4: Proporción de postulantes de sexo femenino de las especialidades que tuvieron una modificación de efecto sobre el año de postulación estadísticamente significativa</w:t>
        </w:r>
        <w:r>
          <w:rPr>
            <w:noProof/>
            <w:webHidden/>
          </w:rPr>
          <w:tab/>
        </w:r>
        <w:r>
          <w:rPr>
            <w:noProof/>
            <w:webHidden/>
          </w:rPr>
          <w:fldChar w:fldCharType="begin"/>
        </w:r>
        <w:r>
          <w:rPr>
            <w:noProof/>
            <w:webHidden/>
          </w:rPr>
          <w:instrText xml:space="preserve"> PAGEREF _Toc160703349 \h </w:instrText>
        </w:r>
        <w:r>
          <w:rPr>
            <w:noProof/>
            <w:webHidden/>
          </w:rPr>
        </w:r>
        <w:r>
          <w:rPr>
            <w:noProof/>
            <w:webHidden/>
          </w:rPr>
          <w:fldChar w:fldCharType="separate"/>
        </w:r>
        <w:r w:rsidR="00A96FF0">
          <w:rPr>
            <w:noProof/>
            <w:webHidden/>
          </w:rPr>
          <w:t>40</w:t>
        </w:r>
        <w:r>
          <w:rPr>
            <w:noProof/>
            <w:webHidden/>
          </w:rPr>
          <w:fldChar w:fldCharType="end"/>
        </w:r>
      </w:hyperlink>
    </w:p>
    <w:p w14:paraId="196BB4EC" w14:textId="4FE114A7" w:rsidR="00B53CB3" w:rsidRDefault="00B53CB3">
      <w:pPr>
        <w:pStyle w:val="TDC2"/>
        <w:tabs>
          <w:tab w:val="right" w:leader="dot" w:pos="9736"/>
        </w:tabs>
        <w:rPr>
          <w:rFonts w:eastAsiaTheme="minorEastAsia"/>
          <w:noProof/>
          <w:kern w:val="2"/>
          <w:sz w:val="22"/>
          <w:lang w:eastAsia="es-PE"/>
          <w14:ligatures w14:val="standardContextual"/>
        </w:rPr>
      </w:pPr>
      <w:hyperlink w:anchor="_Toc160703350" w:history="1">
        <w:r w:rsidRPr="0031599B">
          <w:rPr>
            <w:rStyle w:val="Hipervnculo"/>
            <w:noProof/>
          </w:rPr>
          <w:t>Figura 5: Número de postul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703350 \h </w:instrText>
        </w:r>
        <w:r>
          <w:rPr>
            <w:noProof/>
            <w:webHidden/>
          </w:rPr>
        </w:r>
        <w:r>
          <w:rPr>
            <w:noProof/>
            <w:webHidden/>
          </w:rPr>
          <w:fldChar w:fldCharType="separate"/>
        </w:r>
        <w:r w:rsidR="00A96FF0">
          <w:rPr>
            <w:noProof/>
            <w:webHidden/>
          </w:rPr>
          <w:t>41</w:t>
        </w:r>
        <w:r>
          <w:rPr>
            <w:noProof/>
            <w:webHidden/>
          </w:rPr>
          <w:fldChar w:fldCharType="end"/>
        </w:r>
      </w:hyperlink>
    </w:p>
    <w:p w14:paraId="54088A30" w14:textId="674BD923" w:rsidR="00B53CB3" w:rsidRDefault="00B53CB3">
      <w:pPr>
        <w:pStyle w:val="TDC2"/>
        <w:tabs>
          <w:tab w:val="right" w:leader="dot" w:pos="9736"/>
        </w:tabs>
        <w:rPr>
          <w:rFonts w:eastAsiaTheme="minorEastAsia"/>
          <w:noProof/>
          <w:kern w:val="2"/>
          <w:sz w:val="22"/>
          <w:lang w:eastAsia="es-PE"/>
          <w14:ligatures w14:val="standardContextual"/>
        </w:rPr>
      </w:pPr>
      <w:hyperlink w:anchor="_Toc160703351" w:history="1">
        <w:r w:rsidRPr="0031599B">
          <w:rPr>
            <w:rStyle w:val="Hipervnculo"/>
            <w:noProof/>
          </w:rPr>
          <w:t>Figura 6: Proporción de postulantes de sexo femenino al programa de residentado médico separada por especialidades clínicas y quirúrgicas entre los distintos años</w:t>
        </w:r>
        <w:r>
          <w:rPr>
            <w:noProof/>
            <w:webHidden/>
          </w:rPr>
          <w:tab/>
        </w:r>
        <w:r>
          <w:rPr>
            <w:noProof/>
            <w:webHidden/>
          </w:rPr>
          <w:fldChar w:fldCharType="begin"/>
        </w:r>
        <w:r>
          <w:rPr>
            <w:noProof/>
            <w:webHidden/>
          </w:rPr>
          <w:instrText xml:space="preserve"> PAGEREF _Toc160703351 \h </w:instrText>
        </w:r>
        <w:r>
          <w:rPr>
            <w:noProof/>
            <w:webHidden/>
          </w:rPr>
        </w:r>
        <w:r>
          <w:rPr>
            <w:noProof/>
            <w:webHidden/>
          </w:rPr>
          <w:fldChar w:fldCharType="separate"/>
        </w:r>
        <w:r w:rsidR="00A96FF0">
          <w:rPr>
            <w:noProof/>
            <w:webHidden/>
          </w:rPr>
          <w:t>42</w:t>
        </w:r>
        <w:r>
          <w:rPr>
            <w:noProof/>
            <w:webHidden/>
          </w:rPr>
          <w:fldChar w:fldCharType="end"/>
        </w:r>
      </w:hyperlink>
    </w:p>
    <w:p w14:paraId="66AA4613" w14:textId="24264E4F" w:rsidR="00B53CB3" w:rsidRDefault="00B53CB3">
      <w:pPr>
        <w:pStyle w:val="TDC2"/>
        <w:tabs>
          <w:tab w:val="right" w:leader="dot" w:pos="9736"/>
        </w:tabs>
        <w:rPr>
          <w:rFonts w:eastAsiaTheme="minorEastAsia"/>
          <w:noProof/>
          <w:kern w:val="2"/>
          <w:sz w:val="22"/>
          <w:lang w:eastAsia="es-PE"/>
          <w14:ligatures w14:val="standardContextual"/>
        </w:rPr>
      </w:pPr>
      <w:hyperlink w:anchor="_Toc160703352" w:history="1">
        <w:r w:rsidRPr="0031599B">
          <w:rPr>
            <w:rStyle w:val="Hipervnculo"/>
            <w:noProof/>
          </w:rPr>
          <w:t>Figura 7: Número de postulantes de sexo femenino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703352 \h </w:instrText>
        </w:r>
        <w:r>
          <w:rPr>
            <w:noProof/>
            <w:webHidden/>
          </w:rPr>
        </w:r>
        <w:r>
          <w:rPr>
            <w:noProof/>
            <w:webHidden/>
          </w:rPr>
          <w:fldChar w:fldCharType="separate"/>
        </w:r>
        <w:r w:rsidR="00A96FF0">
          <w:rPr>
            <w:noProof/>
            <w:webHidden/>
          </w:rPr>
          <w:t>43</w:t>
        </w:r>
        <w:r>
          <w:rPr>
            <w:noProof/>
            <w:webHidden/>
          </w:rPr>
          <w:fldChar w:fldCharType="end"/>
        </w:r>
      </w:hyperlink>
    </w:p>
    <w:p w14:paraId="2D4F43A9" w14:textId="73DAE7BD" w:rsidR="00B53CB3" w:rsidRDefault="00B53CB3">
      <w:pPr>
        <w:pStyle w:val="TDC2"/>
        <w:tabs>
          <w:tab w:val="right" w:leader="dot" w:pos="9736"/>
        </w:tabs>
        <w:rPr>
          <w:rFonts w:eastAsiaTheme="minorEastAsia"/>
          <w:noProof/>
          <w:kern w:val="2"/>
          <w:sz w:val="22"/>
          <w:lang w:eastAsia="es-PE"/>
          <w14:ligatures w14:val="standardContextual"/>
        </w:rPr>
      </w:pPr>
      <w:hyperlink w:anchor="_Toc160703353" w:history="1">
        <w:r w:rsidRPr="0031599B">
          <w:rPr>
            <w:rStyle w:val="Hipervnculo"/>
            <w:noProof/>
          </w:rPr>
          <w:t>Figura 8: Número de postulantes de sexo masculino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703353 \h </w:instrText>
        </w:r>
        <w:r>
          <w:rPr>
            <w:noProof/>
            <w:webHidden/>
          </w:rPr>
        </w:r>
        <w:r>
          <w:rPr>
            <w:noProof/>
            <w:webHidden/>
          </w:rPr>
          <w:fldChar w:fldCharType="separate"/>
        </w:r>
        <w:r w:rsidR="00A96FF0">
          <w:rPr>
            <w:noProof/>
            <w:webHidden/>
          </w:rPr>
          <w:t>44</w:t>
        </w:r>
        <w:r>
          <w:rPr>
            <w:noProof/>
            <w:webHidden/>
          </w:rPr>
          <w:fldChar w:fldCharType="end"/>
        </w:r>
      </w:hyperlink>
    </w:p>
    <w:p w14:paraId="34F29761" w14:textId="08739147" w:rsidR="00B53CB3" w:rsidRDefault="00B53CB3">
      <w:pPr>
        <w:pStyle w:val="TDC2"/>
        <w:tabs>
          <w:tab w:val="right" w:leader="dot" w:pos="9736"/>
        </w:tabs>
        <w:rPr>
          <w:rFonts w:eastAsiaTheme="minorEastAsia"/>
          <w:noProof/>
          <w:kern w:val="2"/>
          <w:sz w:val="22"/>
          <w:lang w:eastAsia="es-PE"/>
          <w14:ligatures w14:val="standardContextual"/>
        </w:rPr>
      </w:pPr>
      <w:hyperlink w:anchor="_Toc160703358" w:history="1">
        <w:r w:rsidRPr="0031599B">
          <w:rPr>
            <w:rStyle w:val="Hipervnculo"/>
            <w:noProof/>
          </w:rPr>
          <w:t>Figura 9: Número de ingresantes y no ingresantes al programa de residentado médico en los distintos años</w:t>
        </w:r>
        <w:r>
          <w:rPr>
            <w:noProof/>
            <w:webHidden/>
          </w:rPr>
          <w:tab/>
        </w:r>
        <w:r>
          <w:rPr>
            <w:noProof/>
            <w:webHidden/>
          </w:rPr>
          <w:fldChar w:fldCharType="begin"/>
        </w:r>
        <w:r>
          <w:rPr>
            <w:noProof/>
            <w:webHidden/>
          </w:rPr>
          <w:instrText xml:space="preserve"> PAGEREF _Toc160703358 \h </w:instrText>
        </w:r>
        <w:r>
          <w:rPr>
            <w:noProof/>
            <w:webHidden/>
          </w:rPr>
        </w:r>
        <w:r>
          <w:rPr>
            <w:noProof/>
            <w:webHidden/>
          </w:rPr>
          <w:fldChar w:fldCharType="separate"/>
        </w:r>
        <w:r w:rsidR="00A96FF0">
          <w:rPr>
            <w:noProof/>
            <w:webHidden/>
          </w:rPr>
          <w:t>52</w:t>
        </w:r>
        <w:r>
          <w:rPr>
            <w:noProof/>
            <w:webHidden/>
          </w:rPr>
          <w:fldChar w:fldCharType="end"/>
        </w:r>
      </w:hyperlink>
    </w:p>
    <w:p w14:paraId="59A642A6" w14:textId="0BB04EFA" w:rsidR="00B53CB3" w:rsidRDefault="00B53CB3">
      <w:pPr>
        <w:pStyle w:val="TDC2"/>
        <w:tabs>
          <w:tab w:val="right" w:leader="dot" w:pos="9736"/>
        </w:tabs>
        <w:rPr>
          <w:rFonts w:eastAsiaTheme="minorEastAsia"/>
          <w:noProof/>
          <w:kern w:val="2"/>
          <w:sz w:val="22"/>
          <w:lang w:eastAsia="es-PE"/>
          <w14:ligatures w14:val="standardContextual"/>
        </w:rPr>
      </w:pPr>
      <w:hyperlink w:anchor="_Toc160703359" w:history="1">
        <w:r w:rsidRPr="0031599B">
          <w:rPr>
            <w:rStyle w:val="Hipervnculo"/>
            <w:noProof/>
          </w:rPr>
          <w:t>Figura 10: Distribución de sexo de ingresantes al programa de residentado médico en los distintos años</w:t>
        </w:r>
        <w:r>
          <w:rPr>
            <w:noProof/>
            <w:webHidden/>
          </w:rPr>
          <w:tab/>
        </w:r>
        <w:r>
          <w:rPr>
            <w:noProof/>
            <w:webHidden/>
          </w:rPr>
          <w:fldChar w:fldCharType="begin"/>
        </w:r>
        <w:r>
          <w:rPr>
            <w:noProof/>
            <w:webHidden/>
          </w:rPr>
          <w:instrText xml:space="preserve"> PAGEREF _Toc160703359 \h </w:instrText>
        </w:r>
        <w:r>
          <w:rPr>
            <w:noProof/>
            <w:webHidden/>
          </w:rPr>
        </w:r>
        <w:r>
          <w:rPr>
            <w:noProof/>
            <w:webHidden/>
          </w:rPr>
          <w:fldChar w:fldCharType="separate"/>
        </w:r>
        <w:r w:rsidR="00A96FF0">
          <w:rPr>
            <w:noProof/>
            <w:webHidden/>
          </w:rPr>
          <w:t>53</w:t>
        </w:r>
        <w:r>
          <w:rPr>
            <w:noProof/>
            <w:webHidden/>
          </w:rPr>
          <w:fldChar w:fldCharType="end"/>
        </w:r>
      </w:hyperlink>
    </w:p>
    <w:p w14:paraId="5A57AF0C" w14:textId="78570C5B" w:rsidR="00B53CB3" w:rsidRDefault="00B53CB3">
      <w:pPr>
        <w:pStyle w:val="TDC2"/>
        <w:tabs>
          <w:tab w:val="right" w:leader="dot" w:pos="9736"/>
        </w:tabs>
        <w:rPr>
          <w:rFonts w:eastAsiaTheme="minorEastAsia"/>
          <w:noProof/>
          <w:kern w:val="2"/>
          <w:sz w:val="22"/>
          <w:lang w:eastAsia="es-PE"/>
          <w14:ligatures w14:val="standardContextual"/>
        </w:rPr>
      </w:pPr>
      <w:hyperlink w:anchor="_Toc160703360" w:history="1">
        <w:r w:rsidRPr="0031599B">
          <w:rPr>
            <w:rStyle w:val="Hipervnculo"/>
            <w:noProof/>
          </w:rPr>
          <w:t>Figura 11: Número de ingres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703360 \h </w:instrText>
        </w:r>
        <w:r>
          <w:rPr>
            <w:noProof/>
            <w:webHidden/>
          </w:rPr>
        </w:r>
        <w:r>
          <w:rPr>
            <w:noProof/>
            <w:webHidden/>
          </w:rPr>
          <w:fldChar w:fldCharType="separate"/>
        </w:r>
        <w:r w:rsidR="00A96FF0">
          <w:rPr>
            <w:noProof/>
            <w:webHidden/>
          </w:rPr>
          <w:t>54</w:t>
        </w:r>
        <w:r>
          <w:rPr>
            <w:noProof/>
            <w:webHidden/>
          </w:rPr>
          <w:fldChar w:fldCharType="end"/>
        </w:r>
      </w:hyperlink>
    </w:p>
    <w:p w14:paraId="70E349E8" w14:textId="19BABB3A" w:rsidR="00B53CB3" w:rsidRDefault="00B53CB3">
      <w:pPr>
        <w:pStyle w:val="TDC2"/>
        <w:tabs>
          <w:tab w:val="right" w:leader="dot" w:pos="9736"/>
        </w:tabs>
        <w:rPr>
          <w:rFonts w:eastAsiaTheme="minorEastAsia"/>
          <w:noProof/>
          <w:kern w:val="2"/>
          <w:sz w:val="22"/>
          <w:lang w:eastAsia="es-PE"/>
          <w14:ligatures w14:val="standardContextual"/>
        </w:rPr>
      </w:pPr>
      <w:hyperlink w:anchor="_Toc160703361" w:history="1">
        <w:r w:rsidRPr="0031599B">
          <w:rPr>
            <w:rStyle w:val="Hipervnculo"/>
            <w:noProof/>
          </w:rPr>
          <w:t>Figura 12: Proporción de ingresantes de sexo femenino al programa de residentado médico separada por especialidades clínicas y quirúrgicas en los distintos años</w:t>
        </w:r>
        <w:r>
          <w:rPr>
            <w:noProof/>
            <w:webHidden/>
          </w:rPr>
          <w:tab/>
        </w:r>
        <w:r>
          <w:rPr>
            <w:noProof/>
            <w:webHidden/>
          </w:rPr>
          <w:fldChar w:fldCharType="begin"/>
        </w:r>
        <w:r>
          <w:rPr>
            <w:noProof/>
            <w:webHidden/>
          </w:rPr>
          <w:instrText xml:space="preserve"> PAGEREF _Toc160703361 \h </w:instrText>
        </w:r>
        <w:r>
          <w:rPr>
            <w:noProof/>
            <w:webHidden/>
          </w:rPr>
        </w:r>
        <w:r>
          <w:rPr>
            <w:noProof/>
            <w:webHidden/>
          </w:rPr>
          <w:fldChar w:fldCharType="separate"/>
        </w:r>
        <w:r w:rsidR="00A96FF0">
          <w:rPr>
            <w:noProof/>
            <w:webHidden/>
          </w:rPr>
          <w:t>55</w:t>
        </w:r>
        <w:r>
          <w:rPr>
            <w:noProof/>
            <w:webHidden/>
          </w:rPr>
          <w:fldChar w:fldCharType="end"/>
        </w:r>
      </w:hyperlink>
    </w:p>
    <w:p w14:paraId="5A972E5C" w14:textId="33A46B5D" w:rsidR="00B53CB3" w:rsidRDefault="00B53CB3">
      <w:pPr>
        <w:pStyle w:val="TDC2"/>
        <w:tabs>
          <w:tab w:val="right" w:leader="dot" w:pos="9736"/>
        </w:tabs>
        <w:rPr>
          <w:rFonts w:eastAsiaTheme="minorEastAsia"/>
          <w:noProof/>
          <w:kern w:val="2"/>
          <w:sz w:val="22"/>
          <w:lang w:eastAsia="es-PE"/>
          <w14:ligatures w14:val="standardContextual"/>
        </w:rPr>
      </w:pPr>
    </w:p>
    <w:p w14:paraId="74DA5A9B" w14:textId="373967B1" w:rsidR="00B53CB3" w:rsidRDefault="00B53CB3">
      <w:pPr>
        <w:pStyle w:val="TDC2"/>
        <w:tabs>
          <w:tab w:val="right" w:leader="dot" w:pos="9736"/>
        </w:tabs>
        <w:rPr>
          <w:rFonts w:eastAsiaTheme="minorEastAsia"/>
          <w:noProof/>
          <w:kern w:val="2"/>
          <w:sz w:val="22"/>
          <w:lang w:eastAsia="es-PE"/>
          <w14:ligatures w14:val="standardContextual"/>
        </w:rPr>
      </w:pPr>
      <w:hyperlink w:anchor="_Toc160703363" w:history="1">
        <w:r w:rsidRPr="0031599B">
          <w:rPr>
            <w:rStyle w:val="Hipervnculo"/>
            <w:noProof/>
          </w:rPr>
          <w:t>Figura 13: Distribución de sexo de acuerdo a región de postulación entre los postulantes al programa de residentado médico</w:t>
        </w:r>
        <w:r>
          <w:rPr>
            <w:noProof/>
            <w:webHidden/>
          </w:rPr>
          <w:tab/>
        </w:r>
        <w:r>
          <w:rPr>
            <w:noProof/>
            <w:webHidden/>
          </w:rPr>
          <w:fldChar w:fldCharType="begin"/>
        </w:r>
        <w:r>
          <w:rPr>
            <w:noProof/>
            <w:webHidden/>
          </w:rPr>
          <w:instrText xml:space="preserve"> PAGEREF _Toc160703363 \h </w:instrText>
        </w:r>
        <w:r>
          <w:rPr>
            <w:noProof/>
            <w:webHidden/>
          </w:rPr>
        </w:r>
        <w:r>
          <w:rPr>
            <w:noProof/>
            <w:webHidden/>
          </w:rPr>
          <w:fldChar w:fldCharType="separate"/>
        </w:r>
        <w:r w:rsidR="00A96FF0">
          <w:rPr>
            <w:noProof/>
            <w:webHidden/>
          </w:rPr>
          <w:t>58</w:t>
        </w:r>
        <w:r>
          <w:rPr>
            <w:noProof/>
            <w:webHidden/>
          </w:rPr>
          <w:fldChar w:fldCharType="end"/>
        </w:r>
      </w:hyperlink>
    </w:p>
    <w:p w14:paraId="5A836CA9" w14:textId="64477212" w:rsidR="00B53CB3" w:rsidRDefault="00B53CB3">
      <w:pPr>
        <w:pStyle w:val="TDC2"/>
        <w:tabs>
          <w:tab w:val="right" w:leader="dot" w:pos="9736"/>
        </w:tabs>
        <w:rPr>
          <w:rFonts w:eastAsiaTheme="minorEastAsia"/>
          <w:noProof/>
          <w:kern w:val="2"/>
          <w:sz w:val="22"/>
          <w:lang w:eastAsia="es-PE"/>
          <w14:ligatures w14:val="standardContextual"/>
        </w:rPr>
      </w:pPr>
      <w:hyperlink w:anchor="_Toc160703369" w:history="1">
        <w:r w:rsidRPr="0031599B">
          <w:rPr>
            <w:rStyle w:val="Hipervnculo"/>
            <w:noProof/>
          </w:rPr>
          <w:t>Figura 14: Número de postulantes al programa de residentado médico separados por región (Lima, Norte, Sur, Centro, Oriente) en los distintos años</w:t>
        </w:r>
        <w:r>
          <w:rPr>
            <w:noProof/>
            <w:webHidden/>
          </w:rPr>
          <w:tab/>
        </w:r>
        <w:r>
          <w:rPr>
            <w:noProof/>
            <w:webHidden/>
          </w:rPr>
          <w:fldChar w:fldCharType="begin"/>
        </w:r>
        <w:r>
          <w:rPr>
            <w:noProof/>
            <w:webHidden/>
          </w:rPr>
          <w:instrText xml:space="preserve"> PAGEREF _Toc160703369 \h </w:instrText>
        </w:r>
        <w:r>
          <w:rPr>
            <w:noProof/>
            <w:webHidden/>
          </w:rPr>
        </w:r>
        <w:r>
          <w:rPr>
            <w:noProof/>
            <w:webHidden/>
          </w:rPr>
          <w:fldChar w:fldCharType="separate"/>
        </w:r>
        <w:r w:rsidR="00A96FF0">
          <w:rPr>
            <w:noProof/>
            <w:webHidden/>
          </w:rPr>
          <w:t>64</w:t>
        </w:r>
        <w:r>
          <w:rPr>
            <w:noProof/>
            <w:webHidden/>
          </w:rPr>
          <w:fldChar w:fldCharType="end"/>
        </w:r>
      </w:hyperlink>
    </w:p>
    <w:p w14:paraId="7EEC7D16" w14:textId="4ABFB6E6" w:rsidR="00B53CB3" w:rsidRDefault="00B53CB3">
      <w:pPr>
        <w:pStyle w:val="TDC2"/>
        <w:tabs>
          <w:tab w:val="right" w:leader="dot" w:pos="9736"/>
        </w:tabs>
        <w:rPr>
          <w:rFonts w:eastAsiaTheme="minorEastAsia"/>
          <w:noProof/>
          <w:kern w:val="2"/>
          <w:sz w:val="22"/>
          <w:lang w:eastAsia="es-PE"/>
          <w14:ligatures w14:val="standardContextual"/>
        </w:rPr>
      </w:pPr>
      <w:hyperlink w:anchor="_Toc160703370" w:history="1">
        <w:r w:rsidRPr="0031599B">
          <w:rPr>
            <w:rStyle w:val="Hipervnculo"/>
            <w:noProof/>
          </w:rPr>
          <w:t>Figura 15: Proporción de postulantes de sexo femenino de acuerdo a región (Lima, Norte, Sur, Centro y Oriente) entre los distintos años</w:t>
        </w:r>
        <w:r>
          <w:rPr>
            <w:noProof/>
            <w:webHidden/>
          </w:rPr>
          <w:tab/>
        </w:r>
        <w:r>
          <w:rPr>
            <w:noProof/>
            <w:webHidden/>
          </w:rPr>
          <w:fldChar w:fldCharType="begin"/>
        </w:r>
        <w:r>
          <w:rPr>
            <w:noProof/>
            <w:webHidden/>
          </w:rPr>
          <w:instrText xml:space="preserve"> PAGEREF _Toc160703370 \h </w:instrText>
        </w:r>
        <w:r>
          <w:rPr>
            <w:noProof/>
            <w:webHidden/>
          </w:rPr>
        </w:r>
        <w:r>
          <w:rPr>
            <w:noProof/>
            <w:webHidden/>
          </w:rPr>
          <w:fldChar w:fldCharType="separate"/>
        </w:r>
        <w:r w:rsidR="00A96FF0">
          <w:rPr>
            <w:noProof/>
            <w:webHidden/>
          </w:rPr>
          <w:t>65</w:t>
        </w:r>
        <w:r>
          <w:rPr>
            <w:noProof/>
            <w:webHidden/>
          </w:rPr>
          <w:fldChar w:fldCharType="end"/>
        </w:r>
      </w:hyperlink>
    </w:p>
    <w:p w14:paraId="1AD6882B" w14:textId="70E5B6BA" w:rsidR="00B53CB3" w:rsidRDefault="00B53CB3">
      <w:pPr>
        <w:spacing w:before="0" w:after="160" w:line="259" w:lineRule="auto"/>
        <w:jc w:val="left"/>
        <w:rPr>
          <w:lang w:val="en-US"/>
        </w:rPr>
      </w:pPr>
      <w:r>
        <w:rPr>
          <w:lang w:val="en-US"/>
        </w:rPr>
        <w:fldChar w:fldCharType="end"/>
      </w:r>
    </w:p>
    <w:p w14:paraId="4D1A7451" w14:textId="43B9BD0C" w:rsidR="008D56E9" w:rsidRDefault="008D56E9">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60651104"/>
      <w:bookmarkStart w:id="1" w:name="_Toc160651246"/>
      <w:bookmarkStart w:id="2" w:name="_Toc160702748"/>
      <w:bookmarkStart w:id="3" w:name="_Toc160702932"/>
      <w:bookmarkStart w:id="4" w:name="_Toc160703326"/>
      <w:r>
        <w:lastRenderedPageBreak/>
        <w:t>Resumen</w:t>
      </w:r>
      <w:bookmarkEnd w:id="0"/>
      <w:bookmarkEnd w:id="1"/>
      <w:bookmarkEnd w:id="2"/>
      <w:bookmarkEnd w:id="3"/>
      <w:bookmarkEnd w:id="4"/>
    </w:p>
    <w:p w14:paraId="5581D8B7" w14:textId="625A664F" w:rsidR="00EA1AE6" w:rsidRPr="00EA1AE6" w:rsidRDefault="00EA1AE6" w:rsidP="002E31E8">
      <w:r>
        <w:rPr>
          <w:rFonts w:ascii="Calibri" w:hAnsi="Calibri" w:cs="Calibri"/>
          <w:b/>
          <w:bCs/>
          <w:color w:val="000000"/>
        </w:rPr>
        <w:t xml:space="preserve">Objetivo. </w:t>
      </w:r>
      <w:r>
        <w:rPr>
          <w:rFonts w:ascii="Calibri" w:hAnsi="Calibri" w:cs="Calibri"/>
          <w:color w:val="000000"/>
        </w:rPr>
        <w:t xml:space="preserve">Determinar la tendencia de </w:t>
      </w:r>
      <w:r w:rsidR="005579F0">
        <w:rPr>
          <w:rFonts w:ascii="Calibri" w:hAnsi="Calibri" w:cs="Calibri"/>
          <w:color w:val="000000"/>
        </w:rPr>
        <w:t>sexo</w:t>
      </w:r>
      <w:r>
        <w:rPr>
          <w:rFonts w:ascii="Calibri" w:hAnsi="Calibri" w:cs="Calibri"/>
          <w:color w:val="000000"/>
        </w:rPr>
        <w:t xml:space="preserve"> de </w:t>
      </w:r>
      <w:r w:rsidR="002E31E8">
        <w:rPr>
          <w:rFonts w:ascii="Calibri" w:hAnsi="Calibri" w:cs="Calibri"/>
          <w:color w:val="000000"/>
        </w:rPr>
        <w:t>los</w:t>
      </w:r>
      <w:r>
        <w:rPr>
          <w:rFonts w:ascii="Calibri" w:hAnsi="Calibri" w:cs="Calibri"/>
          <w:color w:val="000000"/>
        </w:rPr>
        <w:t xml:space="preserve"> postulantes</w:t>
      </w:r>
      <w:r w:rsidR="002E31E8">
        <w:rPr>
          <w:rFonts w:ascii="Calibri" w:hAnsi="Calibri" w:cs="Calibri"/>
          <w:color w:val="000000"/>
        </w:rPr>
        <w:t xml:space="preserve"> e ingresantes</w:t>
      </w:r>
      <w:r>
        <w:rPr>
          <w:rFonts w:ascii="Calibri" w:hAnsi="Calibri" w:cs="Calibri"/>
          <w:color w:val="000000"/>
        </w:rPr>
        <w:t xml:space="preserve">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w:t>
      </w:r>
      <w:r w:rsidR="005579F0">
        <w:rPr>
          <w:rFonts w:ascii="Calibri" w:hAnsi="Calibri" w:cs="Calibri"/>
          <w:color w:val="000000"/>
        </w:rPr>
        <w:t>sexo</w:t>
      </w:r>
      <w:r>
        <w:rPr>
          <w:rFonts w:ascii="Calibri" w:hAnsi="Calibri" w:cs="Calibri"/>
          <w:color w:val="000000"/>
        </w:rPr>
        <w:t xml:space="preserve"> de acuerdo al primer nombre</w:t>
      </w:r>
      <w:r w:rsidR="00D277E7">
        <w:rPr>
          <w:rFonts w:ascii="Calibri" w:hAnsi="Calibri" w:cs="Calibri"/>
          <w:color w:val="000000"/>
        </w:rPr>
        <w:t xml:space="preserve"> de los postulantes</w:t>
      </w:r>
      <w:r w:rsidR="002E31E8">
        <w:rPr>
          <w:rFonts w:ascii="Calibri" w:hAnsi="Calibri" w:cs="Calibri"/>
          <w:color w:val="000000"/>
        </w:rPr>
        <w:t xml:space="preserve"> c</w:t>
      </w:r>
      <w:r>
        <w:rPr>
          <w:rFonts w:ascii="Calibri" w:hAnsi="Calibri" w:cs="Calibri"/>
          <w:color w:val="000000"/>
        </w:rPr>
        <w:t>on lo cual se determinó</w:t>
      </w:r>
      <w:r w:rsidR="002E31E8">
        <w:rPr>
          <w:rFonts w:ascii="Calibri" w:hAnsi="Calibri" w:cs="Calibri"/>
          <w:color w:val="000000"/>
        </w:rPr>
        <w:t xml:space="preserve"> la distribución de </w:t>
      </w:r>
      <w:r w:rsidR="005579F0">
        <w:rPr>
          <w:rFonts w:ascii="Calibri" w:hAnsi="Calibri" w:cs="Calibri"/>
          <w:color w:val="000000"/>
        </w:rPr>
        <w:t>sexo</w:t>
      </w:r>
      <w:r w:rsidR="002E31E8">
        <w:rPr>
          <w:rFonts w:ascii="Calibri" w:hAnsi="Calibri" w:cs="Calibri"/>
          <w:color w:val="000000"/>
        </w:rPr>
        <w:t xml:space="preserve"> y las tendencias de </w:t>
      </w:r>
      <w:r w:rsidR="005579F0">
        <w:rPr>
          <w:rFonts w:ascii="Calibri" w:hAnsi="Calibri" w:cs="Calibri"/>
          <w:color w:val="000000"/>
        </w:rPr>
        <w:t>sexo</w:t>
      </w:r>
      <w:r w:rsidR="002E31E8">
        <w:rPr>
          <w:rFonts w:ascii="Calibri" w:hAnsi="Calibri" w:cs="Calibri"/>
          <w:color w:val="000000"/>
        </w:rPr>
        <w:t xml:space="preserve"> de los postulantes e ingresantes en las distintas especialidades</w:t>
      </w:r>
      <w:r w:rsidR="001B031F">
        <w:rPr>
          <w:rFonts w:ascii="Calibri" w:hAnsi="Calibri" w:cs="Calibri"/>
          <w:color w:val="000000"/>
        </w:rPr>
        <w:t>. Se obtuvo también datos sobre la región de postulación</w:t>
      </w:r>
      <w:r>
        <w:rPr>
          <w:rFonts w:ascii="Calibri" w:hAnsi="Calibri" w:cs="Calibri"/>
          <w:color w:val="000000"/>
        </w:rPr>
        <w:t xml:space="preserve">. </w:t>
      </w:r>
      <w:r>
        <w:rPr>
          <w:rFonts w:ascii="Calibri" w:hAnsi="Calibri" w:cs="Calibri"/>
          <w:b/>
          <w:bCs/>
          <w:color w:val="000000"/>
        </w:rPr>
        <w:t>Resultados.</w:t>
      </w:r>
      <w:r>
        <w:rPr>
          <w:rFonts w:ascii="Calibri" w:hAnsi="Calibri" w:cs="Calibri"/>
          <w:color w:val="000000"/>
        </w:rPr>
        <w:t xml:space="preserve"> Se observó un aumento </w:t>
      </w:r>
      <w:r w:rsidR="002E31E8">
        <w:rPr>
          <w:rFonts w:ascii="Calibri" w:hAnsi="Calibri" w:cs="Calibri"/>
          <w:color w:val="000000"/>
        </w:rPr>
        <w:t xml:space="preserve">en el número de postulantes e ingresantes de </w:t>
      </w:r>
      <w:r w:rsidR="005579F0">
        <w:rPr>
          <w:rFonts w:ascii="Calibri" w:hAnsi="Calibri" w:cs="Calibri"/>
          <w:color w:val="000000"/>
        </w:rPr>
        <w:t>sexo</w:t>
      </w:r>
      <w:r w:rsidR="002E31E8">
        <w:rPr>
          <w:rFonts w:ascii="Calibri" w:hAnsi="Calibri" w:cs="Calibri"/>
          <w:color w:val="000000"/>
        </w:rPr>
        <w:t xml:space="preserve"> femenino en las distintas especialidades médicas, con una tendencia global hacia una mayor proporción de mujeres, pero de forma heterogénea en las distintas especialidades médicas y en las distintas regiones de postulación.</w:t>
      </w:r>
      <w:r>
        <w:rPr>
          <w:rFonts w:ascii="Calibri" w:hAnsi="Calibri" w:cs="Calibri"/>
          <w:color w:val="000000"/>
        </w:rPr>
        <w:t xml:space="preserve"> </w:t>
      </w:r>
      <w:r>
        <w:rPr>
          <w:rFonts w:ascii="Calibri" w:hAnsi="Calibri" w:cs="Calibri"/>
          <w:b/>
          <w:bCs/>
          <w:color w:val="000000"/>
        </w:rPr>
        <w:t>Conclusiones.</w:t>
      </w:r>
      <w:r>
        <w:rPr>
          <w:rFonts w:ascii="Calibri" w:hAnsi="Calibri" w:cs="Calibri"/>
          <w:color w:val="000000"/>
        </w:rPr>
        <w:t xml:space="preserve"> El</w:t>
      </w:r>
      <w:r w:rsidR="002E31E8">
        <w:rPr>
          <w:rFonts w:ascii="Calibri" w:hAnsi="Calibri" w:cs="Calibri"/>
          <w:color w:val="000000"/>
        </w:rPr>
        <w:t xml:space="preserve"> número de mujeres que se incorporan al programa de </w:t>
      </w:r>
      <w:proofErr w:type="spellStart"/>
      <w:r w:rsidR="002E31E8">
        <w:rPr>
          <w:rFonts w:ascii="Calibri" w:hAnsi="Calibri" w:cs="Calibri"/>
          <w:color w:val="000000"/>
        </w:rPr>
        <w:t>residentado</w:t>
      </w:r>
      <w:proofErr w:type="spellEnd"/>
      <w:r w:rsidR="002E31E8">
        <w:rPr>
          <w:rFonts w:ascii="Calibri" w:hAnsi="Calibri" w:cs="Calibri"/>
          <w:color w:val="000000"/>
        </w:rPr>
        <w:t xml:space="preserve"> médico en el Perú está en aumento; sin embargo, esta tendencia a una mayor participación del </w:t>
      </w:r>
      <w:r w:rsidR="005579F0">
        <w:rPr>
          <w:rFonts w:ascii="Calibri" w:hAnsi="Calibri" w:cs="Calibri"/>
          <w:color w:val="000000"/>
        </w:rPr>
        <w:t>sexo</w:t>
      </w:r>
      <w:r w:rsidR="002E31E8">
        <w:rPr>
          <w:rFonts w:ascii="Calibri" w:hAnsi="Calibri" w:cs="Calibri"/>
          <w:color w:val="000000"/>
        </w:rPr>
        <w:t xml:space="preserve"> femenino ocurre de forma heterogénea.</w:t>
      </w:r>
    </w:p>
    <w:p w14:paraId="7FE04687" w14:textId="17802E66" w:rsidR="00D87459" w:rsidRDefault="00D87459" w:rsidP="00395DF7">
      <w:pPr>
        <w:pStyle w:val="Ttulo1"/>
        <w:rPr>
          <w:lang w:val="en-US"/>
        </w:rPr>
      </w:pPr>
      <w:bookmarkStart w:id="5" w:name="_Toc160651105"/>
      <w:bookmarkStart w:id="6" w:name="_Toc160651247"/>
      <w:bookmarkStart w:id="7" w:name="_Toc160702749"/>
      <w:bookmarkStart w:id="8" w:name="_Toc160702933"/>
      <w:bookmarkStart w:id="9" w:name="_Toc160703327"/>
      <w:r w:rsidRPr="00E237AB">
        <w:rPr>
          <w:lang w:val="en-US"/>
        </w:rPr>
        <w:t>Abstract</w:t>
      </w:r>
      <w:bookmarkEnd w:id="5"/>
      <w:bookmarkEnd w:id="6"/>
      <w:bookmarkEnd w:id="7"/>
      <w:bookmarkEnd w:id="8"/>
      <w:bookmarkEnd w:id="9"/>
    </w:p>
    <w:p w14:paraId="04EF8AD9" w14:textId="2CFDBEE4" w:rsidR="001B031F" w:rsidRDefault="002E31E8" w:rsidP="001B031F">
      <w:pPr>
        <w:rPr>
          <w:lang w:val="en-US"/>
        </w:rPr>
      </w:pPr>
      <w:r w:rsidRPr="002E31E8">
        <w:rPr>
          <w:b/>
          <w:bCs/>
          <w:lang w:val="en-US"/>
        </w:rPr>
        <w:t>Objective</w:t>
      </w:r>
      <w:r w:rsidRPr="002E31E8">
        <w:rPr>
          <w:lang w:val="en-US"/>
        </w:rPr>
        <w:t xml:space="preserve">. Determine the </w:t>
      </w:r>
      <w:r w:rsidR="005579F0">
        <w:rPr>
          <w:lang w:val="en-US"/>
        </w:rPr>
        <w:t>sex</w:t>
      </w:r>
      <w:r w:rsidRPr="002E31E8">
        <w:rPr>
          <w:lang w:val="en-US"/>
        </w:rPr>
        <w:t xml:space="preserve"> trend of applicants and entrants to the different medical specialties from 2013 to 2023. </w:t>
      </w:r>
      <w:r w:rsidRPr="002E31E8">
        <w:rPr>
          <w:b/>
          <w:bCs/>
          <w:lang w:val="en-US"/>
        </w:rPr>
        <w:t>Material and methods</w:t>
      </w:r>
      <w:r w:rsidRPr="002E31E8">
        <w:rPr>
          <w:lang w:val="en-US"/>
        </w:rPr>
        <w:t xml:space="preserve">. Data was obtained from the website of the </w:t>
      </w:r>
      <w:r>
        <w:rPr>
          <w:lang w:val="en-US"/>
        </w:rPr>
        <w:t>“</w:t>
      </w:r>
      <w:r w:rsidRPr="002E31E8">
        <w:rPr>
          <w:lang w:val="en-US"/>
        </w:rPr>
        <w:t xml:space="preserve">Consejo Nacional de </w:t>
      </w:r>
      <w:proofErr w:type="spellStart"/>
      <w:r w:rsidRPr="002E31E8">
        <w:rPr>
          <w:lang w:val="en-US"/>
        </w:rPr>
        <w:t>Residentado</w:t>
      </w:r>
      <w:proofErr w:type="spellEnd"/>
      <w:r w:rsidRPr="002E31E8">
        <w:rPr>
          <w:lang w:val="en-US"/>
        </w:rPr>
        <w:t xml:space="preserve"> Médico</w:t>
      </w:r>
      <w:r>
        <w:rPr>
          <w:lang w:val="en-US"/>
        </w:rPr>
        <w:t>”</w:t>
      </w:r>
      <w:r w:rsidRPr="002E31E8">
        <w:rPr>
          <w:lang w:val="en-US"/>
        </w:rPr>
        <w:t xml:space="preserve"> from 2013 to 2023. The </w:t>
      </w:r>
      <w:r w:rsidR="005579F0">
        <w:rPr>
          <w:lang w:val="en-US"/>
        </w:rPr>
        <w:t>sex</w:t>
      </w:r>
      <w:r w:rsidRPr="002E31E8">
        <w:rPr>
          <w:lang w:val="en-US"/>
        </w:rPr>
        <w:t xml:space="preserve"> was obtained according to the first name of the applicants, with which the </w:t>
      </w:r>
      <w:r w:rsidR="005579F0">
        <w:rPr>
          <w:lang w:val="en-US"/>
        </w:rPr>
        <w:t>sex</w:t>
      </w:r>
      <w:r w:rsidRPr="002E31E8">
        <w:rPr>
          <w:lang w:val="en-US"/>
        </w:rPr>
        <w:t xml:space="preserve"> distribution and </w:t>
      </w:r>
      <w:r w:rsidR="005579F0">
        <w:rPr>
          <w:lang w:val="en-US"/>
        </w:rPr>
        <w:t>sex</w:t>
      </w:r>
      <w:r w:rsidRPr="002E31E8">
        <w:rPr>
          <w:lang w:val="en-US"/>
        </w:rPr>
        <w:t xml:space="preserve"> trends of the applicants were determined</w:t>
      </w:r>
      <w:r>
        <w:rPr>
          <w:lang w:val="en-US"/>
        </w:rPr>
        <w:t xml:space="preserve"> for the different medical specialties</w:t>
      </w:r>
      <w:r w:rsidR="001B031F">
        <w:rPr>
          <w:lang w:val="en-US"/>
        </w:rPr>
        <w:t>. Information about region of application was also obtained</w:t>
      </w:r>
      <w:r w:rsidRPr="002E31E8">
        <w:rPr>
          <w:lang w:val="en-US"/>
        </w:rPr>
        <w:t xml:space="preserve">. </w:t>
      </w:r>
      <w:r w:rsidRPr="002E31E8">
        <w:rPr>
          <w:b/>
          <w:bCs/>
          <w:lang w:val="en-US"/>
        </w:rPr>
        <w:t>Results</w:t>
      </w:r>
      <w:r w:rsidRPr="002E31E8">
        <w:rPr>
          <w:lang w:val="en-US"/>
        </w:rPr>
        <w:t xml:space="preserve">. An increase was observed in the number of female applicants and entrants in the different medical specialties, with a global trend towards a greater proportion of women, but </w:t>
      </w:r>
      <w:r w:rsidR="001B031F">
        <w:rPr>
          <w:lang w:val="en-US"/>
        </w:rPr>
        <w:t>it was heterogeneous</w:t>
      </w:r>
      <w:r w:rsidRPr="002E31E8">
        <w:rPr>
          <w:lang w:val="en-US"/>
        </w:rPr>
        <w:t xml:space="preserve"> in the different medical specialties and in the different regions of application. </w:t>
      </w:r>
      <w:r w:rsidRPr="001B031F">
        <w:rPr>
          <w:b/>
          <w:bCs/>
          <w:lang w:val="en-US"/>
        </w:rPr>
        <w:t>Conclusions</w:t>
      </w:r>
      <w:r w:rsidRPr="002E31E8">
        <w:rPr>
          <w:lang w:val="en-US"/>
        </w:rPr>
        <w:t xml:space="preserve">. The number of women joining the medical residency program in Peru is increasing; </w:t>
      </w:r>
      <w:r w:rsidR="004F11FC">
        <w:rPr>
          <w:lang w:val="en-US"/>
        </w:rPr>
        <w:t>h</w:t>
      </w:r>
      <w:r w:rsidRPr="002E31E8">
        <w:rPr>
          <w:lang w:val="en-US"/>
        </w:rPr>
        <w:t>owever, this trend towards greater female participation occurs in a heterogeneous manner.</w:t>
      </w:r>
    </w:p>
    <w:p w14:paraId="173F56B4" w14:textId="4D45AC4B" w:rsidR="00672E87" w:rsidRPr="001B031F" w:rsidRDefault="00672E87" w:rsidP="001B031F">
      <w:pPr>
        <w:rPr>
          <w:lang w:val="en-US"/>
        </w:rPr>
      </w:pPr>
      <w:r>
        <w:rPr>
          <w:rFonts w:ascii="Calibri" w:hAnsi="Calibri" w:cs="Calibri"/>
          <w:color w:val="000000"/>
          <w:lang w:val="en-US"/>
        </w:rPr>
        <w:br w:type="page"/>
      </w:r>
    </w:p>
    <w:p w14:paraId="656E4EAB" w14:textId="77777777" w:rsidR="005201B8" w:rsidRPr="008D2AD1" w:rsidRDefault="005201B8" w:rsidP="005201B8">
      <w:pPr>
        <w:rPr>
          <w:lang w:val="en-US"/>
        </w:rPr>
      </w:pPr>
    </w:p>
    <w:p w14:paraId="002D0215" w14:textId="77777777" w:rsidR="005201B8" w:rsidRPr="008D2AD1" w:rsidRDefault="005201B8" w:rsidP="005201B8">
      <w:pPr>
        <w:rPr>
          <w:lang w:val="en-US"/>
        </w:rPr>
      </w:pPr>
    </w:p>
    <w:p w14:paraId="259167B8" w14:textId="77777777" w:rsidR="005201B8" w:rsidRPr="008D2AD1" w:rsidRDefault="005201B8" w:rsidP="005201B8">
      <w:pPr>
        <w:rPr>
          <w:lang w:val="en-US"/>
        </w:rPr>
      </w:pPr>
    </w:p>
    <w:p w14:paraId="249B453B" w14:textId="77777777" w:rsidR="005201B8" w:rsidRPr="008D2AD1" w:rsidRDefault="005201B8" w:rsidP="005201B8">
      <w:pPr>
        <w:rPr>
          <w:lang w:val="en-US"/>
        </w:rPr>
      </w:pPr>
    </w:p>
    <w:p w14:paraId="01169746" w14:textId="77777777" w:rsidR="005201B8" w:rsidRPr="008D2AD1" w:rsidRDefault="005201B8" w:rsidP="005201B8">
      <w:pPr>
        <w:rPr>
          <w:lang w:val="en-US"/>
        </w:rPr>
      </w:pPr>
    </w:p>
    <w:p w14:paraId="161F998C" w14:textId="77777777" w:rsidR="005201B8" w:rsidRPr="008D2AD1" w:rsidRDefault="005201B8" w:rsidP="005201B8">
      <w:pPr>
        <w:rPr>
          <w:lang w:val="en-US"/>
        </w:rPr>
      </w:pPr>
    </w:p>
    <w:p w14:paraId="32B801FF" w14:textId="77777777" w:rsidR="005201B8" w:rsidRPr="008D2AD1" w:rsidRDefault="005201B8" w:rsidP="005201B8">
      <w:pPr>
        <w:rPr>
          <w:lang w:val="en-US"/>
        </w:rPr>
      </w:pPr>
    </w:p>
    <w:p w14:paraId="69C1284A" w14:textId="29315A9F" w:rsidR="009107F8" w:rsidRPr="005201B8" w:rsidRDefault="001B3249" w:rsidP="00672E87">
      <w:pPr>
        <w:pStyle w:val="Ttulo1"/>
        <w:jc w:val="center"/>
        <w:rPr>
          <w:sz w:val="80"/>
          <w:szCs w:val="80"/>
        </w:rPr>
      </w:pPr>
      <w:bookmarkStart w:id="10" w:name="_Toc160651106"/>
      <w:bookmarkStart w:id="11" w:name="_Toc160651248"/>
      <w:bookmarkStart w:id="12" w:name="_Toc160702750"/>
      <w:bookmarkStart w:id="13" w:name="_Toc160702934"/>
      <w:bookmarkStart w:id="14" w:name="_Toc160703328"/>
      <w:r w:rsidRPr="005201B8">
        <w:rPr>
          <w:sz w:val="80"/>
          <w:szCs w:val="80"/>
        </w:rPr>
        <w:t>Introducción</w:t>
      </w:r>
      <w:bookmarkEnd w:id="10"/>
      <w:bookmarkEnd w:id="11"/>
      <w:bookmarkEnd w:id="12"/>
      <w:bookmarkEnd w:id="13"/>
      <w:bookmarkEnd w:id="14"/>
    </w:p>
    <w:p w14:paraId="411F1885" w14:textId="60FC76DD" w:rsidR="00672E87" w:rsidRDefault="00672E87">
      <w:pPr>
        <w:spacing w:before="0" w:after="160" w:line="259" w:lineRule="auto"/>
        <w:jc w:val="left"/>
      </w:pPr>
      <w:r>
        <w:br w:type="page"/>
      </w:r>
    </w:p>
    <w:p w14:paraId="37053D86" w14:textId="55D631E6" w:rsidR="003B03FC" w:rsidRDefault="003B03FC" w:rsidP="003B03FC">
      <w:pPr>
        <w:rPr>
          <w:lang w:val="es-MX"/>
        </w:rPr>
      </w:pPr>
      <w:r>
        <w:rPr>
          <w:rFonts w:ascii="Calibri" w:hAnsi="Calibri" w:cs="Calibri"/>
          <w:color w:val="000000"/>
        </w:rPr>
        <w:lastRenderedPageBreak/>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rPr>
          <w:rFonts w:ascii="Calibri" w:hAnsi="Calibri" w:cs="Calibri"/>
        </w:rPr>
        <w:t>(1)</w:t>
      </w:r>
      <w:r>
        <w:rPr>
          <w:lang w:val="es-MX"/>
        </w:rPr>
        <w:fldChar w:fldCharType="end"/>
      </w:r>
      <w:r>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5F15FEDE" w14:textId="76A50FC7" w:rsidR="003B03FC" w:rsidRDefault="003B03FC" w:rsidP="003B03FC">
      <w:pPr>
        <w:rPr>
          <w:lang w:val="es-MX"/>
        </w:rPr>
      </w:pPr>
      <w:r>
        <w:rPr>
          <w:rFonts w:ascii="Calibri" w:hAnsi="Calibri" w:cs="Calibri"/>
          <w:color w:val="000000"/>
        </w:rP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rPr>
          <w:rFonts w:ascii="Calibri" w:hAnsi="Calibri" w:cs="Calibri"/>
        </w:rPr>
        <w:t>(5)</w:t>
      </w:r>
      <w:r>
        <w:rPr>
          <w:lang w:val="es-MX"/>
        </w:rPr>
        <w:fldChar w:fldCharType="end"/>
      </w:r>
      <w:r>
        <w:rPr>
          <w:lang w:val="es-MX"/>
        </w:rPr>
        <w:t xml:space="preserve">. </w:t>
      </w:r>
      <w:r>
        <w:rPr>
          <w:rFonts w:ascii="Calibri" w:hAnsi="Calibri" w:cs="Calibri"/>
          <w:color w:val="000000"/>
        </w:rPr>
        <w:t>En los últimos años, el</w:t>
      </w:r>
      <w:r>
        <w:rPr>
          <w:lang w:val="es-MX"/>
        </w:rPr>
        <w:t xml:space="preserve"> número de especialistas es cada vez mayor, y lo más probable es que en el futuro esta tendencia continúe </w:t>
      </w:r>
      <w:r>
        <w:rPr>
          <w:lang w:val="es-MX"/>
        </w:rPr>
        <w:fldChar w:fldCharType="begin"/>
      </w:r>
      <w:r w:rsidR="0007760A">
        <w:rPr>
          <w:lang w:val="es-MX"/>
        </w:rPr>
        <w:instrText xml:space="preserve"> ADDIN ZOTERO_ITEM CSL_CITATION {"citationID":"DOnbMMGf","properties":{"formattedCitation":"(6)","plainCitation":"(6)","noteIndex":0},"citationItems":[{"id":"l5zwFAQ2/tCDbrGRm","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rPr>
          <w:rFonts w:ascii="Calibri" w:hAnsi="Calibri" w:cs="Calibri"/>
        </w:rPr>
        <w:t>(6)</w:t>
      </w:r>
      <w:r>
        <w:rPr>
          <w:lang w:val="es-MX"/>
        </w:rPr>
        <w:fldChar w:fldCharType="end"/>
      </w:r>
      <w:r>
        <w:rPr>
          <w:lang w:val="es-MX"/>
        </w:rPr>
        <w:t>.</w:t>
      </w:r>
    </w:p>
    <w:p w14:paraId="69DF6589" w14:textId="126B5247"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rPr>
          <w:rFonts w:ascii="Calibri" w:hAnsi="Calibri" w:cs="Calibri"/>
        </w:rPr>
        <w:t>(8)</w:t>
      </w:r>
      <w:r>
        <w:rPr>
          <w:lang w:val="es-MX"/>
        </w:rPr>
        <w:fldChar w:fldCharType="end"/>
      </w:r>
      <w:r>
        <w:rPr>
          <w:lang w:val="es-MX"/>
        </w:rPr>
        <w:t xml:space="preserve">. </w:t>
      </w:r>
      <w:r>
        <w:rPr>
          <w:rFonts w:ascii="Calibri" w:hAnsi="Calibri" w:cs="Calibri"/>
          <w:color w:val="000000"/>
        </w:rP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rPr>
          <w:rFonts w:ascii="Calibri" w:hAnsi="Calibri" w:cs="Calibri"/>
        </w:rPr>
        <w:t>(9)</w:t>
      </w:r>
      <w:r>
        <w:rPr>
          <w:lang w:val="es-MX"/>
        </w:rPr>
        <w:fldChar w:fldCharType="end"/>
      </w:r>
      <w:r>
        <w:rPr>
          <w:lang w:val="es-MX"/>
        </w:rPr>
        <w:t>.</w:t>
      </w:r>
    </w:p>
    <w:p w14:paraId="3A471F46" w14:textId="0C9D35AB" w:rsidR="003B03FC" w:rsidRDefault="003B03FC" w:rsidP="003B03FC">
      <w:pPr>
        <w:rPr>
          <w:lang w:val="es-MX"/>
        </w:rPr>
      </w:pPr>
      <w:r>
        <w:rPr>
          <w:rFonts w:ascii="Calibri" w:hAnsi="Calibri" w:cs="Calibri"/>
          <w:color w:val="000000"/>
        </w:rP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07760A">
        <w:rPr>
          <w:lang w:val="es-MX"/>
        </w:rPr>
        <w:instrText xml:space="preserve"> ADDIN ZOTERO_ITEM CSL_CITATION {"citationID":"L5ZUugM4","properties":{"formattedCitation":"(10)","plainCitation":"(10)","noteIndex":0},"citationItems":[{"id":"l5zwFAQ2/j3XT1leD","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rFonts w:ascii="Calibri" w:hAnsi="Calibri" w:cs="Calibri"/>
          <w:sz w:val="22"/>
        </w:rPr>
        <w:t>(11)</w:t>
      </w:r>
      <w:r>
        <w:rPr>
          <w:lang w:val="es-MX"/>
        </w:rPr>
        <w:fldChar w:fldCharType="end"/>
      </w:r>
      <w:r>
        <w:rPr>
          <w:lang w:val="es-MX"/>
        </w:rPr>
        <w:t>.</w:t>
      </w:r>
    </w:p>
    <w:p w14:paraId="5587867D" w14:textId="3E8DA4B8" w:rsidR="003B03FC" w:rsidRDefault="003B03FC" w:rsidP="003B03FC">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D85738">
        <w:rPr>
          <w:rFonts w:ascii="Calibri" w:hAnsi="Calibri" w:cs="Calibri"/>
          <w:sz w:val="22"/>
        </w:rPr>
        <w:t>(12)</w:t>
      </w:r>
      <w:r>
        <w:rPr>
          <w:lang w:val="es-MX"/>
        </w:rPr>
        <w:fldChar w:fldCharType="end"/>
      </w:r>
      <w:r>
        <w:rPr>
          <w:lang w:val="es-MX"/>
        </w:rPr>
        <w:t>.</w:t>
      </w:r>
    </w:p>
    <w:p w14:paraId="4FAC68F5" w14:textId="684C417C" w:rsidR="003B03FC" w:rsidRPr="003B03FC" w:rsidRDefault="003B03FC" w:rsidP="003B03FC">
      <w:pPr>
        <w:rPr>
          <w:lang w:val="es-MX"/>
        </w:rPr>
      </w:pPr>
      <w:r w:rsidRPr="004B5F2E">
        <w:rPr>
          <w:lang w:val="es-419"/>
        </w:rPr>
        <w:lastRenderedPageBreak/>
        <w:t>Actualmente</w:t>
      </w:r>
      <w:r>
        <w:rPr>
          <w:lang w:val="es-419"/>
        </w:rPr>
        <w:t>,</w:t>
      </w:r>
      <w:r w:rsidRPr="004B5F2E">
        <w:rPr>
          <w:lang w:val="es-419"/>
        </w:rPr>
        <w:t xml:space="preserve"> </w:t>
      </w:r>
      <w:r w:rsidR="00B928FD">
        <w:rPr>
          <w:lang w:val="es-419"/>
        </w:rPr>
        <w:t xml:space="preserve">en el contexto nacional </w:t>
      </w:r>
      <w:r w:rsidRPr="004B5F2E">
        <w:rPr>
          <w:lang w:val="es-419"/>
        </w:rPr>
        <w:t xml:space="preserve">se cuenta con información respecto a las diferencias en el número de especialistas trabajando, por </w:t>
      </w:r>
      <w:r w:rsidR="005579F0">
        <w:rPr>
          <w:lang w:val="es-419"/>
        </w:rPr>
        <w:t>sexo</w:t>
      </w:r>
      <w:r w:rsidRPr="004B5F2E">
        <w:rPr>
          <w:lang w:val="es-419"/>
        </w:rPr>
        <w:t xml:space="preserve"> </w:t>
      </w:r>
      <w:r>
        <w:rPr>
          <w:lang w:val="es-419"/>
        </w:rPr>
        <w:fldChar w:fldCharType="begin"/>
      </w:r>
      <w:r w:rsidR="0007760A">
        <w:rPr>
          <w:lang w:val="es-419"/>
        </w:rPr>
        <w:instrText xml:space="preserve"> ADDIN ZOTERO_ITEM CSL_CITATION {"citationID":"tjsAeMBw","properties":{"formattedCitation":"(13)","plainCitation":"(13)","noteIndex":0},"citationItems":[{"id":"l5zwFAQ2/0l0h9xSC","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D85738">
        <w:rPr>
          <w:rFonts w:ascii="Calibri" w:hAnsi="Calibri" w:cs="Calibri"/>
        </w:rPr>
        <w:t>(13)</w:t>
      </w:r>
      <w:r>
        <w:rPr>
          <w:lang w:val="es-419"/>
        </w:rPr>
        <w:fldChar w:fldCharType="end"/>
      </w:r>
      <w:r w:rsidRPr="004B5F2E">
        <w:rPr>
          <w:lang w:val="es-419"/>
        </w:rPr>
        <w:t xml:space="preserve">, pero no sobre los ingresantes a las residencias de las especialidades médicas.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D85738">
        <w:rPr>
          <w:rFonts w:ascii="Calibri" w:hAnsi="Calibri" w:cs="Calibri"/>
        </w:rPr>
        <w:t>(12)</w:t>
      </w:r>
      <w:r>
        <w:rPr>
          <w:lang w:val="es-419"/>
        </w:rPr>
        <w:fldChar w:fldCharType="end"/>
      </w:r>
      <w:r w:rsidRPr="004B5F2E">
        <w:rPr>
          <w:lang w:val="es-419"/>
        </w:rPr>
        <w:t xml:space="preserve">. </w:t>
      </w:r>
      <w:r>
        <w:rPr>
          <w:rFonts w:ascii="Calibri" w:hAnsi="Calibri" w:cs="Calibri"/>
          <w:color w:val="000000"/>
        </w:rPr>
        <w:t xml:space="preserve">El presente estudio analiza las diferencias de </w:t>
      </w:r>
      <w:r w:rsidR="005579F0">
        <w:rPr>
          <w:rFonts w:ascii="Calibri" w:hAnsi="Calibri" w:cs="Calibri"/>
          <w:color w:val="000000"/>
        </w:rPr>
        <w:t>sexo</w:t>
      </w:r>
      <w:r>
        <w:rPr>
          <w:rFonts w:ascii="Calibri" w:hAnsi="Calibri" w:cs="Calibr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94101DA" w:rsidR="00AE3FA2" w:rsidRPr="005201B8" w:rsidRDefault="00AE3FA2" w:rsidP="005201B8">
      <w:pPr>
        <w:pStyle w:val="Ttulo1"/>
        <w:jc w:val="center"/>
        <w:rPr>
          <w:sz w:val="80"/>
          <w:szCs w:val="80"/>
          <w:lang w:val="es-419"/>
        </w:rPr>
      </w:pPr>
      <w:bookmarkStart w:id="15" w:name="_Toc160651107"/>
      <w:bookmarkStart w:id="16" w:name="_Toc160651249"/>
      <w:bookmarkStart w:id="17" w:name="_Toc160702751"/>
      <w:bookmarkStart w:id="18" w:name="_Toc160702935"/>
      <w:bookmarkStart w:id="19" w:name="_Toc160703329"/>
      <w:r w:rsidRPr="005201B8">
        <w:rPr>
          <w:sz w:val="80"/>
          <w:szCs w:val="80"/>
          <w:lang w:val="es-419"/>
        </w:rPr>
        <w:t>Planteamiento teórico</w:t>
      </w:r>
      <w:bookmarkEnd w:id="15"/>
      <w:bookmarkEnd w:id="16"/>
      <w:bookmarkEnd w:id="17"/>
      <w:bookmarkEnd w:id="18"/>
      <w:bookmarkEnd w:id="19"/>
    </w:p>
    <w:p w14:paraId="6AD54D69" w14:textId="14079F3F" w:rsidR="005201B8" w:rsidRDefault="005201B8">
      <w:pPr>
        <w:spacing w:before="0" w:after="160" w:line="259" w:lineRule="auto"/>
        <w:jc w:val="left"/>
        <w:rPr>
          <w:lang w:val="es-419"/>
        </w:rPr>
      </w:pPr>
      <w:r>
        <w:rPr>
          <w:lang w:val="es-419"/>
        </w:rPr>
        <w:br w:type="page"/>
      </w:r>
    </w:p>
    <w:p w14:paraId="5988C3B7" w14:textId="7894C079" w:rsidR="003B03FC" w:rsidRDefault="003B03FC" w:rsidP="00AE3FA2">
      <w:pPr>
        <w:pStyle w:val="Ttulo2"/>
        <w:rPr>
          <w:lang w:val="es-419"/>
        </w:rPr>
      </w:pPr>
      <w:bookmarkStart w:id="20" w:name="_Toc160651108"/>
      <w:bookmarkStart w:id="21" w:name="_Toc160651250"/>
      <w:bookmarkStart w:id="22" w:name="_Toc160702752"/>
      <w:bookmarkStart w:id="23" w:name="_Toc160702936"/>
      <w:bookmarkStart w:id="24" w:name="_Toc160703330"/>
      <w:r>
        <w:rPr>
          <w:lang w:val="es-419"/>
        </w:rPr>
        <w:lastRenderedPageBreak/>
        <w:t>Marco teórico</w:t>
      </w:r>
      <w:bookmarkEnd w:id="20"/>
      <w:bookmarkEnd w:id="21"/>
      <w:bookmarkEnd w:id="22"/>
      <w:bookmarkEnd w:id="23"/>
      <w:bookmarkEnd w:id="24"/>
    </w:p>
    <w:p w14:paraId="5122A9B1" w14:textId="532FC678" w:rsidR="003B03FC" w:rsidRDefault="003B03FC" w:rsidP="003B03FC">
      <w:pPr>
        <w:rPr>
          <w:lang w:val="es-MX"/>
        </w:rPr>
      </w:pPr>
      <w:r>
        <w:rPr>
          <w:rFonts w:ascii="Calibri" w:hAnsi="Calibri" w:cs="Calibri"/>
          <w:color w:val="000000"/>
        </w:rPr>
        <w:t>La especialización en el ámbito laboral ha sido un fenómeno que ha contribuido al incremento de la eficiencia y productividad en el trabajo. Es probable que esta inclinación hacia la especialización en el ámbito laboral continúe aumentando en el futuro</w:t>
      </w:r>
      <w:r w:rsidR="003A04F6">
        <w:rPr>
          <w:rFonts w:ascii="Calibri" w:hAnsi="Calibri" w:cs="Calibri"/>
          <w:color w:val="000000"/>
        </w:rPr>
        <w:t xml:space="preserve"> conforme las economías se van haciendo más complejas</w:t>
      </w:r>
      <w:r>
        <w:rPr>
          <w:rFonts w:ascii="Calibri" w:hAnsi="Calibri" w:cs="Calibri"/>
          <w:color w:val="000000"/>
        </w:rPr>
        <w:t xml:space="preserve"> </w:t>
      </w:r>
      <w:r>
        <w:rPr>
          <w:lang w:val="es-MX"/>
        </w:rPr>
        <w:fldChar w:fldCharType="begin"/>
      </w:r>
      <w:r>
        <w:rPr>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 xml:space="preserve">. </w:t>
      </w:r>
      <w:r>
        <w:rPr>
          <w:rFonts w:ascii="Calibri" w:hAnsi="Calibri" w:cs="Calibr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Pr>
          <w:lang w:val="es-MX"/>
        </w:rPr>
        <w:t xml:space="preserve"> </w:t>
      </w:r>
      <w:r>
        <w:rPr>
          <w:lang w:val="es-MX"/>
        </w:rPr>
        <w:fldChar w:fldCharType="begin"/>
      </w:r>
      <w:r>
        <w:rPr>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39D4CCDC" w14:textId="13C457D0" w:rsidR="003B03FC" w:rsidRDefault="003B03FC" w:rsidP="003B03FC">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w:t>
      </w:r>
      <w:r w:rsidR="003A04F6">
        <w:rPr>
          <w:rFonts w:ascii="Calibri" w:hAnsi="Calibri" w:cs="Calibri"/>
          <w:color w:val="000000"/>
        </w:rPr>
        <w:t>,</w:t>
      </w:r>
      <w:r>
        <w:rPr>
          <w:rFonts w:ascii="Calibri" w:hAnsi="Calibri" w:cs="Calibri"/>
          <w:color w:val="000000"/>
        </w:rPr>
        <w:t xml:space="preserve"> comenzando con una especialidad principal </w:t>
      </w:r>
      <w:r w:rsidR="003A04F6">
        <w:rPr>
          <w:rFonts w:ascii="Calibri" w:hAnsi="Calibri" w:cs="Calibri"/>
          <w:color w:val="000000"/>
        </w:rPr>
        <w:t xml:space="preserve">y pudiendo </w:t>
      </w:r>
      <w:r>
        <w:rPr>
          <w:rFonts w:ascii="Calibri" w:hAnsi="Calibri" w:cs="Calibri"/>
          <w:color w:val="000000"/>
        </w:rPr>
        <w:t xml:space="preserve">posteriormente </w:t>
      </w:r>
      <w:r w:rsidR="003A04F6">
        <w:rPr>
          <w:rFonts w:ascii="Calibri" w:hAnsi="Calibri" w:cs="Calibri"/>
          <w:color w:val="000000"/>
        </w:rPr>
        <w:t>optar por realizar una</w:t>
      </w:r>
      <w:r>
        <w:rPr>
          <w:rFonts w:ascii="Calibri" w:hAnsi="Calibri" w:cs="Calibri"/>
          <w:color w:val="000000"/>
        </w:rPr>
        <w:t xml:space="preserve"> subespecialidad</w:t>
      </w:r>
      <w:r>
        <w:rPr>
          <w:lang w:val="es-MX"/>
        </w:rPr>
        <w:t xml:space="preserve"> </w:t>
      </w:r>
      <w:r>
        <w:rPr>
          <w:lang w:val="es-MX"/>
        </w:rPr>
        <w:fldChar w:fldCharType="begin"/>
      </w:r>
      <w:r>
        <w:rPr>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Esta especialización en medicina no es un fenómeno reciente</w:t>
      </w:r>
      <w:r w:rsidR="003A04F6">
        <w:rPr>
          <w:rFonts w:ascii="Calibri" w:hAnsi="Calibri" w:cs="Calibri"/>
          <w:color w:val="000000"/>
        </w:rPr>
        <w:t>,</w:t>
      </w:r>
      <w:r>
        <w:rPr>
          <w:rFonts w:ascii="Calibri" w:hAnsi="Calibri" w:cs="Calibri"/>
          <w:color w:val="000000"/>
        </w:rPr>
        <w:t xml:space="preserve"> </w:t>
      </w:r>
      <w:r w:rsidR="003A04F6">
        <w:rPr>
          <w:rFonts w:ascii="Calibri" w:hAnsi="Calibri" w:cs="Calibri"/>
          <w:color w:val="000000"/>
        </w:rPr>
        <w:t>sino que</w:t>
      </w:r>
      <w:r>
        <w:rPr>
          <w:rFonts w:ascii="Calibri" w:hAnsi="Calibri" w:cs="Calibri"/>
          <w:color w:val="000000"/>
        </w:rPr>
        <w:t xml:space="preserve">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Pr>
          <w:lang w:val="es-MX"/>
        </w:rPr>
        <w:t xml:space="preserve"> </w:t>
      </w:r>
      <w:r>
        <w:rPr>
          <w:lang w:val="es-MX"/>
        </w:rPr>
        <w:fldChar w:fldCharType="begin"/>
      </w:r>
      <w:r>
        <w:rPr>
          <w:lang w:val="es-MX"/>
        </w:rPr>
        <w:instrText xml:space="preserve"> ADDIN ZOTERO_ITEM CSL_CITATION {"citationID":"eo2w9Xdc","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w:t>
      </w:r>
    </w:p>
    <w:p w14:paraId="33C3DA6E" w14:textId="3496F1C2" w:rsidR="003B03FC" w:rsidRDefault="003B03FC" w:rsidP="003B03FC">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w:t>
      </w:r>
      <w:r>
        <w:rPr>
          <w:rFonts w:ascii="Calibri" w:hAnsi="Calibri" w:cs="Calibri"/>
          <w:color w:val="000000"/>
        </w:rPr>
        <w:lastRenderedPageBreak/>
        <w:t>precedentes, posiblemente representando un avance comparable al de la evolución biológica: desde lo simple a lo complejo, de lo general a lo específico, y de lo poco diferenciado a lo altamente diferenciado</w:t>
      </w:r>
      <w:r>
        <w:rPr>
          <w:lang w:val="es-MX"/>
        </w:rPr>
        <w:t xml:space="preserve"> </w:t>
      </w:r>
      <w:r>
        <w:rPr>
          <w:lang w:val="es-MX"/>
        </w:rPr>
        <w:fldChar w:fldCharType="begin"/>
      </w:r>
      <w:r>
        <w:rPr>
          <w:lang w:val="es-MX"/>
        </w:rPr>
        <w:instrText xml:space="preserve"> ADDIN ZOTERO_ITEM CSL_CITATION {"citationID":"NOoECHaJ","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7B9F84E0" w14:textId="1E9008DD" w:rsidR="003B03FC" w:rsidRDefault="003B03FC" w:rsidP="003B03FC">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Pr>
          <w:lang w:val="es-MX"/>
        </w:rPr>
        <w:fldChar w:fldCharType="begin"/>
      </w:r>
      <w:r>
        <w:rPr>
          <w:lang w:val="es-MX"/>
        </w:rPr>
        <w:instrText xml:space="preserve"> ADDIN ZOTERO_ITEM CSL_CITATION {"citationID":"EAPdgVUU","properties":{"formattedCitation":"(15)","plainCitation":"(15)","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Pr>
          <w:lang w:val="es-MX"/>
        </w:rPr>
        <w:fldChar w:fldCharType="separate"/>
      </w:r>
      <w:r w:rsidRPr="003B03FC">
        <w:rPr>
          <w:rFonts w:ascii="Calibri" w:hAnsi="Calibri" w:cs="Calibri"/>
        </w:rPr>
        <w:t>(15)</w:t>
      </w:r>
      <w:r>
        <w:rPr>
          <w:lang w:val="es-MX"/>
        </w:rPr>
        <w:fldChar w:fldCharType="end"/>
      </w:r>
      <w:r>
        <w:rPr>
          <w:lang w:val="es-MX"/>
        </w:rPr>
        <w:t>.</w:t>
      </w:r>
    </w:p>
    <w:p w14:paraId="31B97A30" w14:textId="6309A60F" w:rsidR="003B03FC" w:rsidRDefault="003B03FC" w:rsidP="003B03FC">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Pr>
          <w:lang w:val="es-MX"/>
        </w:rPr>
        <w:t xml:space="preserve"> </w:t>
      </w:r>
      <w:r>
        <w:rPr>
          <w:lang w:val="es-MX"/>
        </w:rPr>
        <w:fldChar w:fldCharType="begin"/>
      </w:r>
      <w:r>
        <w:rPr>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3B03FC">
        <w:rPr>
          <w:rFonts w:ascii="Calibri" w:hAnsi="Calibri" w:cs="Calibri"/>
        </w:rPr>
        <w:t>(5)</w:t>
      </w:r>
      <w:r>
        <w:rPr>
          <w:lang w:val="es-MX"/>
        </w:rPr>
        <w:fldChar w:fldCharType="end"/>
      </w:r>
      <w:r>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Pr>
          <w:lang w:val="es-MX"/>
        </w:rPr>
        <w:fldChar w:fldCharType="begin"/>
      </w:r>
      <w:r>
        <w:rPr>
          <w:lang w:val="es-MX"/>
        </w:rPr>
        <w:instrText xml:space="preserve"> ADDIN ZOTERO_ITEM CSL_CITATION {"citationID":"gmbUsGPV","properties":{"formattedCitation":"(16)","plainCitation":"(16)","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Pr>
          <w:lang w:val="es-MX"/>
        </w:rPr>
        <w:fldChar w:fldCharType="separate"/>
      </w:r>
      <w:r w:rsidRPr="003B03FC">
        <w:rPr>
          <w:rFonts w:ascii="Calibri" w:hAnsi="Calibri" w:cs="Calibri"/>
        </w:rPr>
        <w:t>(16)</w:t>
      </w:r>
      <w:r>
        <w:rPr>
          <w:lang w:val="es-MX"/>
        </w:rPr>
        <w:fldChar w:fldCharType="end"/>
      </w:r>
      <w:r>
        <w:rPr>
          <w:lang w:val="es-MX"/>
        </w:rPr>
        <w:t xml:space="preserve">. Por este motivo, el número de especialistas es cada vez mayor, y lo más probable es que en el futuro esta tendencia continúe </w:t>
      </w:r>
      <w:r>
        <w:rPr>
          <w:lang w:val="es-MX"/>
        </w:rPr>
        <w:fldChar w:fldCharType="begin"/>
      </w:r>
      <w:r w:rsidR="0007760A">
        <w:rPr>
          <w:lang w:val="es-MX"/>
        </w:rPr>
        <w:instrText xml:space="preserve"> ADDIN ZOTERO_ITEM CSL_CITATION {"citationID":"eByVrWQY","properties":{"formattedCitation":"(6)","plainCitation":"(6)","noteIndex":0},"citationItems":[{"id":"l5zwFAQ2/tCDbrGRm","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B03FC">
        <w:rPr>
          <w:rFonts w:ascii="Calibri" w:hAnsi="Calibri" w:cs="Calibri"/>
        </w:rPr>
        <w:t>(6)</w:t>
      </w:r>
      <w:r>
        <w:rPr>
          <w:lang w:val="es-MX"/>
        </w:rPr>
        <w:fldChar w:fldCharType="end"/>
      </w:r>
      <w:r>
        <w:rPr>
          <w:lang w:val="es-MX"/>
        </w:rPr>
        <w:t>.</w:t>
      </w:r>
    </w:p>
    <w:p w14:paraId="3391642C" w14:textId="648C6AD4"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3B03FC">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w:t>
      </w:r>
      <w:r>
        <w:rPr>
          <w:rFonts w:ascii="Calibri" w:hAnsi="Calibri" w:cs="Calibri"/>
          <w:color w:val="000000"/>
        </w:rPr>
        <w:lastRenderedPageBreak/>
        <w:t>Políticas de Población (1976-1979), junto con el impulso del movimiento de la Segunda Ola del Feminismo en la década de 1970, han contribuido a moldear el papel de la mujer en el contexto nacional contemporáneo</w:t>
      </w:r>
      <w:r>
        <w:rPr>
          <w:lang w:val="es-MX"/>
        </w:rPr>
        <w:t xml:space="preserve"> </w:t>
      </w:r>
      <w:r>
        <w:rPr>
          <w:lang w:val="es-MX"/>
        </w:rPr>
        <w:fldChar w:fldCharType="begin"/>
      </w:r>
      <w:r>
        <w:rPr>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3B03FC">
        <w:rPr>
          <w:rFonts w:ascii="Calibri" w:hAnsi="Calibri" w:cs="Calibri"/>
        </w:rPr>
        <w:t>(8)</w:t>
      </w:r>
      <w:r>
        <w:rPr>
          <w:lang w:val="es-MX"/>
        </w:rPr>
        <w:fldChar w:fldCharType="end"/>
      </w:r>
      <w:r>
        <w:rPr>
          <w:lang w:val="es-MX"/>
        </w:rPr>
        <w:t xml:space="preserve">. </w:t>
      </w:r>
      <w:r>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Pr>
          <w:lang w:val="es-MX"/>
        </w:rPr>
        <w:fldChar w:fldCharType="begin"/>
      </w:r>
      <w:r>
        <w:rPr>
          <w:lang w:val="es-MX"/>
        </w:rPr>
        <w:instrText xml:space="preserve"> ADDIN ZOTERO_ITEM CSL_CITATION {"citationID":"w3Ce0PyN","properties":{"formattedCitation":"(17)","plainCitation":"(17)","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Pr>
          <w:lang w:val="es-MX"/>
        </w:rPr>
        <w:fldChar w:fldCharType="separate"/>
      </w:r>
      <w:r w:rsidRPr="003B03FC">
        <w:rPr>
          <w:rFonts w:ascii="Calibri" w:hAnsi="Calibri" w:cs="Calibri"/>
        </w:rPr>
        <w:t>(17)</w:t>
      </w:r>
      <w:r>
        <w:rPr>
          <w:lang w:val="es-MX"/>
        </w:rPr>
        <w:fldChar w:fldCharType="end"/>
      </w:r>
      <w:r>
        <w:rPr>
          <w:lang w:val="es-MX"/>
        </w:rPr>
        <w:t xml:space="preserve">. </w:t>
      </w:r>
      <w:r>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Pr>
          <w:lang w:val="es-MX"/>
        </w:rPr>
        <w:fldChar w:fldCharType="begin"/>
      </w:r>
      <w:r>
        <w:rPr>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9)</w:t>
      </w:r>
      <w:r>
        <w:rPr>
          <w:lang w:val="es-MX"/>
        </w:rPr>
        <w:fldChar w:fldCharType="end"/>
      </w:r>
      <w:r>
        <w:rPr>
          <w:lang w:val="es-MX"/>
        </w:rPr>
        <w:t xml:space="preserve">. </w:t>
      </w:r>
      <w:r>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Pr>
          <w:lang w:val="es-MX"/>
        </w:rPr>
        <w:fldChar w:fldCharType="begin"/>
      </w:r>
      <w:r>
        <w:rPr>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8,9)</w:t>
      </w:r>
      <w:r>
        <w:rPr>
          <w:lang w:val="es-MX"/>
        </w:rPr>
        <w:fldChar w:fldCharType="end"/>
      </w:r>
      <w:r>
        <w:rPr>
          <w:lang w:val="es-MX"/>
        </w:rPr>
        <w:t>.</w:t>
      </w:r>
    </w:p>
    <w:p w14:paraId="6BBCB291" w14:textId="27B9E102" w:rsidR="003B03FC" w:rsidRDefault="003B03FC" w:rsidP="003B03FC">
      <w:pPr>
        <w:rPr>
          <w:lang w:val="es-MX"/>
        </w:rPr>
      </w:pPr>
      <w:r>
        <w:rPr>
          <w:rFonts w:ascii="Calibri" w:hAnsi="Calibri" w:cs="Calibri"/>
          <w:color w:val="000000"/>
        </w:rPr>
        <w:t>En este sentido,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07760A">
        <w:rPr>
          <w:lang w:val="es-MX"/>
        </w:rPr>
        <w:instrText xml:space="preserve"> ADDIN ZOTERO_ITEM CSL_CITATION {"citationID":"4c1OGj4y","properties":{"formattedCitation":"(10)","plainCitation":"(10)","noteIndex":0},"citationItems":[{"id":"l5zwFAQ2/j3XT1leD","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3B03FC">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3B03FC">
        <w:rPr>
          <w:rFonts w:ascii="Calibri" w:hAnsi="Calibri" w:cs="Calibri"/>
          <w:sz w:val="22"/>
        </w:rPr>
        <w:t>(11)</w:t>
      </w:r>
      <w:r>
        <w:rPr>
          <w:lang w:val="es-MX"/>
        </w:rPr>
        <w:fldChar w:fldCharType="end"/>
      </w:r>
      <w:r>
        <w:rPr>
          <w:lang w:val="es-MX"/>
        </w:rPr>
        <w:t>.</w:t>
      </w:r>
    </w:p>
    <w:p w14:paraId="411B4290" w14:textId="77815A9F" w:rsidR="003B03FC" w:rsidRDefault="003B03FC" w:rsidP="003B03FC">
      <w:pPr>
        <w:rPr>
          <w:lang w:val="es-MX"/>
        </w:rPr>
      </w:pPr>
      <w:r>
        <w:rPr>
          <w:rFonts w:ascii="Calibri" w:hAnsi="Calibri" w:cs="Calibri"/>
          <w:color w:val="000000"/>
        </w:rPr>
        <w:lastRenderedPageBreak/>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3B03FC">
        <w:rPr>
          <w:rFonts w:ascii="Calibri" w:hAnsi="Calibri" w:cs="Calibri"/>
          <w:sz w:val="22"/>
        </w:rPr>
        <w:t>(12)</w:t>
      </w:r>
      <w:r>
        <w:rPr>
          <w:lang w:val="es-MX"/>
        </w:rPr>
        <w:fldChar w:fldCharType="end"/>
      </w:r>
      <w:r>
        <w:rPr>
          <w:lang w:val="es-MX"/>
        </w:rPr>
        <w:t>.</w:t>
      </w:r>
    </w:p>
    <w:p w14:paraId="4DD558B7" w14:textId="43A01E2D" w:rsidR="003B03FC" w:rsidRDefault="003B03FC" w:rsidP="003B03FC">
      <w:pPr>
        <w:rPr>
          <w:rFonts w:ascii="Calibri" w:hAnsi="Calibri" w:cs="Calibri"/>
          <w:color w:val="000000"/>
        </w:rPr>
      </w:pPr>
      <w:r>
        <w:rPr>
          <w:rFonts w:ascii="Calibri" w:hAnsi="Calibri" w:cs="Calibri"/>
          <w:color w:val="000000"/>
        </w:rPr>
        <w:t xml:space="preserve">El proyecto de ley 3537/2022-CR establece que la única forma de acceder a programas de segunda especialización, también denominados </w:t>
      </w:r>
      <w:proofErr w:type="spellStart"/>
      <w:r>
        <w:rPr>
          <w:rFonts w:ascii="Calibri" w:hAnsi="Calibri" w:cs="Calibri"/>
          <w:color w:val="000000"/>
        </w:rPr>
        <w:t>residentado</w:t>
      </w:r>
      <w:proofErr w:type="spellEnd"/>
      <w:r>
        <w:rPr>
          <w:rFonts w:ascii="Calibri" w:hAnsi="Calibri" w:cs="Calibri"/>
          <w:color w:val="000000"/>
        </w:rPr>
        <w:t xml:space="preserve"> médico, es a través del Concurso Nacional de Admisión al </w:t>
      </w:r>
      <w:proofErr w:type="spellStart"/>
      <w:r>
        <w:rPr>
          <w:rFonts w:ascii="Calibri" w:hAnsi="Calibri" w:cs="Calibri"/>
          <w:color w:val="000000"/>
        </w:rPr>
        <w:t>Residentado</w:t>
      </w:r>
      <w:proofErr w:type="spellEnd"/>
      <w:r>
        <w:rPr>
          <w:rFonts w:ascii="Calibri" w:hAnsi="Calibri" w:cs="Calibri"/>
          <w:color w:val="000000"/>
        </w:rPr>
        <w:t xml:space="preserve">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Pr>
          <w:lang w:val="es-MX"/>
        </w:rPr>
        <w:fldChar w:fldCharType="begin"/>
      </w:r>
      <w:r w:rsidR="0007760A">
        <w:rPr>
          <w:lang w:val="es-MX"/>
        </w:rPr>
        <w:instrText xml:space="preserve"> ADDIN ZOTERO_ITEM CSL_CITATION {"citationID":"U3y6Ka9o","properties":{"formattedCitation":"(12,18)","plainCitation":"(12,18)","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l5zwFAQ2/uwd32alY","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Pr>
          <w:lang w:val="es-MX"/>
        </w:rPr>
        <w:fldChar w:fldCharType="separate"/>
      </w:r>
      <w:r w:rsidRPr="003B03FC">
        <w:rPr>
          <w:rFonts w:ascii="Calibri" w:hAnsi="Calibri" w:cs="Calibri"/>
          <w:sz w:val="22"/>
        </w:rPr>
        <w:t>(12,18)</w:t>
      </w:r>
      <w:r>
        <w:rPr>
          <w:lang w:val="es-MX"/>
        </w:rPr>
        <w:fldChar w:fldCharType="end"/>
      </w:r>
      <w:r>
        <w:rPr>
          <w:lang w:val="es-MX"/>
        </w:rPr>
        <w:t xml:space="preserve">. </w:t>
      </w:r>
      <w:r>
        <w:rPr>
          <w:rFonts w:ascii="Calibri" w:hAnsi="Calibri" w:cs="Calibri"/>
          <w:color w:val="000000"/>
        </w:rPr>
        <w:t xml:space="preserve">Este método de ingreso a especialidades médicas es principalmente objetivo, eliminando factores subjetivos que podrían afectar las posibles disparidades de </w:t>
      </w:r>
      <w:r w:rsidR="005579F0">
        <w:rPr>
          <w:rFonts w:ascii="Calibri" w:hAnsi="Calibri" w:cs="Calibri"/>
          <w:color w:val="000000"/>
        </w:rPr>
        <w:t>sexo</w:t>
      </w:r>
      <w:r>
        <w:rPr>
          <w:rFonts w:ascii="Calibri" w:hAnsi="Calibri" w:cs="Calibri"/>
          <w:color w:val="000000"/>
        </w:rPr>
        <w:t xml:space="preserve">. El análisis de las diferencias de </w:t>
      </w:r>
      <w:r w:rsidR="005579F0">
        <w:rPr>
          <w:rFonts w:ascii="Calibri" w:hAnsi="Calibri" w:cs="Calibri"/>
          <w:color w:val="000000"/>
        </w:rPr>
        <w:t>sexo</w:t>
      </w:r>
      <w:r>
        <w:rPr>
          <w:rFonts w:ascii="Calibri" w:hAnsi="Calibri" w:cs="Calibri"/>
          <w:color w:val="000000"/>
        </w:rPr>
        <w:t xml:space="preserve"> en postulantes o admitidos reflejaría principalmente divergencias en preferencias, preparación o decisiones personales, posiblemente influenciadas por el entorno.</w:t>
      </w:r>
    </w:p>
    <w:p w14:paraId="04EE518D" w14:textId="7BCEFFF9" w:rsidR="00D16FD7" w:rsidRDefault="00D16FD7" w:rsidP="003B03FC">
      <w:pPr>
        <w:rPr>
          <w:rFonts w:ascii="Calibri" w:hAnsi="Calibri" w:cs="Calibri"/>
          <w:color w:val="000000"/>
        </w:rPr>
      </w:pPr>
      <w:r>
        <w:rPr>
          <w:rFonts w:ascii="Calibri" w:hAnsi="Calibri" w:cs="Calibri"/>
          <w:color w:val="000000"/>
        </w:rPr>
        <w:t xml:space="preserve">En el terreno internacional, </w:t>
      </w:r>
      <w:r w:rsidR="00C31FD1">
        <w:rPr>
          <w:rFonts w:ascii="Calibri" w:hAnsi="Calibri" w:cs="Calibri"/>
          <w:color w:val="000000"/>
        </w:rPr>
        <w:t>estudios realizados en Brasil</w:t>
      </w:r>
      <w:r w:rsidR="00187BB2">
        <w:rPr>
          <w:rFonts w:ascii="Calibri" w:hAnsi="Calibri" w:cs="Calibri"/>
          <w:color w:val="000000"/>
        </w:rPr>
        <w:t xml:space="preserve"> </w:t>
      </w:r>
      <w:r w:rsidR="00187BB2">
        <w:rPr>
          <w:rFonts w:ascii="Calibri" w:hAnsi="Calibri" w:cs="Calibri"/>
          <w:color w:val="000000"/>
        </w:rPr>
        <w:fldChar w:fldCharType="begin"/>
      </w:r>
      <w:r w:rsidR="00187BB2">
        <w:rPr>
          <w:rFonts w:ascii="Calibri" w:hAnsi="Calibri" w:cs="Calibri"/>
          <w:color w:val="000000"/>
        </w:rPr>
        <w:instrText xml:space="preserve"> ADDIN ZOTERO_ITEM CSL_CITATION {"citationID":"M6iwOaig","properties":{"formattedCitation":"(19)","plainCitation":"(19)","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187BB2">
        <w:rPr>
          <w:rFonts w:ascii="Calibri" w:hAnsi="Calibri" w:cs="Calibri"/>
          <w:color w:val="000000"/>
        </w:rPr>
        <w:fldChar w:fldCharType="separate"/>
      </w:r>
      <w:r w:rsidR="00187BB2" w:rsidRPr="00187BB2">
        <w:rPr>
          <w:rFonts w:ascii="Calibri" w:hAnsi="Calibri" w:cs="Calibri"/>
        </w:rPr>
        <w:t>(19)</w:t>
      </w:r>
      <w:r w:rsidR="00187BB2">
        <w:rPr>
          <w:rFonts w:ascii="Calibri" w:hAnsi="Calibri" w:cs="Calibri"/>
          <w:color w:val="000000"/>
        </w:rPr>
        <w:fldChar w:fldCharType="end"/>
      </w:r>
      <w:r w:rsidR="00C31FD1">
        <w:rPr>
          <w:rFonts w:ascii="Calibri" w:hAnsi="Calibri" w:cs="Calibri"/>
          <w:color w:val="000000"/>
        </w:rPr>
        <w:t>, Nueva Zelanda</w:t>
      </w:r>
      <w:r w:rsidR="00187BB2">
        <w:rPr>
          <w:rFonts w:ascii="Calibri" w:hAnsi="Calibri" w:cs="Calibri"/>
          <w:color w:val="000000"/>
        </w:rPr>
        <w:t xml:space="preserve"> </w:t>
      </w:r>
      <w:r w:rsidR="00187BB2">
        <w:rPr>
          <w:rFonts w:ascii="Calibri" w:hAnsi="Calibri" w:cs="Calibri"/>
          <w:color w:val="000000"/>
        </w:rPr>
        <w:fldChar w:fldCharType="begin"/>
      </w:r>
      <w:r w:rsidR="00187BB2">
        <w:rPr>
          <w:rFonts w:ascii="Calibri" w:hAnsi="Calibri" w:cs="Calibri"/>
          <w:color w:val="000000"/>
        </w:rPr>
        <w:instrText xml:space="preserve"> ADDIN ZOTERO_ITEM CSL_CITATION {"citationID":"0cKMi5rL","properties":{"formattedCitation":"(20)","plainCitation":"(20)","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187BB2">
        <w:rPr>
          <w:rFonts w:ascii="Calibri" w:hAnsi="Calibri" w:cs="Calibri"/>
          <w:color w:val="000000"/>
        </w:rPr>
        <w:fldChar w:fldCharType="separate"/>
      </w:r>
      <w:r w:rsidR="00187BB2" w:rsidRPr="00187BB2">
        <w:rPr>
          <w:rFonts w:ascii="Calibri" w:hAnsi="Calibri" w:cs="Calibri"/>
        </w:rPr>
        <w:t>(20)</w:t>
      </w:r>
      <w:r w:rsidR="00187BB2">
        <w:rPr>
          <w:rFonts w:ascii="Calibri" w:hAnsi="Calibri" w:cs="Calibri"/>
          <w:color w:val="000000"/>
        </w:rPr>
        <w:fldChar w:fldCharType="end"/>
      </w:r>
      <w:r w:rsidR="00C31FD1">
        <w:rPr>
          <w:rFonts w:ascii="Calibri" w:hAnsi="Calibri" w:cs="Calibri"/>
          <w:color w:val="000000"/>
        </w:rPr>
        <w:t>, Estados Unidos</w:t>
      </w:r>
      <w:r w:rsidR="00187BB2">
        <w:rPr>
          <w:rFonts w:ascii="Calibri" w:hAnsi="Calibri" w:cs="Calibri"/>
          <w:color w:val="000000"/>
        </w:rPr>
        <w:t xml:space="preserve"> </w:t>
      </w:r>
      <w:r w:rsidR="00187BB2">
        <w:rPr>
          <w:rFonts w:ascii="Calibri" w:hAnsi="Calibri" w:cs="Calibri"/>
          <w:color w:val="000000"/>
        </w:rPr>
        <w:fldChar w:fldCharType="begin"/>
      </w:r>
      <w:r w:rsidR="003A04F6">
        <w:rPr>
          <w:rFonts w:ascii="Calibri" w:hAnsi="Calibri" w:cs="Calibri"/>
          <w:color w:val="000000"/>
        </w:rPr>
        <w:instrText xml:space="preserve"> ADDIN ZOTERO_ITEM CSL_CITATION {"citationID":"mE4h5oPH","properties":{"formattedCitation":"(21)","plainCitation":"(21)","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Pr>
          <w:rFonts w:ascii="Calibri" w:hAnsi="Calibri" w:cs="Calibri"/>
          <w:color w:val="000000"/>
        </w:rPr>
        <w:fldChar w:fldCharType="separate"/>
      </w:r>
      <w:r w:rsidR="003A04F6" w:rsidRPr="003A04F6">
        <w:rPr>
          <w:rFonts w:ascii="Calibri" w:hAnsi="Calibri" w:cs="Calibri"/>
        </w:rPr>
        <w:t>(21)</w:t>
      </w:r>
      <w:r w:rsidR="00187BB2">
        <w:rPr>
          <w:rFonts w:ascii="Calibri" w:hAnsi="Calibri" w:cs="Calibri"/>
          <w:color w:val="000000"/>
        </w:rPr>
        <w:fldChar w:fldCharType="end"/>
      </w:r>
      <w:r w:rsidR="00187BB2">
        <w:rPr>
          <w:rFonts w:ascii="Calibri" w:hAnsi="Calibri" w:cs="Calibri"/>
          <w:color w:val="000000"/>
        </w:rPr>
        <w:t xml:space="preserve"> y otros países </w:t>
      </w:r>
      <w:r w:rsidR="00187BB2">
        <w:rPr>
          <w:rFonts w:ascii="Calibri" w:hAnsi="Calibri" w:cs="Calibri"/>
          <w:color w:val="000000"/>
        </w:rPr>
        <w:fldChar w:fldCharType="begin"/>
      </w:r>
      <w:r w:rsidR="00187BB2">
        <w:rPr>
          <w:rFonts w:ascii="Calibri" w:hAnsi="Calibri" w:cs="Calibri"/>
          <w:color w:val="000000"/>
        </w:rPr>
        <w:instrText xml:space="preserve"> ADDIN ZOTERO_ITEM CSL_CITATION {"citationID":"mrW4f9a1","properties":{"formattedCitation":"(22)","plainCitation":"(22)","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187BB2">
        <w:rPr>
          <w:rFonts w:ascii="Calibri" w:hAnsi="Calibri" w:cs="Calibri"/>
          <w:color w:val="000000"/>
        </w:rPr>
        <w:fldChar w:fldCharType="separate"/>
      </w:r>
      <w:r w:rsidR="00187BB2" w:rsidRPr="00187BB2">
        <w:rPr>
          <w:rFonts w:ascii="Calibri" w:hAnsi="Calibri" w:cs="Calibri"/>
        </w:rPr>
        <w:t>(22)</w:t>
      </w:r>
      <w:r w:rsidR="00187BB2">
        <w:rPr>
          <w:rFonts w:ascii="Calibri" w:hAnsi="Calibri" w:cs="Calibri"/>
          <w:color w:val="000000"/>
        </w:rPr>
        <w:fldChar w:fldCharType="end"/>
      </w:r>
      <w:r w:rsidR="00C31FD1">
        <w:rPr>
          <w:rFonts w:ascii="Calibri" w:hAnsi="Calibri" w:cs="Calibri"/>
          <w:color w:val="000000"/>
        </w:rPr>
        <w:t xml:space="preserve"> han encontrado diferencias de género en </w:t>
      </w:r>
      <w:r w:rsidR="00187BB2">
        <w:rPr>
          <w:rFonts w:ascii="Calibri" w:hAnsi="Calibri" w:cs="Calibri"/>
          <w:color w:val="000000"/>
        </w:rPr>
        <w:t>las distintas</w:t>
      </w:r>
      <w:r w:rsidR="00C31FD1">
        <w:rPr>
          <w:rFonts w:ascii="Calibri" w:hAnsi="Calibri" w:cs="Calibri"/>
          <w:color w:val="000000"/>
        </w:rPr>
        <w:t xml:space="preserve"> especialidades médicas. Estas diferencias de género son usualmente descritas en las especialidades quirúrgicas, teniendo una predominancia del género masculino</w:t>
      </w:r>
      <w:r w:rsidR="00187BB2">
        <w:rPr>
          <w:rFonts w:ascii="Calibri" w:hAnsi="Calibri" w:cs="Calibri"/>
          <w:color w:val="000000"/>
        </w:rPr>
        <w:t xml:space="preserve"> </w:t>
      </w:r>
      <w:r w:rsidR="00187BB2">
        <w:rPr>
          <w:rFonts w:ascii="Calibri" w:hAnsi="Calibri" w:cs="Calibri"/>
          <w:color w:val="000000"/>
        </w:rPr>
        <w:fldChar w:fldCharType="begin"/>
      </w:r>
      <w:r w:rsidR="005B34E8">
        <w:rPr>
          <w:rFonts w:ascii="Calibri" w:hAnsi="Calibri" w:cs="Calibri"/>
          <w:color w:val="000000"/>
        </w:rPr>
        <w:instrText xml:space="preserve"> ADDIN ZOTERO_ITEM CSL_CITATION {"citationID":"OmscqtX8","properties":{"formattedCitation":"(21)","plainCitation":"(21)","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schema":"https://github.com/citation-style-language/schema/raw/master/csl-citation.json"} </w:instrText>
      </w:r>
      <w:r w:rsidR="00187BB2">
        <w:rPr>
          <w:rFonts w:ascii="Calibri" w:hAnsi="Calibri" w:cs="Calibri"/>
          <w:color w:val="000000"/>
        </w:rPr>
        <w:fldChar w:fldCharType="separate"/>
      </w:r>
      <w:r w:rsidR="00187BB2" w:rsidRPr="00187BB2">
        <w:rPr>
          <w:rFonts w:ascii="Calibri" w:hAnsi="Calibri" w:cs="Calibri"/>
        </w:rPr>
        <w:t>(21)</w:t>
      </w:r>
      <w:r w:rsidR="00187BB2">
        <w:rPr>
          <w:rFonts w:ascii="Calibri" w:hAnsi="Calibri" w:cs="Calibri"/>
          <w:color w:val="000000"/>
        </w:rPr>
        <w:fldChar w:fldCharType="end"/>
      </w:r>
      <w:r w:rsidR="00C31FD1">
        <w:rPr>
          <w:rFonts w:ascii="Calibri" w:hAnsi="Calibri" w:cs="Calibri"/>
          <w:color w:val="000000"/>
        </w:rPr>
        <w:t>.</w:t>
      </w:r>
      <w:r w:rsidR="003A04F6">
        <w:rPr>
          <w:rFonts w:ascii="Calibri" w:hAnsi="Calibri" w:cs="Calibri"/>
          <w:color w:val="000000"/>
        </w:rPr>
        <w:t xml:space="preserve"> Especialidades como urología, neurocirugía, y ortopedia y traumatología han sido señaladas como especialidades con poca representación del género femenino</w:t>
      </w:r>
      <w:r w:rsidR="00D01E50">
        <w:rPr>
          <w:rFonts w:ascii="Calibri" w:hAnsi="Calibri" w:cs="Calibri"/>
          <w:color w:val="000000"/>
        </w:rPr>
        <w:t xml:space="preserve"> </w:t>
      </w:r>
      <w:r w:rsidR="00D01E50">
        <w:rPr>
          <w:rFonts w:ascii="Calibri" w:hAnsi="Calibri" w:cs="Calibri"/>
          <w:color w:val="000000"/>
        </w:rPr>
        <w:fldChar w:fldCharType="begin"/>
      </w:r>
      <w:r w:rsidR="00D01E50">
        <w:rPr>
          <w:rFonts w:ascii="Calibri" w:hAnsi="Calibri" w:cs="Calibri"/>
          <w:color w:val="000000"/>
        </w:rPr>
        <w:instrText xml:space="preserve"> ADDIN ZOTERO_ITEM CSL_CITATION {"citationID":"GhiHyHFZ","properties":{"formattedCitation":"(22\\uc0\\u8211{}27)","plainCitation":"(22–27)","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D01E50">
        <w:rPr>
          <w:rFonts w:ascii="Calibri" w:hAnsi="Calibri" w:cs="Calibri"/>
          <w:color w:val="000000"/>
        </w:rPr>
        <w:fldChar w:fldCharType="separate"/>
      </w:r>
      <w:r w:rsidR="00D01E50" w:rsidRPr="00D01E50">
        <w:rPr>
          <w:rFonts w:ascii="Calibri" w:hAnsi="Calibri" w:cs="Calibri"/>
          <w:szCs w:val="24"/>
        </w:rPr>
        <w:t>(22–27)</w:t>
      </w:r>
      <w:r w:rsidR="00D01E50">
        <w:rPr>
          <w:rFonts w:ascii="Calibri" w:hAnsi="Calibri" w:cs="Calibri"/>
          <w:color w:val="000000"/>
        </w:rPr>
        <w:fldChar w:fldCharType="end"/>
      </w:r>
      <w:r w:rsidR="003A04F6">
        <w:rPr>
          <w:rFonts w:ascii="Calibri" w:hAnsi="Calibri" w:cs="Calibri"/>
          <w:color w:val="000000"/>
        </w:rPr>
        <w:t>.</w:t>
      </w:r>
    </w:p>
    <w:p w14:paraId="380011A8" w14:textId="7AC9C4E8" w:rsidR="001F20BE" w:rsidRPr="00837021" w:rsidRDefault="001F20BE" w:rsidP="003B03FC">
      <w:pPr>
        <w:rPr>
          <w:rFonts w:ascii="Calibri" w:hAnsi="Calibri" w:cs="Calibri"/>
          <w:color w:val="000000"/>
        </w:rPr>
      </w:pPr>
      <w:r>
        <w:rPr>
          <w:rFonts w:ascii="Calibri" w:hAnsi="Calibri" w:cs="Calibri"/>
          <w:color w:val="000000"/>
        </w:rPr>
        <w:t xml:space="preserve">Según el Compendio Estadístico de Información de Recursos Humanos del Sector Salud del Perú </w:t>
      </w:r>
      <w:r>
        <w:rPr>
          <w:lang w:val="es-419"/>
        </w:rPr>
        <w:fldChar w:fldCharType="begin"/>
      </w:r>
      <w:r>
        <w:rPr>
          <w:lang w:val="es-419"/>
        </w:rPr>
        <w:instrText xml:space="preserve"> ADDIN ZOTERO_ITEM CSL_CITATION {"citationID":"tuBSIbYa","properties":{"formattedCitation":"(13)","plainCitation":"(13)","noteIndex":0},"citationItems":[{"id":"l5zwFAQ2/0l0h9xSC","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A844B7">
        <w:rPr>
          <w:rFonts w:ascii="Calibri" w:hAnsi="Calibri" w:cs="Calibri"/>
        </w:rPr>
        <w:t>(13)</w:t>
      </w:r>
      <w:r>
        <w:rPr>
          <w:lang w:val="es-419"/>
        </w:rPr>
        <w:fldChar w:fldCharType="end"/>
      </w:r>
      <w:r>
        <w:rPr>
          <w:lang w:val="es-419"/>
        </w:rPr>
        <w:t xml:space="preserve"> </w:t>
      </w:r>
      <w:r w:rsidRPr="001F20BE">
        <w:rPr>
          <w:lang w:val="es-419"/>
        </w:rPr>
        <w:t>el año 2013 se contaba con 65.4% de médicos</w:t>
      </w:r>
      <w:r>
        <w:rPr>
          <w:lang w:val="es-419"/>
        </w:rPr>
        <w:t xml:space="preserve"> trabajando para el Ministerio de Salud (MINSA) y Gobiernos Regionales</w:t>
      </w:r>
      <w:r w:rsidRPr="001F20BE">
        <w:rPr>
          <w:lang w:val="es-419"/>
        </w:rPr>
        <w:t xml:space="preserve"> </w:t>
      </w:r>
      <w:r>
        <w:rPr>
          <w:lang w:val="es-419"/>
        </w:rPr>
        <w:t>de</w:t>
      </w:r>
      <w:r w:rsidRPr="001F20BE">
        <w:rPr>
          <w:lang w:val="es-419"/>
        </w:rPr>
        <w:t xml:space="preserve"> género masculino y 34.6% de médicos con género femenino. Para el año 2018 esta cifra cambió a 61.4% de médicos de género masculino y 38.6% de género femenino. En cuanto a departamentos, se encontró que la proporción de mujeres fue más alta en el departamento de Ica con un 45.2% de mujeres el año 2018. Por otro lado, la proporción de mujeres fue más baja en el departamento de Loreto, con un 25.5% el año 2018.</w:t>
      </w:r>
      <w:r>
        <w:rPr>
          <w:lang w:val="es-419"/>
        </w:rPr>
        <w:t xml:space="preserve"> </w:t>
      </w:r>
      <w:r w:rsidRPr="001F20BE">
        <w:rPr>
          <w:lang w:val="es-419"/>
        </w:rPr>
        <w:t xml:space="preserve">Si nos basamos solamente en médicos especialistas, según </w:t>
      </w:r>
      <w:r>
        <w:rPr>
          <w:lang w:val="es-419"/>
        </w:rPr>
        <w:t>estos</w:t>
      </w:r>
      <w:r w:rsidRPr="001F20BE">
        <w:rPr>
          <w:lang w:val="es-419"/>
        </w:rPr>
        <w:t xml:space="preserve"> datos de recursos humanos nacionales</w:t>
      </w:r>
      <w:r>
        <w:rPr>
          <w:lang w:val="es-419"/>
        </w:rPr>
        <w:t xml:space="preserve"> en los médicos especialistas trabajando en el MINSA y Gobiernos Regionales</w:t>
      </w:r>
      <w:r w:rsidRPr="001F20BE">
        <w:rPr>
          <w:lang w:val="es-419"/>
        </w:rPr>
        <w:t xml:space="preserve">, tenemos una mayor diferencia de género, habiendo un 72.2% de médicos con género masculino y un 27.7% de médicos con género femenino en el año </w:t>
      </w:r>
      <w:r w:rsidRPr="001F20BE">
        <w:rPr>
          <w:lang w:val="es-419"/>
        </w:rPr>
        <w:lastRenderedPageBreak/>
        <w:t>2013. Mientras que para el año 2018 la proporción fue de 68.7% de género masculino y de 31.3% de género femenino. Los departamentos con mayor y menor proporción de mujeres fueron los mismos que para los médicos en general, teniendo Ica un 43.7% de médicos especialistas de género femenino el año 2018, y Loreto un 14.0% de médicos especialistas de género femenino el año 2018.</w:t>
      </w:r>
    </w:p>
    <w:p w14:paraId="7C8513A3" w14:textId="022AE0F8" w:rsidR="00D16FD7" w:rsidRDefault="001F20BE" w:rsidP="003B03FC">
      <w:pPr>
        <w:rPr>
          <w:rFonts w:ascii="Calibri" w:hAnsi="Calibri" w:cs="Calibri"/>
          <w:color w:val="000000"/>
        </w:rPr>
      </w:pPr>
      <w:r>
        <w:rPr>
          <w:lang w:val="es-419"/>
        </w:rPr>
        <w:t>Si bien actualmente</w:t>
      </w:r>
      <w:r w:rsidR="003B03FC" w:rsidRPr="004B5F2E">
        <w:rPr>
          <w:lang w:val="es-419"/>
        </w:rPr>
        <w:t xml:space="preserve"> se cuenta con información respecto a las diferencias en el número de especialistas trabajando, por </w:t>
      </w:r>
      <w:r w:rsidR="005579F0">
        <w:rPr>
          <w:lang w:val="es-419"/>
        </w:rPr>
        <w:t>sexo</w:t>
      </w:r>
      <w:r>
        <w:rPr>
          <w:lang w:val="es-419"/>
        </w:rPr>
        <w:t xml:space="preserve"> en el país</w:t>
      </w:r>
      <w:r w:rsidR="003B03FC" w:rsidRPr="004B5F2E">
        <w:rPr>
          <w:lang w:val="es-419"/>
        </w:rPr>
        <w:t xml:space="preserve"> </w:t>
      </w:r>
      <w:r w:rsidR="003B03FC">
        <w:rPr>
          <w:lang w:val="es-419"/>
        </w:rPr>
        <w:fldChar w:fldCharType="begin"/>
      </w:r>
      <w:r w:rsidR="00187BB2">
        <w:rPr>
          <w:lang w:val="es-419"/>
        </w:rPr>
        <w:instrText xml:space="preserve"> ADDIN ZOTERO_ITEM CSL_CITATION {"citationID":"pMdf5Emx","properties":{"formattedCitation":"(13)","plainCitation":"(13)","noteIndex":0},"citationItems":[{"id":"l5zwFAQ2/0l0h9xSC","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3B03FC">
        <w:rPr>
          <w:lang w:val="es-419"/>
        </w:rPr>
        <w:fldChar w:fldCharType="separate"/>
      </w:r>
      <w:r w:rsidR="00A844B7" w:rsidRPr="00A844B7">
        <w:rPr>
          <w:rFonts w:ascii="Calibri" w:hAnsi="Calibri" w:cs="Calibri"/>
        </w:rPr>
        <w:t>(13)</w:t>
      </w:r>
      <w:r w:rsidR="003B03FC">
        <w:rPr>
          <w:lang w:val="es-419"/>
        </w:rPr>
        <w:fldChar w:fldCharType="end"/>
      </w:r>
      <w:r w:rsidR="003B03FC" w:rsidRPr="004B5F2E">
        <w:rPr>
          <w:lang w:val="es-419"/>
        </w:rPr>
        <w:t xml:space="preserve">, </w:t>
      </w:r>
      <w:r>
        <w:rPr>
          <w:lang w:val="es-419"/>
        </w:rPr>
        <w:t>no contamos con estos datos</w:t>
      </w:r>
      <w:r w:rsidR="003B03FC" w:rsidRPr="004B5F2E">
        <w:rPr>
          <w:lang w:val="es-419"/>
        </w:rPr>
        <w:t xml:space="preserve"> sobre los </w:t>
      </w:r>
      <w:r>
        <w:rPr>
          <w:lang w:val="es-419"/>
        </w:rPr>
        <w:t xml:space="preserve">postulantes o </w:t>
      </w:r>
      <w:r w:rsidR="003B03FC" w:rsidRPr="004B5F2E">
        <w:rPr>
          <w:lang w:val="es-419"/>
        </w:rPr>
        <w:t xml:space="preserve">ingresantes a las residencias de las especialidades médicas. </w:t>
      </w:r>
      <w:r w:rsidR="003B03FC">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sidR="003B03FC">
        <w:rPr>
          <w:rFonts w:ascii="Calibri" w:hAnsi="Calibri" w:cs="Calibri"/>
          <w:color w:val="000000"/>
        </w:rPr>
        <w:t>Residentado</w:t>
      </w:r>
      <w:proofErr w:type="spellEnd"/>
      <w:r w:rsidR="003B03FC">
        <w:rPr>
          <w:rFonts w:ascii="Calibri" w:hAnsi="Calibri" w:cs="Calibri"/>
          <w:color w:val="000000"/>
        </w:rPr>
        <w:t xml:space="preserve"> Médico</w:t>
      </w:r>
      <w:r w:rsidR="003B03FC" w:rsidRPr="004B5F2E">
        <w:rPr>
          <w:lang w:val="es-419"/>
        </w:rPr>
        <w:t xml:space="preserve"> (CONAREME)</w:t>
      </w:r>
      <w:r w:rsidR="003B03FC">
        <w:rPr>
          <w:lang w:val="es-419"/>
        </w:rPr>
        <w:t xml:space="preserve"> </w:t>
      </w:r>
      <w:r w:rsidR="003B03FC">
        <w:rPr>
          <w:lang w:val="es-419"/>
        </w:rPr>
        <w:fldChar w:fldCharType="begin"/>
      </w:r>
      <w:r w:rsidR="003B03FC">
        <w:rPr>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3B03FC">
        <w:rPr>
          <w:lang w:val="es-419"/>
        </w:rPr>
        <w:fldChar w:fldCharType="separate"/>
      </w:r>
      <w:r w:rsidR="003B03FC" w:rsidRPr="003B03FC">
        <w:rPr>
          <w:rFonts w:ascii="Calibri" w:hAnsi="Calibri" w:cs="Calibri"/>
        </w:rPr>
        <w:t>(12)</w:t>
      </w:r>
      <w:r w:rsidR="003B03FC">
        <w:rPr>
          <w:lang w:val="es-419"/>
        </w:rPr>
        <w:fldChar w:fldCharType="end"/>
      </w:r>
      <w:r w:rsidR="003B03FC" w:rsidRPr="004B5F2E">
        <w:rPr>
          <w:lang w:val="es-419"/>
        </w:rPr>
        <w:t xml:space="preserve">. </w:t>
      </w:r>
      <w:r w:rsidR="003B03FC">
        <w:rPr>
          <w:rFonts w:ascii="Calibri" w:hAnsi="Calibri" w:cs="Calibri"/>
          <w:color w:val="000000"/>
        </w:rPr>
        <w:t xml:space="preserve">El presente estudio analiza las diferencias de </w:t>
      </w:r>
      <w:r w:rsidR="005579F0">
        <w:rPr>
          <w:rFonts w:ascii="Calibri" w:hAnsi="Calibri" w:cs="Calibri"/>
          <w:color w:val="000000"/>
        </w:rPr>
        <w:t>sexo</w:t>
      </w:r>
      <w:r w:rsidR="003B03FC">
        <w:rPr>
          <w:rFonts w:ascii="Calibri" w:hAnsi="Calibri" w:cs="Calibr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0869EE1A" w14:textId="42D83840" w:rsidR="00C31FD1" w:rsidRDefault="00C31FD1" w:rsidP="003B03FC">
      <w:pPr>
        <w:rPr>
          <w:rFonts w:ascii="Calibri" w:hAnsi="Calibri" w:cs="Calibri"/>
          <w:color w:val="000000"/>
        </w:rPr>
      </w:pPr>
      <w:r>
        <w:rPr>
          <w:rFonts w:ascii="Calibri" w:hAnsi="Calibri" w:cs="Calibri"/>
          <w:color w:val="000000"/>
        </w:rPr>
        <w:t xml:space="preserve">El CONAREME brinda información sobre los resultados de </w:t>
      </w:r>
      <w:r w:rsidR="00BE1DE5">
        <w:rPr>
          <w:rFonts w:ascii="Calibri" w:hAnsi="Calibri" w:cs="Calibri"/>
          <w:color w:val="000000"/>
        </w:rPr>
        <w:t xml:space="preserve">los procesos de admisión para el programa de </w:t>
      </w:r>
      <w:proofErr w:type="spellStart"/>
      <w:r w:rsidR="00BE1DE5">
        <w:rPr>
          <w:rFonts w:ascii="Calibri" w:hAnsi="Calibri" w:cs="Calibri"/>
          <w:color w:val="000000"/>
        </w:rPr>
        <w:t>residentado</w:t>
      </w:r>
      <w:proofErr w:type="spellEnd"/>
      <w:r w:rsidR="00BE1DE5">
        <w:rPr>
          <w:rFonts w:ascii="Calibri" w:hAnsi="Calibri" w:cs="Calibri"/>
          <w:color w:val="000000"/>
        </w:rPr>
        <w:t xml:space="preserve"> médico de los distintos años a través de su página web oficial de forma pública. Estos resultados cuentan con información sobre el nombre del postulante, la universidad de postulación, la especialidad de postulación y también información sobre algunas calificaciones incluidas en el proceso de selección de las plazas. Además, desde el año 2016 también se incluyen datos sobre el resultado de la postulación, es decir, los datos de aquellos que ingresaron a la especialidad a la que postularon. A partir de estos datos brindados se pueden derivar algunas variables importantes a tener en cuenta para el análisis.</w:t>
      </w:r>
    </w:p>
    <w:p w14:paraId="2A16C02E" w14:textId="78856D4D" w:rsidR="00BE1DE5" w:rsidRDefault="00BE1DE5" w:rsidP="003B03FC">
      <w:pPr>
        <w:rPr>
          <w:rFonts w:ascii="Calibri" w:hAnsi="Calibri" w:cs="Calibri"/>
          <w:color w:val="000000"/>
        </w:rPr>
      </w:pPr>
      <w:r>
        <w:rPr>
          <w:rFonts w:ascii="Calibri" w:hAnsi="Calibri" w:cs="Calibri"/>
          <w:color w:val="000000"/>
        </w:rPr>
        <w:t xml:space="preserve">La variable principal a ser extraída a partir de </w:t>
      </w:r>
      <w:r w:rsidR="00205DA3">
        <w:rPr>
          <w:rFonts w:ascii="Calibri" w:hAnsi="Calibri" w:cs="Calibri"/>
          <w:color w:val="000000"/>
        </w:rPr>
        <w:t>estos</w:t>
      </w:r>
      <w:r>
        <w:rPr>
          <w:rFonts w:ascii="Calibri" w:hAnsi="Calibri" w:cs="Calibri"/>
          <w:color w:val="000000"/>
        </w:rPr>
        <w:t xml:space="preserve"> datos es la variable de sexo, la cual puede ser extraída a partir del primer nombre, metodología que ya ha sido utilizada anteriormente en estudios previos.</w:t>
      </w:r>
      <w:r w:rsidR="005B34E8">
        <w:rPr>
          <w:rFonts w:ascii="Calibri" w:hAnsi="Calibri" w:cs="Calibri"/>
          <w:color w:val="000000"/>
        </w:rPr>
        <w:t xml:space="preserve"> </w:t>
      </w:r>
      <w:r w:rsidR="005B34E8">
        <w:t xml:space="preserve">Estudios previos han utilizado estrategias similares para obtener el género a partir del primer nombre, esto fue realizado en el estudio de Sinclair y Clark sobre las brechas de género en publicaciones y citaciones en estudios sobre juegos de azar </w:t>
      </w:r>
      <w:r w:rsidR="005B34E8">
        <w:fldChar w:fldCharType="begin"/>
      </w:r>
      <w:r w:rsidR="00D01E50">
        <w:instrText xml:space="preserve"> ADDIN ZOTERO_ITEM CSL_CITATION {"citationID":"n4vUJKMM","properties":{"formattedCitation":"(28)","plainCitation":"(28)","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5B34E8">
        <w:fldChar w:fldCharType="separate"/>
      </w:r>
      <w:r w:rsidR="00D01E50" w:rsidRPr="00D01E50">
        <w:rPr>
          <w:rFonts w:ascii="Calibri" w:hAnsi="Calibri" w:cs="Calibri"/>
        </w:rPr>
        <w:t>(28)</w:t>
      </w:r>
      <w:r w:rsidR="005B34E8">
        <w:fldChar w:fldCharType="end"/>
      </w:r>
      <w:r w:rsidR="005B34E8">
        <w:t xml:space="preserve">, en el estudio de Grant y colaboradores sobre tendencias de género en la autoría en 6 revistas principales de ortopedia </w:t>
      </w:r>
      <w:r w:rsidR="005B34E8">
        <w:fldChar w:fldCharType="begin"/>
      </w:r>
      <w:r w:rsidR="00D01E50">
        <w:instrText xml:space="preserve"> ADDIN ZOTERO_ITEM CSL_CITATION {"citationID":"9TBCLps3","properties":{"formattedCitation":"(29)","plainCitation":"(29)","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5B34E8">
        <w:fldChar w:fldCharType="separate"/>
      </w:r>
      <w:r w:rsidR="00D01E50" w:rsidRPr="00D01E50">
        <w:rPr>
          <w:rFonts w:ascii="Calibri" w:hAnsi="Calibri" w:cs="Calibri"/>
        </w:rPr>
        <w:t>(29)</w:t>
      </w:r>
      <w:r w:rsidR="005B34E8">
        <w:fldChar w:fldCharType="end"/>
      </w:r>
      <w:r w:rsidR="005B34E8">
        <w:t xml:space="preserve">, y en el estudio de </w:t>
      </w:r>
      <w:proofErr w:type="spellStart"/>
      <w:r w:rsidR="005B34E8">
        <w:t>Forkin</w:t>
      </w:r>
      <w:proofErr w:type="spellEnd"/>
      <w:r w:rsidR="005B34E8">
        <w:t xml:space="preserve"> y colaboradores sobre tendencias de género de autores de publicaciones de manejo de sangre de pacientes </w:t>
      </w:r>
      <w:r w:rsidR="005B34E8">
        <w:fldChar w:fldCharType="begin"/>
      </w:r>
      <w:r w:rsidR="00D01E50">
        <w:instrText xml:space="preserve"> ADDIN ZOTERO_ITEM CSL_CITATION {"citationID":"czqweHFu","properties":{"formattedCitation":"(30)","plainCitation":"(30)","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5B34E8">
        <w:fldChar w:fldCharType="separate"/>
      </w:r>
      <w:r w:rsidR="00D01E50" w:rsidRPr="00D01E50">
        <w:rPr>
          <w:rFonts w:ascii="Calibri" w:hAnsi="Calibri" w:cs="Calibri"/>
        </w:rPr>
        <w:t>(30)</w:t>
      </w:r>
      <w:r w:rsidR="005B34E8">
        <w:fldChar w:fldCharType="end"/>
      </w:r>
      <w:r w:rsidR="005B34E8">
        <w:t>.</w:t>
      </w:r>
    </w:p>
    <w:p w14:paraId="23EDD5A8" w14:textId="5916DCEC" w:rsidR="001D281F" w:rsidRDefault="001D281F" w:rsidP="001D281F">
      <w:r>
        <w:lastRenderedPageBreak/>
        <w:t>Según la Organización Mundial de la Salud, el género “</w:t>
      </w:r>
      <w:r w:rsidRPr="001D281F">
        <w:t>se refiere a los roles, las características y oportunidades definidos por la sociedad que se consideran apropiados para los hombres, las mujeres, los niños, las niñas y las personas con identidades no binarias</w:t>
      </w:r>
      <w:r>
        <w:t xml:space="preserve">” </w:t>
      </w:r>
      <w:r>
        <w:fldChar w:fldCharType="begin"/>
      </w:r>
      <w:r w:rsidR="00D01E50">
        <w:instrText xml:space="preserve"> ADDIN ZOTERO_ITEM CSL_CITATION {"citationID":"1qmpHH5F","properties":{"formattedCitation":"(31)","plainCitation":"(31)","noteIndex":0},"citationItems":[{"id":2490,"uris":["http://zotero.org/users/7840571/items/LEGJAXUY"],"itemData":{"id":2490,"type":"webpage","abstract":"La igualdad de género consiste en la igualdad de derechos, responsabilidades y oportunidades para todas las personas. Es un pilar necesario para lograr un mundo sostenible, pacífico, próspero, saludable y que no deje a nadie desatendido.","language":"es","title":"Género y salud","URL":"https://www.who.int/es/news-room/fact-sheets/detail/gender","author":[{"literal":"Organización Mundial de la Salud"}],"accessed":{"date-parts":[["2024",3,6]]},"issued":{"date-parts":[["2018",8,23]]},"citation-key":"organizacionmundialdelasaludGeneroSalud2018"}}],"schema":"https://github.com/citation-style-language/schema/raw/master/csl-citation.json"} </w:instrText>
      </w:r>
      <w:r>
        <w:fldChar w:fldCharType="separate"/>
      </w:r>
      <w:r w:rsidR="00D01E50" w:rsidRPr="00D01E50">
        <w:rPr>
          <w:rFonts w:ascii="Calibri" w:hAnsi="Calibri" w:cs="Calibri"/>
        </w:rPr>
        <w:t>(31)</w:t>
      </w:r>
      <w:r>
        <w:fldChar w:fldCharType="end"/>
      </w:r>
      <w:r>
        <w:t>.</w:t>
      </w:r>
    </w:p>
    <w:p w14:paraId="06DBD3A1" w14:textId="4CA13DB9" w:rsidR="001D281F" w:rsidRDefault="001D281F" w:rsidP="001D281F">
      <w:r>
        <w:t>Según la Organización Mundial de la Salud, el sexo se define como “</w:t>
      </w:r>
      <w:r w:rsidRPr="001D281F">
        <w:t>las características biológicas que definen a los seres humanos como hombres o mujeres</w:t>
      </w:r>
      <w:r>
        <w:t xml:space="preserve">” </w:t>
      </w:r>
      <w:r>
        <w:fldChar w:fldCharType="begin"/>
      </w:r>
      <w:r w:rsidR="00D01E50">
        <w:instrText xml:space="preserve"> ADDIN ZOTERO_ITEM CSL_CITATION {"citationID":"jQl7ZXdH","properties":{"formattedCitation":"(32)","plainCitation":"(32)","noteIndex":0},"citationItems":[{"id":2492,"uris":["http://zotero.org/users/7840571/items/X2D8DDBI"],"itemData":{"id":2492,"type":"webpage","abstract":"Salud sexual","language":"es","title":"Salud sexual","URL":"https://www.who.int/es/health-topics/sexual-health","author":[{"literal":"Organización Mundial de la Salud"}],"accessed":{"date-parts":[["2024",3,6]]},"citation-key":"organizacionmundialdelasaludSaludSexual"}}],"schema":"https://github.com/citation-style-language/schema/raw/master/csl-citation.json"} </w:instrText>
      </w:r>
      <w:r>
        <w:fldChar w:fldCharType="separate"/>
      </w:r>
      <w:r w:rsidR="00D01E50" w:rsidRPr="00D01E50">
        <w:rPr>
          <w:rFonts w:ascii="Calibri" w:hAnsi="Calibri" w:cs="Calibri"/>
        </w:rPr>
        <w:t>(32)</w:t>
      </w:r>
      <w:r>
        <w:fldChar w:fldCharType="end"/>
      </w:r>
      <w:r>
        <w:t>.</w:t>
      </w:r>
    </w:p>
    <w:p w14:paraId="19156314" w14:textId="101AFA82" w:rsidR="001D281F" w:rsidRDefault="00205DA3" w:rsidP="001D281F">
      <w:r>
        <w:t xml:space="preserve">Si bien la mayoría de estudios sobre el tema usan a al género como variable de estudio: </w:t>
      </w:r>
      <w:r>
        <w:t xml:space="preserve">estudio de Sinclair y Clark sobre las brechas de género en publicaciones y citaciones en estudios sobre juegos de azar </w:t>
      </w:r>
      <w:r>
        <w:fldChar w:fldCharType="begin"/>
      </w:r>
      <w:r w:rsidR="008377C6">
        <w:instrText xml:space="preserve"> ADDIN ZOTERO_ITEM CSL_CITATION {"citationID":"Wmenom9i","properties":{"formattedCitation":"(28)","plainCitation":"(28)","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fldChar w:fldCharType="separate"/>
      </w:r>
      <w:r w:rsidRPr="00D01E50">
        <w:rPr>
          <w:rFonts w:ascii="Calibri" w:hAnsi="Calibri" w:cs="Calibri"/>
        </w:rPr>
        <w:t>(28)</w:t>
      </w:r>
      <w:r>
        <w:fldChar w:fldCharType="end"/>
      </w:r>
      <w:r>
        <w:t xml:space="preserve">, estudio de Grant y colaboradores sobre tendencias de género en la autoría en 6 revistas principales de ortopedia </w:t>
      </w:r>
      <w:r>
        <w:fldChar w:fldCharType="begin"/>
      </w:r>
      <w:r w:rsidR="008377C6">
        <w:instrText xml:space="preserve"> ADDIN ZOTERO_ITEM CSL_CITATION {"citationID":"qoFyFvYv","properties":{"formattedCitation":"(29)","plainCitation":"(29)","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fldChar w:fldCharType="separate"/>
      </w:r>
      <w:r w:rsidRPr="00D01E50">
        <w:rPr>
          <w:rFonts w:ascii="Calibri" w:hAnsi="Calibri" w:cs="Calibri"/>
        </w:rPr>
        <w:t>(29)</w:t>
      </w:r>
      <w:r>
        <w:fldChar w:fldCharType="end"/>
      </w:r>
      <w:r>
        <w:t xml:space="preserve">, y estudio de </w:t>
      </w:r>
      <w:proofErr w:type="spellStart"/>
      <w:r>
        <w:t>Forkin</w:t>
      </w:r>
      <w:proofErr w:type="spellEnd"/>
      <w:r>
        <w:t xml:space="preserve"> y colaboradores sobre tendencias de género de autores de publicaciones de manejo de sangre de pacientes </w:t>
      </w:r>
      <w:r>
        <w:fldChar w:fldCharType="begin"/>
      </w:r>
      <w:r w:rsidR="008377C6">
        <w:instrText xml:space="preserve"> ADDIN ZOTERO_ITEM CSL_CITATION {"citationID":"apmUQ2wH","properties":{"formattedCitation":"(30)","plainCitation":"(30)","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fldChar w:fldCharType="separate"/>
      </w:r>
      <w:r w:rsidRPr="00D01E50">
        <w:rPr>
          <w:rFonts w:ascii="Calibri" w:hAnsi="Calibri" w:cs="Calibri"/>
        </w:rPr>
        <w:t>(30)</w:t>
      </w:r>
      <w:r>
        <w:fldChar w:fldCharType="end"/>
      </w:r>
      <w:r w:rsidR="00A456EE">
        <w:t>, a través del primer nombre simplemente no se llega a analizar el rol de los participantes en la sociedad.</w:t>
      </w:r>
      <w:r w:rsidR="007B2D7A">
        <w:t xml:space="preserve"> Además, en los organismos nacionales en el Perú, como el Registro Nacional de Identificación y Estado Civil (RENIEC) se usa al sexo y no al género en la identificación y registro de los ciudadanos </w:t>
      </w:r>
      <w:r w:rsidR="007B2D7A">
        <w:fldChar w:fldCharType="begin"/>
      </w:r>
      <w:r w:rsidR="00D01E50">
        <w:instrText xml:space="preserve"> ADDIN ZOTERO_ITEM CSL_CITATION {"citationID":"zSBOgJmY","properties":{"formattedCitation":"(33)","plainCitation":"(33)","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rsidR="007B2D7A">
        <w:fldChar w:fldCharType="separate"/>
      </w:r>
      <w:r w:rsidR="00D01E50" w:rsidRPr="00D01E50">
        <w:rPr>
          <w:rFonts w:ascii="Calibri" w:hAnsi="Calibri" w:cs="Calibri"/>
        </w:rPr>
        <w:t>(33)</w:t>
      </w:r>
      <w:r w:rsidR="007B2D7A">
        <w:fldChar w:fldCharType="end"/>
      </w:r>
      <w:r w:rsidR="007B2D7A">
        <w:t>.</w:t>
      </w:r>
      <w:r w:rsidR="00A456EE">
        <w:t xml:space="preserve"> Por este motivo se opta por usar al sexo como variable de estudio en el presente estudio, determinada a través del primer nombre, al no contar con esta información en los datos brindados por CONAREME. Cabe mencionar que, conceptualmente, es el género y no el sexo lo que usualmente es usado como estudio en cuanto a diferencias de género, discriminación, acoso, y otras barreras.</w:t>
      </w:r>
    </w:p>
    <w:p w14:paraId="0919E0D8" w14:textId="463F44DD" w:rsidR="00BE1DE5" w:rsidRDefault="00BE1DE5" w:rsidP="001D281F">
      <w:r>
        <w:t>Otras variables de importancia para el presente estudio que se incluyen en los datos públicos presentados por el CONAREME de los procesos de admisión son la universidad de postulación, a partir de la cual se puede determinar la región de postulación. Incluir y analizar esta variable es de importancia ya que permitiría detectar diferencias en la distribución de sexo en las distintas regiones del territorio nacional.</w:t>
      </w:r>
      <w:r w:rsidR="00187BB2">
        <w:t xml:space="preserve"> Se cuentan con datos del </w:t>
      </w:r>
      <w:r w:rsidR="00187BB2">
        <w:rPr>
          <w:rFonts w:ascii="Calibri" w:hAnsi="Calibri" w:cs="Calibri"/>
          <w:color w:val="000000"/>
        </w:rPr>
        <w:t>Compendio Estadístico de Información de Recursos Humanos del Sector Salud del Perú</w:t>
      </w:r>
      <w:r w:rsidR="00187BB2">
        <w:rPr>
          <w:rFonts w:ascii="Calibri" w:hAnsi="Calibri" w:cs="Calibri"/>
          <w:color w:val="000000"/>
        </w:rPr>
        <w:t xml:space="preserve"> que indican que la distribución de género es distinta en las diferentes regiones del país con una amplia variación en los distintos departamentos, variando desde un 43.7% de médicos especialistas de género femenino en el departamento de Ica hasta un 14.0% de médicos especialistas de género femenino en el departamento de Loreto. También se encuentra que la región de la selva tiene una menor proporción de médicos de género femenino según estos datos </w:t>
      </w:r>
      <w:r w:rsidR="00187BB2">
        <w:rPr>
          <w:lang w:val="es-419"/>
        </w:rPr>
        <w:fldChar w:fldCharType="begin"/>
      </w:r>
      <w:r w:rsidR="00187BB2">
        <w:rPr>
          <w:lang w:val="es-419"/>
        </w:rPr>
        <w:instrText xml:space="preserve"> ADDIN ZOTERO_ITEM CSL_CITATION {"citationID":"RIXbXGZJ","properties":{"formattedCitation":"(13)","plainCitation":"(13)","noteIndex":0},"citationItems":[{"id":"l5zwFAQ2/0l0h9xSC","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sidR="00187BB2">
        <w:rPr>
          <w:lang w:val="es-419"/>
        </w:rPr>
        <w:fldChar w:fldCharType="separate"/>
      </w:r>
      <w:r w:rsidR="00187BB2" w:rsidRPr="00A844B7">
        <w:rPr>
          <w:rFonts w:ascii="Calibri" w:hAnsi="Calibri" w:cs="Calibri"/>
        </w:rPr>
        <w:t>(13)</w:t>
      </w:r>
      <w:r w:rsidR="00187BB2">
        <w:rPr>
          <w:lang w:val="es-419"/>
        </w:rPr>
        <w:fldChar w:fldCharType="end"/>
      </w:r>
      <w:r w:rsidR="00187BB2">
        <w:rPr>
          <w:rFonts w:ascii="Calibri" w:hAnsi="Calibri" w:cs="Calibri"/>
          <w:color w:val="000000"/>
        </w:rPr>
        <w:t xml:space="preserve">. Analizar las diferencias por regiones de postulación en el presente estudio podría analizar también si estas diferencias se conservan en los postulantes e ingresantes a los programas de </w:t>
      </w:r>
      <w:proofErr w:type="spellStart"/>
      <w:r w:rsidR="00187BB2">
        <w:rPr>
          <w:rFonts w:ascii="Calibri" w:hAnsi="Calibri" w:cs="Calibri"/>
          <w:color w:val="000000"/>
        </w:rPr>
        <w:t>residentado</w:t>
      </w:r>
      <w:proofErr w:type="spellEnd"/>
      <w:r w:rsidR="00187BB2">
        <w:rPr>
          <w:rFonts w:ascii="Calibri" w:hAnsi="Calibri" w:cs="Calibri"/>
          <w:color w:val="000000"/>
        </w:rPr>
        <w:t xml:space="preserve"> médico en estos últimos años.</w:t>
      </w:r>
    </w:p>
    <w:p w14:paraId="26952B8B" w14:textId="65EB0090" w:rsidR="00EA24E9" w:rsidRDefault="00EA24E9" w:rsidP="001D281F">
      <w:r>
        <w:lastRenderedPageBreak/>
        <w:t xml:space="preserve">En cuanto a las especialidades médicas, estas especialidades pueden categorizarse en subgrupos para realizar un análisis entre estos. Según la bibliografía, usualmente se separan a las especialidades en quirúrgicas y clínicas cuando se aborda este tema para analizar diferencias de género. Por este motivo, en el presente estudio también se pueden categorizar las especialidades quirúrgicas y clínicas. Asociaciones, como American </w:t>
      </w:r>
      <w:proofErr w:type="spellStart"/>
      <w:r>
        <w:t>College</w:t>
      </w:r>
      <w:proofErr w:type="spellEnd"/>
      <w:r>
        <w:t xml:space="preserve"> </w:t>
      </w:r>
      <w:proofErr w:type="spellStart"/>
      <w:r>
        <w:t>of</w:t>
      </w:r>
      <w:proofErr w:type="spellEnd"/>
      <w:r>
        <w:t xml:space="preserve"> </w:t>
      </w:r>
      <w:proofErr w:type="spellStart"/>
      <w:r>
        <w:t>Surgeons</w:t>
      </w:r>
      <w:proofErr w:type="spellEnd"/>
      <w:r>
        <w:t xml:space="preserve"> </w:t>
      </w:r>
      <w:r w:rsidR="00A844B7">
        <w:t xml:space="preserve">tiene una lista de especialidades quirúrgicas reconocidas </w:t>
      </w:r>
      <w:r w:rsidR="00A844B7">
        <w:fldChar w:fldCharType="begin"/>
      </w:r>
      <w:r w:rsidR="00D01E50">
        <w:instrText xml:space="preserve"> ADDIN ZOTERO_ITEM CSL_CITATION {"citationID":"bTB49C8c","properties":{"formattedCitation":"(34)","plainCitation":"(34)","noteIndex":0},"citationItems":[{"id":2503,"uris":["http://zotero.org/users/7840571/items/U72S2MAG"],"itemData":{"id":2503,"type":"webpage","abstract":"The American College of Surgeons recognizes 14 surgical specialties.","container-title":"ACS","language":"en","title":"What are the surgical specialties?","URL":"https://www.facs.org/for-medical-professionals/education/online-guide-to-choosing-a-surgical-residency/guide-to-choosing-a-surgical-residency-for-medical-students/faqs/specialties/","author":[{"literal":"American College of Surgeons"}],"accessed":{"date-parts":[["2024",3,7]]},"citation-key":"americancollegeofsurgeonsWhatAreSurgical"}}],"schema":"https://github.com/citation-style-language/schema/raw/master/csl-citation.json"} </w:instrText>
      </w:r>
      <w:r w:rsidR="00A844B7">
        <w:fldChar w:fldCharType="separate"/>
      </w:r>
      <w:r w:rsidR="00D01E50" w:rsidRPr="00D01E50">
        <w:rPr>
          <w:rFonts w:ascii="Calibri" w:hAnsi="Calibri" w:cs="Calibri"/>
        </w:rPr>
        <w:t>(34)</w:t>
      </w:r>
      <w:r w:rsidR="00A844B7">
        <w:fldChar w:fldCharType="end"/>
      </w:r>
      <w:r w:rsidR="00A844B7">
        <w:t>, a partir de estas especialidades se puede detectar las especialidades quirúrgicas y distinguirlas de las especialidades clínicas para fines de análisis y comparación dentro del presente estudio y también con otros estudios.</w:t>
      </w:r>
    </w:p>
    <w:p w14:paraId="0B75966C" w14:textId="26954FFE" w:rsidR="00EA24E9" w:rsidRDefault="00EA24E9" w:rsidP="001D281F">
      <w:r>
        <w:t>La información sobre el resultado de postulación es también relevante para el presente estudio, debido a que puede haber discrepancias de acuerdo al sexo entre aquellos que se postulan y aquellos que finalmente ingresan a las especialidades. Hay especialidades altamente competitivas con menores proporciones de ingresantes respecto al número de postulantes, en caso encontrar alguna discrepancia en la distribución de sexo entre postulantes e ingresantes sería adecuado analizar si esta diferencia podría ser explicada por una predilección por alguno de los sexos hacia una especialidad más competitiva. Se cuenta con la información que las especialidades quirúrgicas suelen ser más competitivas que las especialidades clínicas en líneas generales</w:t>
      </w:r>
      <w:r w:rsidR="005B34E8">
        <w:t xml:space="preserve"> </w:t>
      </w:r>
      <w:r w:rsidR="005B34E8">
        <w:fldChar w:fldCharType="begin"/>
      </w:r>
      <w:r w:rsidR="00D01E50">
        <w:instrText xml:space="preserve"> ADDIN ZOTERO_ITEM CSL_CITATION {"citationID":"139nP1T1","properties":{"formattedCitation":"(35,36)","plainCitation":"(35,36)","noteIndex":0},"citationItems":[{"id":2506,"uris":["http://zotero.org/users/7840571/items/4I2CPGQY"],"itemData":{"id":2506,"type":"article-journal","abstract":"Although the concept of medical specialty competitiveness may seem intuitive, there are very little existing empirical data on the determinants of specialty competitiveness in USA. An understanding of the determinants of specialty competitiveness may inform career choices among students and their advisors. Specialty competitiveness correlates with availability and appeal.This narrative review examines 2019 National Resident Matching Program (NRMP) data and the existing literature to define the determinants of specialty competitiveness. A statistical analysis of key elements of the 2019 NRMP data was performed.Using US senior applicant fill rate as a measure of competitiveness, medical specialty competitiveness follows general principles of supply and demand. The demand, or appeal, of a specialty correlates with several factors, including salary, prestige and lifestyle. Salary correlates strongly with US senior fill rate (r=0.78, p=0.001). Relatively few positions are available for the most competitive specialties in the NRMP match. The negative correlation between US senior fill rate and position availability is also strong (r=−0.85; p&amp;lt;0.0001).A ‘competitive specialty’ correlates strongly with high earnings potential and limited position availability. In an ideal world, a student’s pursuit of a medical specialty should be guided by interest, qualifications and ability to succeed in that field. However, students must contend with the realities of competition created by the residency matching system.","container-title":"Postgraduate Medical Journal","DOI":"10.1136/postgradmedj-2019-137160","ISSN":"0032-5473","issue":"1139","journalAbbreviation":"Postgraduate Medical Journal","page":"511-514","source":"Silverchair","title":"Determinants of medical specialty competitiveness","volume":"96","author":[{"family":"Lefebvre","given":"Cedric"},{"family":"Hartman","given":"Nicholas"},{"family":"Tooze","given":"Janet"},{"family":"Manthey","given":"David"}],"issued":{"date-parts":[["2020",9,1]]},"citation-key":"lefebvreDeterminantsMedicalSpecialty2020"}},{"id":2505,"uris":["http://zotero.org/users/7840571/items/Y3ACUXT7"],"itemData":{"id":2505,"type":"article-journal","abstract":"Background\nGeneral surgery was once the gateway into a career in surgery. Over time, surgical subspecialties developed separate residency programs, and recently, integrated programs have emerged. It is unknown what impact the presence of surgical subspecialties and integrated programs have had on general surgery. Our objective was to evaluate match trends and quantify competitiveness of the general surgery, integrated programs, and surgical subspecialties matches.\nMethods\nNational Residency Matching Program match data and applicant characteristics from 2010 through 2020 were analyzed for US senior allopathic applicants. Integrated programs were defined as plastic and vascular surgery, and surgical subspecialties were defined as otolaryngology, orthopedic surgery, and neurosurgery. Trends were evaluated using linear regression, programs were compared on 10 metrics by Wilcoxon rank-sum tests, and a logistic regression was used to rank each specialty match.\nResults\nThe number of US senior applicants per position to integrated programs decreased and approached that of general surgery and surgical subspecialties, but the median number of applicants per position to general surgery was lower than to surgical subspecialties or integrated programs (1.21 interquartile range). Our logistic regression showed United States Medical Licensing Examination scores, research experience, Alpha Omega Alpha Honor Society membership, and graduation from a top medical school to be the most important factors in the match, and our weighted rank score found general surgery (2.85) to be less competitive than surgical subspecialties (1.92) or integrated programs (1.17).\nConclusion\nThroughout the last decade, integrated programs and surgical subspecialties have matched more competitive applicants based on the most significant predictors of the match. Moving forward, it is important that general surgery strives to attract the best and brightest out of medical school.","container-title":"Surgery","DOI":"10.1016/j.surg.2021.03.035","ISSN":"0039-6060","issue":"4","journalAbbreviation":"Surgery","page":"1087-1092","source":"ScienceDirect","title":"An analysis of applicant competitiveness to general surgery, surgical subspecialties, and integrated programs","volume":"170","author":[{"family":"Vaysburg","given":"Dennis M."},{"family":"Cortez","given":"Alexander R."},{"family":"Hanseman","given":"Dennis J."},{"family":"Delman","given":"Aaron M."},{"family":"Morris","given":"Christopher"},{"family":"Kassam","given":"Al-Faraaz"},{"family":"Kutz","given":"David"},{"family":"Lewis","given":"Jaime"},{"family":"Van Haren","given":"Robert M."},{"family":"Quillin","given":"R. Cutler"}],"issued":{"date-parts":[["2021",10,1]]},"citation-key":"vaysburgAnalysisApplicantCompetitiveness2021"}}],"schema":"https://github.com/citation-style-language/schema/raw/master/csl-citation.json"} </w:instrText>
      </w:r>
      <w:r w:rsidR="005B34E8">
        <w:fldChar w:fldCharType="separate"/>
      </w:r>
      <w:r w:rsidR="00D01E50" w:rsidRPr="00D01E50">
        <w:rPr>
          <w:rFonts w:ascii="Calibri" w:hAnsi="Calibri" w:cs="Calibri"/>
        </w:rPr>
        <w:t>(35,36)</w:t>
      </w:r>
      <w:r w:rsidR="005B34E8">
        <w:fldChar w:fldCharType="end"/>
      </w:r>
      <w:r>
        <w:t>, lo cual también podría ser un factor que ocasione que la proporción de ingresantes sea menor en varones a la esperada, debido a que son los varones los que conforman la mayor parte de la población de postulantes a especialidades quirúrgicas</w:t>
      </w:r>
      <w:r w:rsidR="003A04F6">
        <w:t xml:space="preserve"> </w:t>
      </w:r>
      <w:r w:rsidR="003A04F6">
        <w:fldChar w:fldCharType="begin"/>
      </w:r>
      <w:r w:rsidR="00D01E50">
        <w:instrText xml:space="preserve"> ADDIN ZOTERO_ITEM CSL_CITATION {"citationID":"5XDTH2fd","properties":{"formattedCitation":"(21,37)","plainCitation":"(21,37)","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3A04F6">
        <w:fldChar w:fldCharType="separate"/>
      </w:r>
      <w:r w:rsidR="00D01E50" w:rsidRPr="00D01E50">
        <w:rPr>
          <w:rFonts w:ascii="Calibri" w:hAnsi="Calibri" w:cs="Calibri"/>
        </w:rPr>
        <w:t>(21,37)</w:t>
      </w:r>
      <w:r w:rsidR="003A04F6">
        <w:fldChar w:fldCharType="end"/>
      </w:r>
      <w:r>
        <w:t>.</w:t>
      </w:r>
    </w:p>
    <w:p w14:paraId="46C2EA23" w14:textId="1A294CA7" w:rsidR="00BE1DE5" w:rsidRPr="00BE1DE5" w:rsidRDefault="00BE1DE5" w:rsidP="001D281F">
      <w:pPr>
        <w:rPr>
          <w:rFonts w:ascii="Calibri" w:hAnsi="Calibri" w:cs="Calibri"/>
          <w:color w:val="000000"/>
        </w:rPr>
      </w:pPr>
      <w:r>
        <w:rPr>
          <w:rFonts w:ascii="Calibri" w:hAnsi="Calibri" w:cs="Calibri"/>
          <w:color w:val="000000"/>
        </w:rPr>
        <w:t xml:space="preserve">Cabe mencionar también que el periodo de tiempo estudiado incluye también a la pandemia por COVID-19, que inició el año 2020 </w:t>
      </w:r>
      <w:r>
        <w:rPr>
          <w:rFonts w:ascii="Calibri" w:hAnsi="Calibri" w:cs="Calibri"/>
          <w:color w:val="000000"/>
        </w:rPr>
        <w:fldChar w:fldCharType="begin"/>
      </w:r>
      <w:r w:rsidR="00D01E50">
        <w:rPr>
          <w:rFonts w:ascii="Calibri" w:hAnsi="Calibri" w:cs="Calibri"/>
          <w:color w:val="000000"/>
        </w:rPr>
        <w:instrText xml:space="preserve"> ADDIN ZOTERO_ITEM CSL_CITATION {"citationID":"5lKLExq4","properties":{"formattedCitation":"(38)","plainCitation":"(38)","noteIndex":0},"citationItems":[{"id":2488,"uris":["http://zotero.org/users/7840571/items/K58EADHR"],"itemData":{"id":2488,"type":"article-journal","abstract":"Country-by-country data and research on the pandemic. Updated daily.","container-title":"Our World in Data","journalAbbreviation":"Our World in Data","source":"ourworldindata.org","title":"Coronavirus Pandemic (COVID-19)","URL":"https://ourworldindata.org/coronavirus","author":[{"family":"Mathieu","given":"Edouard"},{"family":"Ritchie","given":"Hannah"},{"family":"Rodés-Guirao","given":"Lucas"},{"family":"Appel","given":"Cameron"},{"family":"Giattino","given":"Charlie"},{"family":"Hasell","given":"Joe"},{"family":"Macdonald","given":"Bobbie"},{"family":"Dattani","given":"Saloni"},{"family":"Beltekian","given":"Diana"},{"family":"Ortiz-Ospina","given":"Esteban"},{"family":"Roser","given":"Max"}],"accessed":{"date-parts":[["2024",3,6]]},"issued":{"date-parts":[["2020",3,5]]},"citation-key":"mathieuCoronavirusPandemicCOVID192020"}}],"schema":"https://github.com/citation-style-language/schema/raw/master/csl-citation.json"} </w:instrText>
      </w:r>
      <w:r>
        <w:rPr>
          <w:rFonts w:ascii="Calibri" w:hAnsi="Calibri" w:cs="Calibri"/>
          <w:color w:val="000000"/>
        </w:rPr>
        <w:fldChar w:fldCharType="separate"/>
      </w:r>
      <w:r w:rsidR="00D01E50" w:rsidRPr="00D01E50">
        <w:rPr>
          <w:rFonts w:ascii="Calibri" w:hAnsi="Calibri" w:cs="Calibri"/>
        </w:rPr>
        <w:t>(38)</w:t>
      </w:r>
      <w:r>
        <w:rPr>
          <w:rFonts w:ascii="Calibri" w:hAnsi="Calibri" w:cs="Calibri"/>
          <w:color w:val="000000"/>
        </w:rPr>
        <w:fldChar w:fldCharType="end"/>
      </w:r>
      <w:r>
        <w:rPr>
          <w:rFonts w:ascii="Calibri" w:hAnsi="Calibri" w:cs="Calibri"/>
          <w:color w:val="000000"/>
        </w:rPr>
        <w:t xml:space="preserve">, la cual afectó la labor médica y también tuvo un impacto en los programas de </w:t>
      </w:r>
      <w:proofErr w:type="spellStart"/>
      <w:r>
        <w:rPr>
          <w:rFonts w:ascii="Calibri" w:hAnsi="Calibri" w:cs="Calibri"/>
          <w:color w:val="000000"/>
        </w:rPr>
        <w:t>residentado</w:t>
      </w:r>
      <w:proofErr w:type="spellEnd"/>
      <w:r>
        <w:rPr>
          <w:rFonts w:ascii="Calibri" w:hAnsi="Calibri" w:cs="Calibri"/>
          <w:color w:val="000000"/>
        </w:rPr>
        <w:t xml:space="preserve"> médico, alterando el número de plazas ofertadas por el CONAREME </w:t>
      </w:r>
      <w:r>
        <w:rPr>
          <w:rFonts w:ascii="Calibri" w:hAnsi="Calibri" w:cs="Calibri"/>
          <w:color w:val="000000"/>
        </w:rPr>
        <w:fldChar w:fldCharType="begin"/>
      </w:r>
      <w:r w:rsidR="00D01E50">
        <w:rPr>
          <w:rFonts w:ascii="Calibri" w:hAnsi="Calibri" w:cs="Calibri"/>
          <w:color w:val="000000"/>
        </w:rPr>
        <w:instrText xml:space="preserve"> ADDIN ZOTERO_ITEM CSL_CITATION {"citationID":"ZuunNvjS","properties":{"formattedCitation":"(39)","plainCitation":"(39)","noteIndex":0},"citationItems":[{"id":2486,"uris":["http://zotero.org/users/7840571/items/9TKXRZ3R"],"itemData":{"id":2486,"type":"webpage","title":"Actas de CONAREME | Consejo Nacional de Residentado Médico","URL":"https://www.conareme.org.pe/web/actas-de-CONAREME.php?anio=2020","accessed":{"date-parts":[["2024",3,6]]},"citation-key":"ActasCONAREMEConsejo"}}],"schema":"https://github.com/citation-style-language/schema/raw/master/csl-citation.json"} </w:instrText>
      </w:r>
      <w:r>
        <w:rPr>
          <w:rFonts w:ascii="Calibri" w:hAnsi="Calibri" w:cs="Calibri"/>
          <w:color w:val="000000"/>
        </w:rPr>
        <w:fldChar w:fldCharType="separate"/>
      </w:r>
      <w:r w:rsidR="00D01E50" w:rsidRPr="00D01E50">
        <w:rPr>
          <w:rFonts w:ascii="Calibri" w:hAnsi="Calibri" w:cs="Calibri"/>
        </w:rPr>
        <w:t>(39)</w:t>
      </w:r>
      <w:r>
        <w:rPr>
          <w:rFonts w:ascii="Calibri" w:hAnsi="Calibri" w:cs="Calibri"/>
          <w:color w:val="000000"/>
        </w:rPr>
        <w:fldChar w:fldCharType="end"/>
      </w:r>
      <w:r>
        <w:rPr>
          <w:rFonts w:ascii="Calibri" w:hAnsi="Calibri" w:cs="Calibri"/>
          <w:color w:val="000000"/>
        </w:rPr>
        <w:t>.</w:t>
      </w:r>
      <w:r w:rsidR="00A844B7">
        <w:rPr>
          <w:rFonts w:ascii="Calibri" w:hAnsi="Calibri" w:cs="Calibri"/>
          <w:color w:val="000000"/>
        </w:rPr>
        <w:t xml:space="preserve"> </w:t>
      </w:r>
      <w:r w:rsidR="003A04F6">
        <w:rPr>
          <w:rFonts w:ascii="Calibri" w:hAnsi="Calibri" w:cs="Calibri"/>
          <w:color w:val="000000"/>
        </w:rPr>
        <w:t>Es probable que esto se refleje</w:t>
      </w:r>
      <w:r w:rsidR="00A844B7">
        <w:rPr>
          <w:rFonts w:ascii="Calibri" w:hAnsi="Calibri" w:cs="Calibri"/>
          <w:color w:val="000000"/>
        </w:rPr>
        <w:t xml:space="preserve"> en el número de postulantes y/o ingresantes en el año 2020</w:t>
      </w:r>
      <w:r w:rsidR="003A04F6">
        <w:rPr>
          <w:rFonts w:ascii="Calibri" w:hAnsi="Calibri" w:cs="Calibri"/>
          <w:color w:val="000000"/>
        </w:rPr>
        <w:t xml:space="preserve"> (año en el que inició la pandemia)</w:t>
      </w:r>
      <w:r w:rsidR="00A844B7">
        <w:rPr>
          <w:rFonts w:ascii="Calibri" w:hAnsi="Calibri" w:cs="Calibri"/>
          <w:color w:val="000000"/>
        </w:rPr>
        <w:t xml:space="preserve"> y los años siguientes. En cuanto al efecto de la pandemia en la distribución de sexo en los postulantes e ingresantes al programa de </w:t>
      </w:r>
      <w:proofErr w:type="spellStart"/>
      <w:r w:rsidR="00A844B7">
        <w:rPr>
          <w:rFonts w:ascii="Calibri" w:hAnsi="Calibri" w:cs="Calibri"/>
          <w:color w:val="000000"/>
        </w:rPr>
        <w:t>residentado</w:t>
      </w:r>
      <w:proofErr w:type="spellEnd"/>
      <w:r w:rsidR="00A844B7">
        <w:rPr>
          <w:rFonts w:ascii="Calibri" w:hAnsi="Calibri" w:cs="Calibri"/>
          <w:color w:val="000000"/>
        </w:rPr>
        <w:t xml:space="preserve"> médico en el Perú se desconoce si ha causado algún cambio en la distribución de género en las </w:t>
      </w:r>
      <w:r w:rsidR="003A04F6">
        <w:rPr>
          <w:rFonts w:ascii="Calibri" w:hAnsi="Calibri" w:cs="Calibri"/>
          <w:color w:val="000000"/>
        </w:rPr>
        <w:t>distintas especialidades médicas.</w:t>
      </w:r>
    </w:p>
    <w:p w14:paraId="4DF0EE2C" w14:textId="6AC66E77" w:rsidR="00AE3FA2" w:rsidRDefault="00AE3FA2" w:rsidP="00AE3FA2">
      <w:pPr>
        <w:pStyle w:val="Ttulo2"/>
        <w:rPr>
          <w:lang w:val="es-419"/>
        </w:rPr>
      </w:pPr>
      <w:bookmarkStart w:id="25" w:name="_Toc160651110"/>
      <w:bookmarkStart w:id="26" w:name="_Toc160651252"/>
      <w:bookmarkStart w:id="27" w:name="_Toc160702753"/>
      <w:bookmarkStart w:id="28" w:name="_Toc160702937"/>
      <w:bookmarkStart w:id="29" w:name="_Toc160703331"/>
      <w:r>
        <w:rPr>
          <w:lang w:val="es-419"/>
        </w:rPr>
        <w:lastRenderedPageBreak/>
        <w:t>Problema de investigación</w:t>
      </w:r>
      <w:bookmarkEnd w:id="25"/>
      <w:bookmarkEnd w:id="26"/>
      <w:bookmarkEnd w:id="27"/>
      <w:bookmarkEnd w:id="28"/>
      <w:bookmarkEnd w:id="29"/>
    </w:p>
    <w:p w14:paraId="1CDE27FD" w14:textId="3E7C9675"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w:t>
      </w:r>
      <w:r w:rsidR="005579F0">
        <w:rPr>
          <w:rFonts w:ascii="Calibri" w:hAnsi="Calibri" w:cs="Calibri"/>
          <w:color w:val="000000"/>
        </w:rPr>
        <w:t>sexo</w:t>
      </w:r>
      <w:r>
        <w:rPr>
          <w:rFonts w:ascii="Calibri" w:hAnsi="Calibri" w:cs="Calibri"/>
          <w:color w:val="000000"/>
        </w:rPr>
        <w:t xml:space="preserve">,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cambios en la estructura de la población de postulantes e ingresantes años antes de que estos cambios se manifiesten como recursos humanos.</w:t>
      </w:r>
    </w:p>
    <w:p w14:paraId="361EAA81" w14:textId="2EF808CB"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w:t>
      </w:r>
      <w:r w:rsidR="001D281F">
        <w:rPr>
          <w:rFonts w:ascii="Calibri" w:hAnsi="Calibri" w:cs="Calibri"/>
          <w:color w:val="000000"/>
        </w:rPr>
        <w:t>género</w:t>
      </w:r>
      <w:r>
        <w:rPr>
          <w:rFonts w:ascii="Calibri" w:hAnsi="Calibri" w:cs="Calibri"/>
          <w:color w:val="000000"/>
        </w:rPr>
        <w:t xml:space="preserve"> </w:t>
      </w:r>
      <w:r w:rsidR="00A22148">
        <w:rPr>
          <w:lang w:val="es-419"/>
        </w:rPr>
        <w:fldChar w:fldCharType="begin"/>
      </w:r>
      <w:r w:rsidR="00D01E50">
        <w:rPr>
          <w:lang w:val="es-419"/>
        </w:rPr>
        <w:instrText xml:space="preserve"> ADDIN ZOTERO_ITEM CSL_CITATION {"citationID":"EukSVdv7","properties":{"formattedCitation":"(40)","plainCitation":"(40)","noteIndex":0},"citationItems":[{"id":"l5zwFAQ2/gxTD9wh3","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D01E50" w:rsidRPr="00D01E50">
        <w:rPr>
          <w:rFonts w:ascii="Calibri" w:hAnsi="Calibri" w:cs="Calibri"/>
        </w:rPr>
        <w:t>(40)</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w:t>
      </w:r>
      <w:r w:rsidR="001D281F">
        <w:rPr>
          <w:lang w:val="es-419"/>
        </w:rPr>
        <w:t>género</w:t>
      </w:r>
      <w:r w:rsidR="00A22148">
        <w:rPr>
          <w:lang w:val="es-419"/>
        </w:rPr>
        <w:t xml:space="preserve"> </w:t>
      </w:r>
      <w:r w:rsidR="00A22148">
        <w:rPr>
          <w:lang w:val="es-419"/>
        </w:rPr>
        <w:fldChar w:fldCharType="begin"/>
      </w:r>
      <w:r w:rsidR="00D01E50">
        <w:rPr>
          <w:lang w:val="es-419"/>
        </w:rPr>
        <w:instrText xml:space="preserve"> ADDIN ZOTERO_ITEM CSL_CITATION {"citationID":"fWUpff1K","properties":{"formattedCitation":"(41)","plainCitation":"(41)","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D01E50" w:rsidRPr="00D01E50">
        <w:rPr>
          <w:rFonts w:ascii="Calibri" w:hAnsi="Calibri" w:cs="Calibri"/>
        </w:rPr>
        <w:t>(41)</w:t>
      </w:r>
      <w:r w:rsidR="00A22148">
        <w:rPr>
          <w:lang w:val="es-419"/>
        </w:rPr>
        <w:fldChar w:fldCharType="end"/>
      </w:r>
      <w:r w:rsidR="003E3C6E">
        <w:rPr>
          <w:lang w:val="es-419"/>
        </w:rPr>
        <w:t xml:space="preserve">. Además, diferencias de </w:t>
      </w:r>
      <w:r w:rsidR="001D281F">
        <w:rPr>
          <w:lang w:val="es-419"/>
        </w:rPr>
        <w:t>género</w:t>
      </w:r>
      <w:r w:rsidR="003E3C6E">
        <w:rPr>
          <w:lang w:val="es-419"/>
        </w:rPr>
        <w:t xml:space="preserve"> en algunas especialidades, como especialidades quirúrgicas, </w:t>
      </w:r>
      <w:r w:rsidR="00A52295">
        <w:rPr>
          <w:lang w:val="es-419"/>
        </w:rPr>
        <w:t xml:space="preserve">son descritas por la literatura y es posible que exista un beneficio si la diversidad de </w:t>
      </w:r>
      <w:r w:rsidR="001D281F">
        <w:rPr>
          <w:lang w:val="es-419"/>
        </w:rPr>
        <w:t>género</w:t>
      </w:r>
      <w:r w:rsidR="00A52295">
        <w:rPr>
          <w:lang w:val="es-419"/>
        </w:rPr>
        <w:t xml:space="preserve"> se aumenta </w:t>
      </w:r>
      <w:r w:rsidR="00A52295">
        <w:rPr>
          <w:lang w:val="es-419"/>
        </w:rPr>
        <w:fldChar w:fldCharType="begin"/>
      </w:r>
      <w:r w:rsidR="00D01E50">
        <w:rPr>
          <w:lang w:val="es-419"/>
        </w:rPr>
        <w:instrText xml:space="preserve"> ADDIN ZOTERO_ITEM CSL_CITATION {"citationID":"yFncyblj","properties":{"formattedCitation":"(42)","plainCitation":"(42)","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D01E50" w:rsidRPr="00D01E50">
        <w:rPr>
          <w:rFonts w:ascii="Calibri" w:hAnsi="Calibri" w:cs="Calibri"/>
        </w:rPr>
        <w:t>(42)</w:t>
      </w:r>
      <w:r w:rsidR="00A52295">
        <w:rPr>
          <w:lang w:val="es-419"/>
        </w:rPr>
        <w:fldChar w:fldCharType="end"/>
      </w:r>
      <w:r w:rsidR="00A52295">
        <w:rPr>
          <w:lang w:val="es-419"/>
        </w:rPr>
        <w:t xml:space="preserve">. </w:t>
      </w:r>
      <w:r>
        <w:rPr>
          <w:rFonts w:ascii="Calibri" w:hAnsi="Calibri" w:cs="Calibri"/>
          <w:color w:val="000000"/>
        </w:rPr>
        <w:t xml:space="preserve">Por este motivo, asumir que no existen diferencias o no explorar más las diferencias de </w:t>
      </w:r>
      <w:r w:rsidR="001D281F">
        <w:rPr>
          <w:rFonts w:ascii="Calibri" w:hAnsi="Calibri" w:cs="Calibri"/>
          <w:color w:val="000000"/>
        </w:rPr>
        <w:t>género</w:t>
      </w:r>
      <w:r>
        <w:rPr>
          <w:rFonts w:ascii="Calibri" w:hAnsi="Calibri" w:cs="Calibri"/>
          <w:color w:val="000000"/>
        </w:rPr>
        <w:t xml:space="preserve">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30" w:name="_Toc160651111"/>
      <w:bookmarkStart w:id="31" w:name="_Toc160651253"/>
      <w:bookmarkStart w:id="32" w:name="_Toc160702754"/>
      <w:bookmarkStart w:id="33" w:name="_Toc160702938"/>
      <w:bookmarkStart w:id="34" w:name="_Toc160703332"/>
      <w:r>
        <w:rPr>
          <w:lang w:val="es-419"/>
        </w:rPr>
        <w:t>Objetivos</w:t>
      </w:r>
      <w:bookmarkEnd w:id="30"/>
      <w:bookmarkEnd w:id="31"/>
      <w:bookmarkEnd w:id="32"/>
      <w:bookmarkEnd w:id="33"/>
      <w:bookmarkEnd w:id="34"/>
    </w:p>
    <w:p w14:paraId="3740CA23" w14:textId="3FB6207C"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35" w:name="_Hlk155724396"/>
      <w:r>
        <w:rPr>
          <w:rFonts w:ascii="Calibri" w:hAnsi="Calibri" w:cs="Calibri"/>
          <w:color w:val="000000"/>
        </w:rPr>
        <w:t xml:space="preserve">Determinar las tendencias de </w:t>
      </w:r>
      <w:r w:rsidR="005579F0">
        <w:rPr>
          <w:rFonts w:ascii="Calibri" w:hAnsi="Calibri" w:cs="Calibri"/>
          <w:color w:val="000000"/>
        </w:rPr>
        <w:t>sexo</w:t>
      </w:r>
      <w:r>
        <w:rPr>
          <w:rFonts w:ascii="Calibri" w:hAnsi="Calibri" w:cs="Calibri"/>
          <w:color w:val="000000"/>
        </w:rPr>
        <w:t xml:space="preserve"> de los postulantes e ingresantes a las distintas especialidades médicas en el Perú durante el periodo 2013-2023.</w:t>
      </w:r>
      <w:bookmarkEnd w:id="35"/>
    </w:p>
    <w:p w14:paraId="01996EF8" w14:textId="029D046E" w:rsidR="000765C6" w:rsidRPr="00805858" w:rsidRDefault="000765C6" w:rsidP="000765C6">
      <w:pPr>
        <w:rPr>
          <w:b/>
          <w:bCs/>
          <w:lang w:val="es-419"/>
        </w:rPr>
      </w:pPr>
      <w:r w:rsidRPr="00805858">
        <w:rPr>
          <w:b/>
          <w:bCs/>
          <w:lang w:val="es-419"/>
        </w:rPr>
        <w:t>Objetivos específicos:</w:t>
      </w:r>
    </w:p>
    <w:p w14:paraId="44E45976" w14:textId="0F795122" w:rsidR="00837021" w:rsidRPr="00BD0AA0"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36" w:name="_Hlk155724413"/>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postulantes a alguna especialidad médica en el Perú durante el periodo 2013-2023.</w:t>
      </w:r>
    </w:p>
    <w:p w14:paraId="7602E549" w14:textId="3AFB2CE1" w:rsidR="00A5786D" w:rsidRPr="00BD0AA0"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postulantes a las distintas especialidades médicas en el Perú durante el periodo 2013-2023.</w:t>
      </w:r>
    </w:p>
    <w:p w14:paraId="7049B66C" w14:textId="744E5A94" w:rsidR="0083305A" w:rsidRPr="00BD0AA0"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ingresantes a alguna especialidad médica en el Perú durante el periodo 2016-2023.</w:t>
      </w:r>
    </w:p>
    <w:p w14:paraId="50F55EFB" w14:textId="7BDDEA08" w:rsidR="0083305A" w:rsidRPr="00BD0AA0"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ingresantes a las distintas especialidades médicas en el Perú durante el periodo 2016-2023.</w:t>
      </w:r>
    </w:p>
    <w:p w14:paraId="79815501" w14:textId="3815018F" w:rsidR="00A5786D" w:rsidRPr="00BD0AA0"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lastRenderedPageBreak/>
        <w:t xml:space="preserve">Comparar los cambios en la distribución de </w:t>
      </w:r>
      <w:r w:rsidR="005579F0" w:rsidRPr="00BD0AA0">
        <w:rPr>
          <w:rFonts w:ascii="Calibri" w:hAnsi="Calibri" w:cs="Calibri"/>
          <w:color w:val="000000"/>
          <w:lang w:val="es-PE"/>
        </w:rPr>
        <w:t>sexo</w:t>
      </w:r>
      <w:r w:rsidRPr="00BD0AA0">
        <w:rPr>
          <w:rFonts w:ascii="Calibri" w:hAnsi="Calibri" w:cs="Calibri"/>
          <w:color w:val="000000"/>
          <w:lang w:val="es-PE"/>
        </w:rPr>
        <w:t xml:space="preserve"> </w:t>
      </w:r>
      <w:r w:rsidR="00F956C3" w:rsidRPr="00BD0AA0">
        <w:rPr>
          <w:rFonts w:ascii="Calibri" w:hAnsi="Calibri" w:cs="Calibri"/>
          <w:color w:val="000000"/>
          <w:lang w:val="es-PE"/>
        </w:rPr>
        <w:t>entre</w:t>
      </w:r>
      <w:r w:rsidRPr="00BD0AA0">
        <w:rPr>
          <w:rFonts w:ascii="Calibri" w:hAnsi="Calibri" w:cs="Calibri"/>
          <w:color w:val="000000"/>
          <w:lang w:val="es-PE"/>
        </w:rPr>
        <w:t xml:space="preserve"> los postulantes a las especialidades quirúrgicas y clínicas en el Perú durante el periodo 2013-2023.</w:t>
      </w:r>
    </w:p>
    <w:p w14:paraId="6A299BB8" w14:textId="52CEB44F" w:rsidR="00F956C3" w:rsidRPr="00BD0AA0"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sidRPr="00BD0AA0">
        <w:rPr>
          <w:rFonts w:ascii="Calibri" w:hAnsi="Calibri" w:cs="Calibri"/>
          <w:color w:val="000000"/>
          <w:lang w:val="es-PE"/>
        </w:rPr>
        <w:t xml:space="preserve">Describir las tendencias de </w:t>
      </w:r>
      <w:r w:rsidR="005579F0" w:rsidRPr="00BD0AA0">
        <w:rPr>
          <w:rFonts w:ascii="Calibri" w:hAnsi="Calibri" w:cs="Calibri"/>
          <w:color w:val="000000"/>
          <w:lang w:val="es-PE"/>
        </w:rPr>
        <w:t>sexo</w:t>
      </w:r>
      <w:r w:rsidRPr="00BD0AA0">
        <w:rPr>
          <w:rFonts w:ascii="Calibri" w:hAnsi="Calibri" w:cs="Calibri"/>
          <w:color w:val="000000"/>
          <w:lang w:val="es-PE"/>
        </w:rPr>
        <w:t xml:space="preserve"> de los postulantes de acuerdo con la </w:t>
      </w:r>
      <w:r w:rsidR="0083305A" w:rsidRPr="00BD0AA0">
        <w:rPr>
          <w:rFonts w:ascii="Calibri" w:hAnsi="Calibri" w:cs="Calibri"/>
          <w:color w:val="000000"/>
          <w:lang w:val="es-PE"/>
        </w:rPr>
        <w:t>región</w:t>
      </w:r>
      <w:r w:rsidRPr="00BD0AA0">
        <w:rPr>
          <w:rFonts w:ascii="Calibri" w:hAnsi="Calibri" w:cs="Calibri"/>
          <w:color w:val="000000"/>
          <w:lang w:val="es-PE"/>
        </w:rPr>
        <w:t xml:space="preserve"> en la que postularon al programa de </w:t>
      </w:r>
      <w:proofErr w:type="spellStart"/>
      <w:r w:rsidRPr="00BD0AA0">
        <w:rPr>
          <w:rFonts w:ascii="Calibri" w:hAnsi="Calibri" w:cs="Calibri"/>
          <w:color w:val="000000"/>
          <w:lang w:val="es-PE"/>
        </w:rPr>
        <w:t>residentado</w:t>
      </w:r>
      <w:proofErr w:type="spellEnd"/>
      <w:r w:rsidRPr="00BD0AA0">
        <w:rPr>
          <w:rFonts w:ascii="Calibri" w:hAnsi="Calibri" w:cs="Calibri"/>
          <w:color w:val="000000"/>
          <w:lang w:val="es-PE"/>
        </w:rPr>
        <w:t xml:space="preserve"> médico del Perú en el periodo 2013-2023.</w:t>
      </w:r>
    </w:p>
    <w:p w14:paraId="4A90A39B" w14:textId="396085B9" w:rsidR="00AE3FA2" w:rsidRDefault="00AE3FA2" w:rsidP="00AE3FA2">
      <w:pPr>
        <w:pStyle w:val="Ttulo2"/>
        <w:rPr>
          <w:lang w:val="es-419"/>
        </w:rPr>
      </w:pPr>
      <w:bookmarkStart w:id="37" w:name="_Toc160651112"/>
      <w:bookmarkStart w:id="38" w:name="_Toc160651254"/>
      <w:bookmarkStart w:id="39" w:name="_Toc160702755"/>
      <w:bookmarkStart w:id="40" w:name="_Toc160702939"/>
      <w:bookmarkStart w:id="41" w:name="_Toc160703333"/>
      <w:bookmarkEnd w:id="36"/>
      <w:r>
        <w:rPr>
          <w:lang w:val="es-419"/>
        </w:rPr>
        <w:t>Hipótesis</w:t>
      </w:r>
      <w:bookmarkEnd w:id="37"/>
      <w:bookmarkEnd w:id="38"/>
      <w:bookmarkEnd w:id="39"/>
      <w:bookmarkEnd w:id="40"/>
      <w:bookmarkEnd w:id="41"/>
    </w:p>
    <w:p w14:paraId="46F6EBC3" w14:textId="704CF6E6" w:rsidR="00805858" w:rsidRDefault="00FE22BE" w:rsidP="00805858">
      <w:pPr>
        <w:rPr>
          <w:lang w:val="es-419"/>
        </w:rPr>
      </w:pPr>
      <w:bookmarkStart w:id="42" w:name="_Hlk155724424"/>
      <w:r>
        <w:rPr>
          <w:lang w:val="es-419"/>
        </w:rPr>
        <w:t>Dado que en</w:t>
      </w:r>
      <w:r w:rsidR="00805858">
        <w:rPr>
          <w:lang w:val="es-419"/>
        </w:rPr>
        <w:t xml:space="preserve"> los últimos años ha habido un aumento en el número de mujeres</w:t>
      </w:r>
      <w:r w:rsidR="005201B8">
        <w:rPr>
          <w:lang w:val="es-419"/>
        </w:rPr>
        <w:t xml:space="preserve"> postulantes e ingresantes</w:t>
      </w:r>
      <w:r w:rsidR="00805858">
        <w:rPr>
          <w:lang w:val="es-419"/>
        </w:rPr>
        <w:t xml:space="preserve"> a especialidades médicas en el Perú</w:t>
      </w:r>
      <w:r>
        <w:rPr>
          <w:lang w:val="es-419"/>
        </w:rPr>
        <w:t xml:space="preserve"> y que se desconoce la distribución de género en las mismas, es probable que las tendencias de </w:t>
      </w:r>
      <w:r w:rsidR="00BD0AA0">
        <w:rPr>
          <w:lang w:val="es-419"/>
        </w:rPr>
        <w:t>sexo</w:t>
      </w:r>
      <w:r>
        <w:rPr>
          <w:lang w:val="es-419"/>
        </w:rPr>
        <w:t xml:space="preserve"> en las distintas especialidades sean distintas</w:t>
      </w:r>
      <w:r w:rsidR="00805858">
        <w:rPr>
          <w:lang w:val="es-419"/>
        </w:rPr>
        <w:t>.</w:t>
      </w:r>
    </w:p>
    <w:p w14:paraId="21A4F788" w14:textId="215F1FFA" w:rsidR="005201B8" w:rsidRDefault="005201B8">
      <w:pPr>
        <w:spacing w:before="0" w:after="160" w:line="259" w:lineRule="auto"/>
        <w:jc w:val="left"/>
        <w:rPr>
          <w:lang w:val="es-419"/>
        </w:rPr>
      </w:pPr>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43040C4C" w:rsidR="004B5F2E" w:rsidRPr="005201B8" w:rsidRDefault="00AE3FA2" w:rsidP="005201B8">
      <w:pPr>
        <w:pStyle w:val="Ttulo1"/>
        <w:jc w:val="center"/>
        <w:rPr>
          <w:sz w:val="80"/>
          <w:szCs w:val="80"/>
        </w:rPr>
      </w:pPr>
      <w:bookmarkStart w:id="43" w:name="_Toc160651113"/>
      <w:bookmarkStart w:id="44" w:name="_Toc160651255"/>
      <w:bookmarkStart w:id="45" w:name="_Toc160702756"/>
      <w:bookmarkStart w:id="46" w:name="_Toc160702940"/>
      <w:bookmarkStart w:id="47" w:name="_Toc160703334"/>
      <w:bookmarkEnd w:id="42"/>
      <w:r w:rsidRPr="005201B8">
        <w:rPr>
          <w:sz w:val="80"/>
          <w:szCs w:val="80"/>
        </w:rPr>
        <w:t>Material</w:t>
      </w:r>
      <w:r w:rsidR="005201B8">
        <w:rPr>
          <w:sz w:val="80"/>
          <w:szCs w:val="80"/>
        </w:rPr>
        <w:t>es</w:t>
      </w:r>
      <w:r w:rsidRPr="005201B8">
        <w:rPr>
          <w:sz w:val="80"/>
          <w:szCs w:val="80"/>
        </w:rPr>
        <w:t xml:space="preserve"> y métodos</w:t>
      </w:r>
      <w:bookmarkEnd w:id="43"/>
      <w:bookmarkEnd w:id="44"/>
      <w:bookmarkEnd w:id="45"/>
      <w:bookmarkEnd w:id="46"/>
      <w:bookmarkEnd w:id="47"/>
    </w:p>
    <w:p w14:paraId="2EBFB160" w14:textId="0B0481DA" w:rsidR="005201B8" w:rsidRDefault="005201B8">
      <w:pPr>
        <w:spacing w:before="0" w:after="160" w:line="259" w:lineRule="auto"/>
        <w:jc w:val="left"/>
      </w:pPr>
      <w:r>
        <w:br w:type="page"/>
      </w:r>
    </w:p>
    <w:p w14:paraId="51B87100" w14:textId="046CB97A" w:rsidR="009107F8" w:rsidRDefault="004B5F2E" w:rsidP="009107F8">
      <w:pPr>
        <w:pStyle w:val="Ttulo2"/>
      </w:pPr>
      <w:bookmarkStart w:id="48" w:name="_Toc160651114"/>
      <w:bookmarkStart w:id="49" w:name="_Toc160651256"/>
      <w:bookmarkStart w:id="50" w:name="_Toc160702757"/>
      <w:bookmarkStart w:id="51" w:name="_Toc160702941"/>
      <w:bookmarkStart w:id="52" w:name="_Toc160703335"/>
      <w:r>
        <w:lastRenderedPageBreak/>
        <w:t>Obtención de datos</w:t>
      </w:r>
      <w:bookmarkEnd w:id="48"/>
      <w:bookmarkEnd w:id="49"/>
      <w:bookmarkEnd w:id="50"/>
      <w:bookmarkEnd w:id="51"/>
      <w:bookmarkEnd w:id="52"/>
    </w:p>
    <w:p w14:paraId="778DD465" w14:textId="77777777" w:rsidR="004B5F2E" w:rsidRDefault="004B5F2E" w:rsidP="004B5F2E">
      <w:pPr>
        <w:pStyle w:val="Ttulo3"/>
      </w:pPr>
      <w:bookmarkStart w:id="53" w:name="_Toc160651115"/>
      <w:bookmarkStart w:id="54" w:name="_Toc160651257"/>
      <w:bookmarkStart w:id="55" w:name="_Toc160702758"/>
      <w:bookmarkStart w:id="56" w:name="_Toc160702942"/>
      <w:bookmarkStart w:id="57" w:name="_Toc160703336"/>
      <w:r>
        <w:t xml:space="preserve">Resultados del </w:t>
      </w:r>
      <w:proofErr w:type="spellStart"/>
      <w:r>
        <w:t>residentado</w:t>
      </w:r>
      <w:proofErr w:type="spellEnd"/>
      <w:r>
        <w:t xml:space="preserve"> médico</w:t>
      </w:r>
      <w:bookmarkEnd w:id="53"/>
      <w:bookmarkEnd w:id="54"/>
      <w:bookmarkEnd w:id="55"/>
      <w:bookmarkEnd w:id="56"/>
      <w:bookmarkEnd w:id="57"/>
    </w:p>
    <w:p w14:paraId="171A22ED" w14:textId="3CE3B18E"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D01E50">
        <w:instrText xml:space="preserve"> ADDIN ZOTERO_ITEM CSL_CITATION {"citationID":"12Op8t8C","properties":{"formattedCitation":"(43)","plainCitation":"(43)","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D01E50" w:rsidRPr="00D01E50">
        <w:rPr>
          <w:rFonts w:ascii="Calibri" w:hAnsi="Calibri" w:cs="Calibri"/>
        </w:rPr>
        <w:t>(43)</w:t>
      </w:r>
      <w:r w:rsidR="0027696E">
        <w:fldChar w:fldCharType="end"/>
      </w:r>
      <w:r w:rsidR="004B5F2E">
        <w:t>. Para la extracción de estas tablas se usó</w:t>
      </w:r>
      <w:r w:rsidR="00E167D4">
        <w:t xml:space="preserve"> el programa “Tabula” </w:t>
      </w:r>
      <w:r w:rsidR="005B4F3C">
        <w:fldChar w:fldCharType="begin"/>
      </w:r>
      <w:r w:rsidR="00D01E50">
        <w:instrText xml:space="preserve"> ADDIN ZOTERO_ITEM CSL_CITATION {"citationID":"i46nZTLa","properties":{"formattedCitation":"(44)","plainCitation":"(44)","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D01E50" w:rsidRPr="00D01E50">
        <w:rPr>
          <w:rFonts w:ascii="Calibri" w:hAnsi="Calibri" w:cs="Calibri"/>
        </w:rPr>
        <w:t>(44)</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D01E50">
        <w:instrText xml:space="preserve"> ADDIN ZOTERO_ITEM CSL_CITATION {"citationID":"2Qm4ZhaK","properties":{"formattedCitation":"(45)","plainCitation":"(45)","noteIndex":0},"citationItems":[{"id":"l5zwFAQ2/Z2VEBWF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D01E50" w:rsidRPr="00D01E50">
        <w:rPr>
          <w:rFonts w:ascii="Calibri" w:hAnsi="Calibri" w:cs="Calibri"/>
        </w:rPr>
        <w:t>(45)</w:t>
      </w:r>
      <w:r w:rsidR="00E167D4">
        <w:fldChar w:fldCharType="end"/>
      </w:r>
      <w:r w:rsidR="00B502A2">
        <w:t>.</w:t>
      </w:r>
      <w:r w:rsidR="00E167D4">
        <w:t xml:space="preserve"> </w:t>
      </w:r>
    </w:p>
    <w:p w14:paraId="72CB5F8C" w14:textId="6791FE1B" w:rsidR="001D281F" w:rsidRPr="001D281F" w:rsidRDefault="005579F0" w:rsidP="00C31FD1">
      <w:pPr>
        <w:pStyle w:val="Ttulo3"/>
      </w:pPr>
      <w:bookmarkStart w:id="58" w:name="_Toc160651116"/>
      <w:bookmarkStart w:id="59" w:name="_Toc160651258"/>
      <w:bookmarkStart w:id="60" w:name="_Toc160702759"/>
      <w:bookmarkStart w:id="61" w:name="_Toc160702943"/>
      <w:bookmarkStart w:id="62" w:name="_Toc160703337"/>
      <w:r>
        <w:t>Sexo</w:t>
      </w:r>
      <w:bookmarkEnd w:id="58"/>
      <w:bookmarkEnd w:id="59"/>
      <w:bookmarkEnd w:id="60"/>
      <w:bookmarkEnd w:id="61"/>
      <w:bookmarkEnd w:id="62"/>
    </w:p>
    <w:p w14:paraId="1143ED11" w14:textId="0B6FABA1" w:rsidR="0090637C" w:rsidRDefault="004B5F2E" w:rsidP="004B5F2E">
      <w:r>
        <w:t xml:space="preserve">Al no encontrar información </w:t>
      </w:r>
      <w:r w:rsidR="0090637C">
        <w:t xml:space="preserve">sobre el </w:t>
      </w:r>
      <w:r w:rsidR="005579F0">
        <w:t>sexo</w:t>
      </w:r>
      <w:r>
        <w:t xml:space="preserve"> de los ingresantes a la residencia médica se optó por obtener el </w:t>
      </w:r>
      <w:r w:rsidR="005579F0">
        <w:t>sexo</w:t>
      </w:r>
      <w:r>
        <w:t xml:space="preserve"> a partir del primer nombre como equivalente, método que ya ha sido utilizado previamente </w:t>
      </w:r>
      <w:r w:rsidR="00805858">
        <w:fldChar w:fldCharType="begin"/>
      </w:r>
      <w:r w:rsidR="00D01E50">
        <w:instrText xml:space="preserve"> ADDIN ZOTERO_ITEM CSL_CITATION {"citationID":"p7SwhoXY","properties":{"formattedCitation":"(46,47)","plainCitation":"(46,47)","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D01E50" w:rsidRPr="00D01E50">
        <w:rPr>
          <w:rFonts w:ascii="Calibri" w:hAnsi="Calibri" w:cs="Calibri"/>
        </w:rPr>
        <w:t>(46,47)</w:t>
      </w:r>
      <w:r w:rsidR="00805858">
        <w:fldChar w:fldCharType="end"/>
      </w:r>
      <w:r>
        <w:t xml:space="preserve">, para lo cual se usó una base de datos con el </w:t>
      </w:r>
      <w:r w:rsidR="005579F0">
        <w:t>sexo</w:t>
      </w:r>
      <w:r>
        <w:t xml:space="preserve"> de acuerdo al primer nombre</w:t>
      </w:r>
      <w:r w:rsidR="00702E89">
        <w:t xml:space="preserve"> </w:t>
      </w:r>
      <w:r w:rsidR="00702E89">
        <w:fldChar w:fldCharType="begin"/>
      </w:r>
      <w:r w:rsidR="00D01E50">
        <w:instrText xml:space="preserve"> ADDIN ZOTERO_ITEM CSL_CITATION {"citationID":"jqU0xpEU","properties":{"formattedCitation":"(48)","plainCitation":"(48)","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D01E50" w:rsidRPr="00D01E50">
        <w:rPr>
          <w:rFonts w:ascii="Calibri" w:hAnsi="Calibri" w:cs="Calibri"/>
        </w:rPr>
        <w:t>(48)</w:t>
      </w:r>
      <w:r w:rsidR="00702E89">
        <w:fldChar w:fldCharType="end"/>
      </w:r>
      <w:r>
        <w:t xml:space="preserve"> y se complementó manualmente con otros primeros nombres con </w:t>
      </w:r>
      <w:r w:rsidR="005579F0">
        <w:t>sexo</w:t>
      </w:r>
      <w:r>
        <w:t xml:space="preserve"> conocido populares, posteriormente se unió esta información en un diccionario y se eliminaron o corrigieron</w:t>
      </w:r>
      <w:r w:rsidR="00E167D4">
        <w:t xml:space="preserve"> en el diccionario</w:t>
      </w:r>
      <w:r>
        <w:t xml:space="preserve"> todos aquellos primeros nombres que aún presentaban </w:t>
      </w:r>
      <w:r w:rsidR="005579F0">
        <w:t>sexo</w:t>
      </w:r>
      <w:r>
        <w:t xml:space="preserve"> ambiguo, tanto masculino como femenino.</w:t>
      </w:r>
      <w:r w:rsidR="00E167D4">
        <w:t xml:space="preserve"> </w:t>
      </w:r>
      <w:r>
        <w:t xml:space="preserve">Finalmente, se agregó de forma manual a este diccionario los </w:t>
      </w:r>
      <w:r w:rsidR="005579F0">
        <w:t>sexo</w:t>
      </w:r>
      <w:r>
        <w:t xml:space="preserve">s de los nombres sin </w:t>
      </w:r>
      <w:r w:rsidR="005579F0">
        <w:t>sexo</w:t>
      </w:r>
      <w:r>
        <w:t xml:space="preserve"> asignado más frecuentes, que en su mayoría eran variaciones de otros nombres con </w:t>
      </w:r>
      <w:r w:rsidR="005579F0">
        <w:t>sexo</w:t>
      </w:r>
      <w:r>
        <w:t xml:space="preserve">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D01E50">
        <w:instrText xml:space="preserve"> ADDIN ZOTERO_ITEM CSL_CITATION {"citationID":"7xf2S7tz","properties":{"formattedCitation":"(45)","plainCitation":"(45)","noteIndex":0},"citationItems":[{"id":"l5zwFAQ2/Z2VEBWF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D01E50" w:rsidRPr="00D01E50">
        <w:rPr>
          <w:rFonts w:ascii="Calibri" w:hAnsi="Calibri" w:cs="Calibri"/>
        </w:rPr>
        <w:t>(45)</w:t>
      </w:r>
      <w:r w:rsidR="00E167D4">
        <w:fldChar w:fldCharType="end"/>
      </w:r>
      <w:r w:rsidR="00B502A2">
        <w:t>.</w:t>
      </w:r>
      <w:r w:rsidR="001D5E45">
        <w:t xml:space="preserve"> </w:t>
      </w:r>
    </w:p>
    <w:p w14:paraId="52C2175F" w14:textId="62EE5A93" w:rsidR="00702E89" w:rsidRDefault="00702E89" w:rsidP="00702E89">
      <w:pPr>
        <w:pStyle w:val="Ttulo2"/>
      </w:pPr>
      <w:bookmarkStart w:id="63" w:name="_Toc160651117"/>
      <w:bookmarkStart w:id="64" w:name="_Toc160651259"/>
      <w:bookmarkStart w:id="65" w:name="_Toc160702760"/>
      <w:bookmarkStart w:id="66" w:name="_Toc160702944"/>
      <w:bookmarkStart w:id="67" w:name="_Toc160703338"/>
      <w:r>
        <w:t>Descripción de la base de datos</w:t>
      </w:r>
      <w:bookmarkEnd w:id="63"/>
      <w:bookmarkEnd w:id="64"/>
      <w:bookmarkEnd w:id="65"/>
      <w:bookmarkEnd w:id="66"/>
      <w:bookmarkEnd w:id="67"/>
    </w:p>
    <w:p w14:paraId="2D047D00" w14:textId="22AD5CE8" w:rsidR="00E167D4" w:rsidRDefault="00702E89" w:rsidP="00702E89">
      <w:r>
        <w:t xml:space="preserve">La base de datos fue creada en base a buenas prácticas descritas </w:t>
      </w:r>
      <w:r>
        <w:fldChar w:fldCharType="begin"/>
      </w:r>
      <w:r w:rsidR="00D01E50">
        <w:instrText xml:space="preserve"> ADDIN ZOTERO_ITEM CSL_CITATION {"citationID":"Odi3spLz","properties":{"formattedCitation":"(49)","plainCitation":"(49)","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D01E50" w:rsidRPr="00D01E50">
        <w:rPr>
          <w:rFonts w:ascii="Calibri" w:hAnsi="Calibri" w:cs="Calibri"/>
        </w:rPr>
        <w:t>(49)</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w:t>
      </w:r>
      <w:r w:rsidR="005579F0">
        <w:t>sexo</w:t>
      </w:r>
      <w:r w:rsidR="00E167D4">
        <w:t>,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t>Las variables incluidas en la base de datos final fueron y usadas en la investigación fueron:</w:t>
      </w:r>
    </w:p>
    <w:p w14:paraId="41423EAB" w14:textId="29E2C8C5" w:rsidR="00E36BF1" w:rsidRDefault="00E36BF1" w:rsidP="00E36BF1">
      <w:pPr>
        <w:pStyle w:val="Prrafodelista"/>
        <w:numPr>
          <w:ilvl w:val="0"/>
          <w:numId w:val="19"/>
        </w:numPr>
      </w:pPr>
      <w:r>
        <w:lastRenderedPageBreak/>
        <w:t>Año de postulación</w:t>
      </w:r>
    </w:p>
    <w:p w14:paraId="57BA29BC" w14:textId="1F3F12F6" w:rsidR="00E36BF1" w:rsidRDefault="005579F0" w:rsidP="00E36BF1">
      <w:pPr>
        <w:pStyle w:val="Prrafodelista"/>
        <w:numPr>
          <w:ilvl w:val="0"/>
          <w:numId w:val="19"/>
        </w:numPr>
      </w:pPr>
      <w:r>
        <w:t>Sex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4E67882E" w14:textId="2D5E9EB0" w:rsidR="00A227EC" w:rsidRDefault="00A227EC" w:rsidP="00A227EC">
      <w:r>
        <w:t>De estas variables, algunas fueron obtenidas a partir de otras. La región de postulación fue obtenida a partir de la universidad de postulación. El tipo de especialidad y el grado de especialización fueron obtenidas a partir de la especialidad.</w:t>
      </w:r>
    </w:p>
    <w:p w14:paraId="22A8D6D1" w14:textId="129F456A" w:rsidR="00A227EC" w:rsidRDefault="00A227EC" w:rsidP="008D56E9">
      <w:r>
        <w:t>Para la región de postulación se juntaron las siguientes universidades de postulación (encontradas en las bases de datos de CONAREME):</w:t>
      </w:r>
    </w:p>
    <w:p w14:paraId="215F5070" w14:textId="4F047CB8" w:rsidR="00A227EC" w:rsidRPr="00A227EC" w:rsidRDefault="00A227EC" w:rsidP="008D56E9">
      <w:pPr>
        <w:pStyle w:val="Prrafodelista"/>
        <w:numPr>
          <w:ilvl w:val="0"/>
          <w:numId w:val="19"/>
        </w:numPr>
      </w:pPr>
      <w:r>
        <w:t>Región Lima: "UPC", "Lima - UNFV", "UCS", "UNFV - Lima", "Lima - UPCH", "UPSJB", "Lima - URP", "USP", "Lima - UNMSM", "URP - Lima", "UCSUR", "UNMSM - Lima”, “</w:t>
      </w:r>
      <w:r w:rsidRPr="00A227EC">
        <w:t>UNFV", "UPCH", "USMP", "URP", "UNMSM", "CONAREME"</w:t>
      </w:r>
    </w:p>
    <w:p w14:paraId="3425025C" w14:textId="1E5DD3CB" w:rsidR="00A227EC" w:rsidRDefault="00A227EC" w:rsidP="008D56E9">
      <w:pPr>
        <w:pStyle w:val="Prrafodelista"/>
        <w:numPr>
          <w:ilvl w:val="0"/>
          <w:numId w:val="19"/>
        </w:numPr>
      </w:pPr>
      <w:r>
        <w:t>Región Norte: "Norte - UNC", "NORTE", "UNC - Cajamarca", "Norte - UPAO", "UCV”, “</w:t>
      </w:r>
      <w:r w:rsidRPr="00A227EC">
        <w:t>UNT - Trujillo", "UNC", "UNP", "UNPRG", "UNT", "UPAO"</w:t>
      </w:r>
    </w:p>
    <w:p w14:paraId="264487DD" w14:textId="68F11B4E" w:rsidR="00A227EC" w:rsidRDefault="00A227EC" w:rsidP="008D56E9">
      <w:pPr>
        <w:pStyle w:val="Prrafodelista"/>
        <w:numPr>
          <w:ilvl w:val="0"/>
          <w:numId w:val="19"/>
        </w:numPr>
      </w:pPr>
      <w:r>
        <w:t xml:space="preserve">Región Centro: "Centro - </w:t>
      </w:r>
      <w:proofErr w:type="spellStart"/>
      <w:r>
        <w:t>Ucontinental</w:t>
      </w:r>
      <w:proofErr w:type="spellEnd"/>
      <w:r>
        <w:t>", "CENTRO 3", "CENTRO 2", "CENTRO 1", "UNCP", "UPLA", "UNSLGI".</w:t>
      </w:r>
    </w:p>
    <w:p w14:paraId="3FBBE486" w14:textId="706ADF77" w:rsidR="00A227EC" w:rsidRDefault="00A227EC" w:rsidP="008D56E9">
      <w:pPr>
        <w:pStyle w:val="Prrafodelista"/>
        <w:numPr>
          <w:ilvl w:val="0"/>
          <w:numId w:val="19"/>
        </w:numPr>
      </w:pPr>
      <w:r>
        <w:t>Región sur: "SUR", "Sur - UNSA", "UCSM - Arequipa", "UPT", "UNA", "UNSAAC", "UCSM", "UNSA"</w:t>
      </w:r>
    </w:p>
    <w:p w14:paraId="6285C528" w14:textId="00AC23D0" w:rsidR="00A227EC" w:rsidRDefault="00A227EC" w:rsidP="008D56E9">
      <w:pPr>
        <w:pStyle w:val="Prrafodelista"/>
        <w:numPr>
          <w:ilvl w:val="0"/>
          <w:numId w:val="19"/>
        </w:numPr>
      </w:pPr>
      <w:r>
        <w:t>Región Oriente: "Oriente - UNAP", "UNAP - Iquitos", "UNAP".</w:t>
      </w:r>
    </w:p>
    <w:p w14:paraId="3636703F" w14:textId="49785682" w:rsidR="000A5200" w:rsidRDefault="00A227EC" w:rsidP="008D56E9">
      <w:r>
        <w:t>Para el tipo de especialidad (clínica vs. quirúrgica), estas fueron consideradas como quirúrgicas</w:t>
      </w:r>
      <w:r w:rsidR="000A5200">
        <w:t xml:space="preserve">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64801C64" w14:textId="159E9439" w:rsidR="000A5200" w:rsidRDefault="000A5200" w:rsidP="008D56E9">
      <w:r>
        <w:lastRenderedPageBreak/>
        <w:t>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6D15A3CC" w14:textId="53353E92" w:rsidR="00702E89" w:rsidRPr="00702E89" w:rsidRDefault="00702E89" w:rsidP="008D56E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D01E50">
        <w:instrText xml:space="preserve"> ADDIN ZOTERO_ITEM CSL_CITATION {"citationID":"OvhdiFXd","properties":{"formattedCitation":"(45)","plainCitation":"(45)","noteIndex":0},"citationItems":[{"id":"l5zwFAQ2/Z2VEBWF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D01E50" w:rsidRPr="00D01E50">
        <w:rPr>
          <w:rFonts w:ascii="Calibri" w:hAnsi="Calibri" w:cs="Calibri"/>
        </w:rPr>
        <w:t>(45)</w:t>
      </w:r>
      <w:r w:rsidR="00E167D4">
        <w:fldChar w:fldCharType="end"/>
      </w:r>
      <w:r w:rsidR="00B502A2">
        <w:t>.</w:t>
      </w:r>
      <w:r w:rsidR="001D5E45">
        <w:t xml:space="preserve"> </w:t>
      </w:r>
    </w:p>
    <w:p w14:paraId="6CFDEF71" w14:textId="1E38A6D4" w:rsidR="0090637C" w:rsidRDefault="0090637C" w:rsidP="0027696E">
      <w:pPr>
        <w:pStyle w:val="Ttulo2"/>
      </w:pPr>
      <w:bookmarkStart w:id="68" w:name="_Toc160651118"/>
      <w:bookmarkStart w:id="69" w:name="_Toc160651260"/>
      <w:bookmarkStart w:id="70" w:name="_Toc160702761"/>
      <w:bookmarkStart w:id="71" w:name="_Toc160702945"/>
      <w:bookmarkStart w:id="72" w:name="_Toc160703339"/>
      <w:r>
        <w:t>Análisis</w:t>
      </w:r>
      <w:bookmarkEnd w:id="68"/>
      <w:bookmarkEnd w:id="69"/>
      <w:bookmarkEnd w:id="70"/>
      <w:bookmarkEnd w:id="71"/>
      <w:bookmarkEnd w:id="72"/>
    </w:p>
    <w:p w14:paraId="711F26FB" w14:textId="5517461F" w:rsidR="00B502A2" w:rsidRDefault="00B502A2" w:rsidP="00B502A2">
      <w:r>
        <w:t xml:space="preserve">En primer lugar, se obtuvieron datos descriptivos generales de los datos del estudio, tales como el número de postulantes e ingresantes. También se determinó el número de postulantes e ingresantes con </w:t>
      </w:r>
      <w:r w:rsidR="005579F0">
        <w:t>sexo</w:t>
      </w:r>
      <w:r>
        <w:t xml:space="preserve"> asignado mediante el método descrito de asignación de </w:t>
      </w:r>
      <w:r w:rsidR="005579F0">
        <w:t>sexo</w:t>
      </w:r>
      <w:r>
        <w:t xml:space="preserve"> de acuerdo al primer nombre. Finalmente, se obtuvieron los datos de la distribución de </w:t>
      </w:r>
      <w:r w:rsidR="005579F0">
        <w:t>sexo</w:t>
      </w:r>
      <w:r>
        <w:t xml:space="preserve">: número de postulantes/ingresantes de </w:t>
      </w:r>
      <w:r w:rsidR="005579F0">
        <w:t>sexo</w:t>
      </w:r>
      <w:r>
        <w:t xml:space="preserve"> femenino y de </w:t>
      </w:r>
      <w:r w:rsidR="005579F0">
        <w:t>sexo</w:t>
      </w:r>
      <w:r>
        <w:t xml:space="preserve"> masculino, en valores absolutos y porcentajes.</w:t>
      </w:r>
    </w:p>
    <w:p w14:paraId="265BB43C" w14:textId="449B0931" w:rsidR="00B502A2" w:rsidRDefault="00B502A2" w:rsidP="00B502A2">
      <w:r>
        <w:t xml:space="preserve">Posteriormente, se realizó una exploración de los datos de forma descriptiva de las variables brindadas, analizando la distribución de </w:t>
      </w:r>
      <w:r w:rsidR="005579F0">
        <w:t>sexo</w:t>
      </w:r>
      <w:r>
        <w:t xml:space="preserve"> de acuerdo a las variables: tiempo (año de postulación), especialidad de postulación, resultado de postulación (ingreso vs. no ingreso), región de postulación. Estos datos también se representaron en forma de tablas y gráficos.</w:t>
      </w:r>
    </w:p>
    <w:p w14:paraId="4DC8CF0D" w14:textId="79265A02" w:rsidR="00B502A2" w:rsidRDefault="00B502A2" w:rsidP="00B502A2">
      <w:r>
        <w:lastRenderedPageBreak/>
        <w:t xml:space="preserve">Para determinar si alguna diferencia observada era estadísticamente significativa se utilizaron modelos de regresión logística, con el </w:t>
      </w:r>
      <w:r w:rsidR="005579F0">
        <w:t>sexo</w:t>
      </w:r>
      <w:r>
        <w:t xml:space="preserve">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6605EBF5" w14:textId="7D408930" w:rsidR="00B502A2" w:rsidRDefault="00B502A2" w:rsidP="00B502A2">
      <w:r>
        <w:t xml:space="preserve">También se realizó un análisis de tendencias del </w:t>
      </w:r>
      <w:r w:rsidR="005579F0">
        <w:t>sexo</w:t>
      </w:r>
      <w:r>
        <w:t xml:space="preserve"> (en los distintos años). Para realizar la comparación entre tendencias se incluyó la interacción de alguna variable en particular (ej. especialidad médica) con el tiempo (año de </w:t>
      </w:r>
      <w:proofErr w:type="spellStart"/>
      <w:r>
        <w:t>postualación</w:t>
      </w:r>
      <w:proofErr w:type="spellEnd"/>
      <w:r>
        <w:t>) en el modelo estadístico. Para variables con más de dos categorías también se realizaron múltiples modelos estadísticos comparando cada subgrupo (ej. especialidad) con el resto</w:t>
      </w:r>
      <w:r w:rsidR="003407F9">
        <w:t>. Para determinar si la interacción tenía significancia estadística se observó el valor de p de la interacción en el resultado del modelo y también se realizó para cada uno la prueba de razón de verosimilitud (“</w:t>
      </w:r>
      <w:proofErr w:type="spellStart"/>
      <w:r w:rsidR="003407F9">
        <w:t>likelihood</w:t>
      </w:r>
      <w:proofErr w:type="spellEnd"/>
      <w:r w:rsidR="003407F9">
        <w:t xml:space="preserve"> ratio test”) comparándolos con los modelos en los que no se incluyó la interacción, para verificar que el modelo estadístico era superior cuando se incluía a la interacción. </w:t>
      </w:r>
      <w:r>
        <w:t>Del mismo modo, se determinó la significancia estadística de los valores de p luego de realizar la corrección de Bonferroni.</w:t>
      </w:r>
    </w:p>
    <w:p w14:paraId="0DD10AFE" w14:textId="2E7763DD" w:rsidR="00B502A2" w:rsidRDefault="00B502A2" w:rsidP="0090637C">
      <w:r>
        <w:t xml:space="preserve">El archivo completo del análisis utilizado se encuentra en el repositorio de la presente investigación </w:t>
      </w:r>
      <w:r w:rsidR="00CC5024">
        <w:fldChar w:fldCharType="begin"/>
      </w:r>
      <w:r w:rsidR="00D01E50">
        <w:instrText xml:space="preserve"> ADDIN ZOTERO_ITEM CSL_CITATION {"citationID":"yaUAvzUD","properties":{"formattedCitation":"(45)","plainCitation":"(45)","noteIndex":0},"citationItems":[{"id":"l5zwFAQ2/Z2VEBWF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D01E50" w:rsidRPr="00D01E50">
        <w:rPr>
          <w:rFonts w:ascii="Calibri" w:hAnsi="Calibri" w:cs="Calibri"/>
        </w:rPr>
        <w:t>(45)</w:t>
      </w:r>
      <w:r w:rsidR="00CC5024">
        <w:fldChar w:fldCharType="end"/>
      </w:r>
      <w:r>
        <w:t xml:space="preserve">. Para el análisis se usó el programa estadístico R </w:t>
      </w:r>
      <w:r>
        <w:fldChar w:fldCharType="begin"/>
      </w:r>
      <w:r w:rsidR="00D01E50">
        <w:instrText xml:space="preserve"> ADDIN ZOTERO_ITEM CSL_CITATION {"citationID":"i37ncRCb","properties":{"formattedCitation":"(50)","plainCitation":"(50)","noteIndex":0},"citationItems":[{"id":"l5zwFAQ2/k3AWBnMA","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D01E50" w:rsidRPr="00D01E50">
        <w:rPr>
          <w:rFonts w:ascii="Calibri" w:hAnsi="Calibri" w:cs="Calibri"/>
        </w:rPr>
        <w:t>(50)</w:t>
      </w:r>
      <w:r>
        <w:fldChar w:fldCharType="end"/>
      </w:r>
      <w:r>
        <w:t>.</w:t>
      </w:r>
    </w:p>
    <w:p w14:paraId="5A9B5143" w14:textId="2C52A871" w:rsidR="00DF4637" w:rsidRDefault="00DF4637">
      <w:pPr>
        <w:spacing w:before="0" w:after="160" w:line="259" w:lineRule="auto"/>
        <w:jc w:val="left"/>
      </w:pPr>
      <w:r>
        <w:br w:type="page"/>
      </w:r>
    </w:p>
    <w:p w14:paraId="41FFC4F0" w14:textId="77777777" w:rsidR="005201B8" w:rsidRDefault="005201B8" w:rsidP="005201B8"/>
    <w:p w14:paraId="1965B513" w14:textId="77777777" w:rsidR="005201B8" w:rsidRDefault="005201B8"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3E699C5C" w14:textId="77777777" w:rsidR="005201B8" w:rsidRDefault="005201B8" w:rsidP="005201B8"/>
    <w:p w14:paraId="460D6380" w14:textId="77777777" w:rsidR="005201B8" w:rsidRDefault="005201B8" w:rsidP="005201B8"/>
    <w:p w14:paraId="2D8B09FC" w14:textId="4525461E" w:rsidR="009107F8" w:rsidRPr="005201B8" w:rsidRDefault="001B3249" w:rsidP="005201B8">
      <w:pPr>
        <w:pStyle w:val="Ttulo1"/>
        <w:jc w:val="center"/>
        <w:rPr>
          <w:sz w:val="80"/>
          <w:szCs w:val="80"/>
        </w:rPr>
      </w:pPr>
      <w:bookmarkStart w:id="73" w:name="_Toc160651119"/>
      <w:bookmarkStart w:id="74" w:name="_Toc160651261"/>
      <w:bookmarkStart w:id="75" w:name="_Toc160702762"/>
      <w:bookmarkStart w:id="76" w:name="_Toc160702946"/>
      <w:bookmarkStart w:id="77" w:name="_Toc160703340"/>
      <w:r w:rsidRPr="005201B8">
        <w:rPr>
          <w:sz w:val="80"/>
          <w:szCs w:val="80"/>
        </w:rPr>
        <w:t>Resultados</w:t>
      </w:r>
      <w:bookmarkEnd w:id="73"/>
      <w:bookmarkEnd w:id="74"/>
      <w:bookmarkEnd w:id="75"/>
      <w:bookmarkEnd w:id="76"/>
      <w:bookmarkEnd w:id="77"/>
    </w:p>
    <w:p w14:paraId="591002C2" w14:textId="5646B680" w:rsidR="005201B8" w:rsidRDefault="005201B8">
      <w:pPr>
        <w:spacing w:before="0" w:after="160" w:line="259" w:lineRule="auto"/>
        <w:jc w:val="left"/>
      </w:pPr>
      <w:r>
        <w:br w:type="page"/>
      </w:r>
    </w:p>
    <w:p w14:paraId="1330FBC4" w14:textId="65DC79C3" w:rsidR="005201B8" w:rsidRPr="005201B8" w:rsidRDefault="005201B8" w:rsidP="006A54B5">
      <w:pPr>
        <w:jc w:val="center"/>
        <w:rPr>
          <w:b/>
          <w:bCs/>
          <w:lang w:val="es-MX"/>
        </w:rPr>
      </w:pPr>
      <w:bookmarkStart w:id="78" w:name="_Hlk15753383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E08749B" w14:textId="3E99CF3D" w:rsidR="00EC3A8E" w:rsidRDefault="00522A6D" w:rsidP="00EC3A8E">
      <w:pPr>
        <w:pStyle w:val="Ttulo2"/>
      </w:pPr>
      <w:bookmarkStart w:id="79" w:name="_Toc160649939"/>
      <w:bookmarkStart w:id="80" w:name="_Toc160651120"/>
      <w:bookmarkStart w:id="81" w:name="_Toc160651262"/>
      <w:bookmarkStart w:id="82" w:name="_Toc160702763"/>
      <w:bookmarkStart w:id="83" w:name="_Toc160702947"/>
      <w:bookmarkStart w:id="84" w:name="_Toc160703341"/>
      <w:bookmarkEnd w:id="78"/>
      <w:r w:rsidRPr="00385571">
        <w:t>Tabla 1</w:t>
      </w:r>
      <w:r w:rsidR="00385571" w:rsidRPr="00385571">
        <w:t xml:space="preserve">: número y </w:t>
      </w:r>
      <w:r w:rsidR="00385571">
        <w:t xml:space="preserve">distribución de </w:t>
      </w:r>
      <w:r w:rsidR="005579F0">
        <w:t>sexo</w:t>
      </w:r>
      <w:r w:rsidR="00385571">
        <w:t xml:space="preserve"> de los postulantes al programa de </w:t>
      </w:r>
      <w:proofErr w:type="spellStart"/>
      <w:r w:rsidR="00385571">
        <w:t>residentado</w:t>
      </w:r>
      <w:proofErr w:type="spellEnd"/>
      <w:r w:rsidR="00385571">
        <w:t xml:space="preserve"> médico</w:t>
      </w:r>
      <w:r w:rsidR="006A54B5">
        <w:t xml:space="preserve"> en los diferentes años</w:t>
      </w:r>
      <w:bookmarkEnd w:id="79"/>
      <w:bookmarkEnd w:id="80"/>
      <w:bookmarkEnd w:id="81"/>
      <w:bookmarkEnd w:id="82"/>
      <w:bookmarkEnd w:id="83"/>
      <w:bookmarkEnd w:id="84"/>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2A56E903"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con </w:t>
            </w:r>
            <w:r w:rsidR="005579F0">
              <w:t>sexo</w:t>
            </w:r>
            <w:r w:rsidRPr="00385571">
              <w:t xml:space="preserve"> asignado</w:t>
            </w:r>
          </w:p>
        </w:tc>
        <w:tc>
          <w:tcPr>
            <w:tcW w:w="1244" w:type="pct"/>
            <w:noWrap/>
            <w:hideMark/>
          </w:tcPr>
          <w:p w14:paraId="307422BA" w14:textId="2510E5D8"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femenino</w:t>
            </w:r>
          </w:p>
        </w:tc>
        <w:tc>
          <w:tcPr>
            <w:tcW w:w="1263" w:type="pct"/>
            <w:noWrap/>
            <w:hideMark/>
          </w:tcPr>
          <w:p w14:paraId="275F1A95" w14:textId="1E39583D"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1A127085" w14:textId="72357481" w:rsidR="00C45D90" w:rsidRPr="00C45D90" w:rsidRDefault="00C45D90" w:rsidP="00D73D4A">
      <w:pPr>
        <w:rPr>
          <w:rFonts w:ascii="Calibri" w:hAnsi="Calibri" w:cs="Calibri"/>
          <w:color w:val="000000"/>
        </w:rPr>
      </w:pPr>
      <w:r>
        <w:lastRenderedPageBreak/>
        <w:t xml:space="preserve">En total, entre los años 2013 y 2023 hubo </w:t>
      </w:r>
      <w:r w:rsidRPr="00D824A6">
        <w:t>67007</w:t>
      </w:r>
      <w:r>
        <w:t xml:space="preserve"> postulantes, se asignó el sexo a </w:t>
      </w:r>
      <w:r w:rsidRPr="00D824A6">
        <w:rPr>
          <w:rFonts w:ascii="Calibri" w:hAnsi="Calibri" w:cs="Calibri"/>
          <w:color w:val="000000"/>
        </w:rPr>
        <w:t>62093</w:t>
      </w:r>
      <w:r>
        <w:rPr>
          <w:rFonts w:ascii="Calibri" w:hAnsi="Calibri" w:cs="Calibri"/>
          <w:color w:val="000000"/>
        </w:rPr>
        <w:t xml:space="preserve"> de estos postulantes, lo cual corresponde al 92.67%. Se identificaron a </w:t>
      </w:r>
      <w:r w:rsidRPr="00D824A6">
        <w:rPr>
          <w:rFonts w:ascii="Calibri" w:hAnsi="Calibri" w:cs="Calibri"/>
          <w:color w:val="000000"/>
        </w:rPr>
        <w:t>28778</w:t>
      </w:r>
      <w:r>
        <w:rPr>
          <w:rFonts w:ascii="Calibri" w:hAnsi="Calibri" w:cs="Calibri"/>
          <w:color w:val="000000"/>
        </w:rPr>
        <w:t xml:space="preserve"> mujeres (46.35%) y </w:t>
      </w:r>
      <w:r w:rsidRPr="00D824A6">
        <w:rPr>
          <w:rFonts w:ascii="Calibri" w:hAnsi="Calibri" w:cs="Calibri"/>
          <w:color w:val="000000"/>
        </w:rPr>
        <w:t>33315</w:t>
      </w:r>
      <w:r>
        <w:rPr>
          <w:rFonts w:ascii="Calibri" w:hAnsi="Calibri" w:cs="Calibri"/>
          <w:color w:val="000000"/>
        </w:rPr>
        <w:t xml:space="preserve"> varones (53.65%).</w:t>
      </w:r>
    </w:p>
    <w:p w14:paraId="4A36663C" w14:textId="2A8DB982" w:rsidR="00D73D4A" w:rsidRPr="00D73D4A" w:rsidRDefault="00D73D4A" w:rsidP="00D73D4A">
      <w:r w:rsidRPr="00D73D4A">
        <w:t xml:space="preserve">En la tabla se puede observar el número y la distribución de </w:t>
      </w:r>
      <w:r w:rsidR="005579F0">
        <w:t>sexo</w:t>
      </w:r>
      <w:r w:rsidRPr="00D73D4A">
        <w:t xml:space="preserve">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64397458" w:rsidR="00D73D4A" w:rsidRPr="00D73D4A" w:rsidRDefault="00D73D4A" w:rsidP="00D73D4A">
      <w:r w:rsidRPr="00D73D4A">
        <w:t xml:space="preserve">En los distintos años se encontró un elevado porcentaje de postulantes con </w:t>
      </w:r>
      <w:r w:rsidR="005579F0">
        <w:t>sexo</w:t>
      </w:r>
      <w:r w:rsidRPr="00D73D4A">
        <w:t xml:space="preserve"> asignado con un rango de 88.6% a 95.5%. Se observa una disminución del porcentaje de personas con </w:t>
      </w:r>
      <w:r w:rsidR="005579F0">
        <w:t>sexo</w:t>
      </w:r>
      <w:r w:rsidRPr="00D73D4A">
        <w:t xml:space="preserve"> asignado en los últimos años.</w:t>
      </w:r>
    </w:p>
    <w:p w14:paraId="461BE9D4" w14:textId="7B749050" w:rsidR="00385571" w:rsidRDefault="00D73D4A" w:rsidP="00D73D4A">
      <w:r w:rsidRPr="00D73D4A">
        <w:t xml:space="preserve">En cuanto a la distribución de </w:t>
      </w:r>
      <w:r w:rsidR="005579F0">
        <w:t>sexo</w:t>
      </w:r>
      <w:r w:rsidRPr="00D73D4A">
        <w:t xml:space="preserve">, se observa un incremento progresivo en el número relativo de mujeres. </w:t>
      </w:r>
      <w:r w:rsidR="00D824A6">
        <w:t>El porcentaje más alto de mujeres se alcanzó el año 2020 (50.1%).</w:t>
      </w:r>
    </w:p>
    <w:p w14:paraId="6A6983FE" w14:textId="14464A32" w:rsidR="00E96C02" w:rsidRDefault="00E96C02" w:rsidP="00E96C02">
      <w:r>
        <w:t xml:space="preserve">Para analizar la tendencia global de forma estadística se realizó un modelo de regresión logística en el cual la variable dependiente fue el </w:t>
      </w:r>
      <w:r w:rsidR="005579F0">
        <w:t>sexo</w:t>
      </w:r>
      <w:r>
        <w:t>, mientras que la variable independiente fue el tiempo (años).</w:t>
      </w:r>
    </w:p>
    <w:p w14:paraId="6CF99C29" w14:textId="78F790B3" w:rsidR="00E96C02" w:rsidRDefault="00E96C02" w:rsidP="00E96C02">
      <w:r>
        <w:t xml:space="preserve">Se obtuvo un valor de p de </w:t>
      </w:r>
      <w:r w:rsidRPr="00C550BF">
        <w:t>1.486318</w:t>
      </w:r>
      <w:r w:rsidRPr="0014747D">
        <w:rPr>
          <w:vertAlign w:val="superscript"/>
        </w:rPr>
        <w:t>-28</w:t>
      </w:r>
      <w:r>
        <w:t xml:space="preserve">, con un </w:t>
      </w:r>
      <w:proofErr w:type="spellStart"/>
      <w:r>
        <w:t>odds</w:t>
      </w:r>
      <w:proofErr w:type="spellEnd"/>
      <w:r>
        <w:t xml:space="preserve"> ratio de </w:t>
      </w:r>
      <w:r w:rsidRPr="00C550BF">
        <w:t>1.029</w:t>
      </w:r>
      <w:r>
        <w:t xml:space="preserve"> y un intervalo de confianza de </w:t>
      </w:r>
      <w:r w:rsidRPr="00360B0A">
        <w:t>1.0</w:t>
      </w:r>
      <w:r>
        <w:t>24 a</w:t>
      </w:r>
      <w:r w:rsidRPr="00360B0A">
        <w:t xml:space="preserve"> 1.0</w:t>
      </w:r>
      <w:r>
        <w:t xml:space="preserve">34. Por lo tanto, se encuentra significancia estadística en el cambio de la distribución de </w:t>
      </w:r>
      <w:r w:rsidR="005579F0">
        <w:t>sexo</w:t>
      </w:r>
      <w:r>
        <w:t xml:space="preserve">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xml:space="preserve">) y un </w:t>
      </w:r>
      <w:proofErr w:type="spellStart"/>
      <w:r>
        <w:t>odds</w:t>
      </w:r>
      <w:proofErr w:type="spellEnd"/>
      <w:r>
        <w:t xml:space="preserve">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122D7925" w:rsidR="006A54B5" w:rsidRPr="006A54B5" w:rsidRDefault="006A54B5" w:rsidP="006A54B5">
      <w:pPr>
        <w:jc w:val="center"/>
        <w:rPr>
          <w:b/>
          <w:bCs/>
          <w:lang w:val="es-MX"/>
        </w:rPr>
      </w:pPr>
      <w:bookmarkStart w:id="85" w:name="_Figura_1:_distribución"/>
      <w:bookmarkEnd w:id="8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4D4BDB4" w14:textId="639290EB" w:rsidR="005930F2" w:rsidRDefault="005930F2" w:rsidP="005930F2">
      <w:pPr>
        <w:pStyle w:val="Ttulo2"/>
      </w:pPr>
      <w:bookmarkStart w:id="86" w:name="_Toc160649940"/>
      <w:bookmarkStart w:id="87" w:name="_Toc160651121"/>
      <w:bookmarkStart w:id="88" w:name="_Toc160651263"/>
      <w:bookmarkStart w:id="89" w:name="_Toc160702764"/>
      <w:bookmarkStart w:id="90" w:name="_Toc160702948"/>
      <w:bookmarkStart w:id="91" w:name="_Toc160703342"/>
      <w:r>
        <w:t xml:space="preserve">Figura 1: </w:t>
      </w:r>
      <w:r w:rsidR="00CC2A83">
        <w:t>D</w:t>
      </w:r>
      <w:r>
        <w:t xml:space="preserve">istribución de </w:t>
      </w:r>
      <w:r w:rsidR="005579F0">
        <w:t>sexo</w:t>
      </w:r>
      <w:r>
        <w:t xml:space="preserve"> en los distintos años de los postulantes al programa de </w:t>
      </w:r>
      <w:proofErr w:type="spellStart"/>
      <w:r>
        <w:t>residentado</w:t>
      </w:r>
      <w:proofErr w:type="spellEnd"/>
      <w:r>
        <w:t xml:space="preserve"> médico</w:t>
      </w:r>
      <w:bookmarkEnd w:id="86"/>
      <w:bookmarkEnd w:id="87"/>
      <w:bookmarkEnd w:id="88"/>
      <w:bookmarkEnd w:id="89"/>
      <w:bookmarkEnd w:id="90"/>
      <w:bookmarkEnd w:id="91"/>
    </w:p>
    <w:p w14:paraId="707E4DB2" w14:textId="1761B66B" w:rsidR="005930F2" w:rsidRDefault="00CD3981" w:rsidP="005930F2">
      <w:pPr>
        <w:pStyle w:val="NormalWeb"/>
      </w:pPr>
      <w:r>
        <w:rPr>
          <w:noProof/>
        </w:rPr>
        <w:drawing>
          <wp:inline distT="0" distB="0" distL="0" distR="0" wp14:anchorId="384772F2" wp14:editId="7080E4BC">
            <wp:extent cx="6187440" cy="3817620"/>
            <wp:effectExtent l="0" t="0" r="3810" b="0"/>
            <wp:docPr id="57177682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47EA44A0" w:rsidR="005930F2" w:rsidRDefault="005930F2" w:rsidP="00323F24">
      <w:pPr>
        <w:spacing w:before="0" w:after="160" w:line="259" w:lineRule="auto"/>
      </w:pPr>
      <w:r w:rsidRPr="00C63B9D">
        <w:t xml:space="preserve">En la figura se observa la distribución de </w:t>
      </w:r>
      <w:r w:rsidR="005579F0">
        <w:t>sexo</w:t>
      </w:r>
      <w:r w:rsidRPr="00C63B9D">
        <w:t xml:space="preserve"> en los distintos años entre 2013 y 2023 de los postulantes al programa de </w:t>
      </w:r>
      <w:proofErr w:type="spellStart"/>
      <w:r w:rsidRPr="00C63B9D">
        <w:t>residentado</w:t>
      </w:r>
      <w:proofErr w:type="spellEnd"/>
      <w:r w:rsidRPr="00C63B9D">
        <w:t xml:space="preserve">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16CE377B" w:rsidR="006A54B5" w:rsidRPr="006A54B5" w:rsidRDefault="006A54B5" w:rsidP="006A54B5">
      <w:pPr>
        <w:jc w:val="center"/>
        <w:rPr>
          <w:b/>
          <w:bCs/>
          <w:lang w:val="es-MX"/>
        </w:rPr>
      </w:pPr>
      <w:bookmarkStart w:id="92" w:name="_Tabla_2:_número"/>
      <w:bookmarkEnd w:id="9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F1D2686" w14:textId="72822E9F" w:rsidR="006678EB" w:rsidRDefault="006678EB" w:rsidP="00385571">
      <w:pPr>
        <w:pStyle w:val="Ttulo2"/>
      </w:pPr>
      <w:bookmarkStart w:id="93" w:name="_Toc160649941"/>
      <w:bookmarkStart w:id="94" w:name="_Toc160651122"/>
      <w:bookmarkStart w:id="95" w:name="_Toc160651264"/>
      <w:bookmarkStart w:id="96" w:name="_Toc160702765"/>
      <w:bookmarkStart w:id="97" w:name="_Toc160702949"/>
      <w:bookmarkStart w:id="98" w:name="_Toc160703343"/>
      <w:r>
        <w:t>T</w:t>
      </w:r>
      <w:r w:rsidRPr="00824940">
        <w:t xml:space="preserve">abla 2: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femenino</w:t>
      </w:r>
      <w:r>
        <w:t xml:space="preserve"> </w:t>
      </w:r>
      <w:r w:rsidR="006A54B5">
        <w:t>entre</w:t>
      </w:r>
      <w:r>
        <w:t xml:space="preserve"> postulantes</w:t>
      </w:r>
      <w:bookmarkEnd w:id="93"/>
      <w:bookmarkEnd w:id="94"/>
      <w:bookmarkEnd w:id="95"/>
      <w:bookmarkEnd w:id="96"/>
      <w:bookmarkEnd w:id="97"/>
      <w:bookmarkEnd w:id="98"/>
    </w:p>
    <w:p w14:paraId="3F962195" w14:textId="1217FB71" w:rsidR="005E297F" w:rsidRPr="006A54B5" w:rsidRDefault="005E297F" w:rsidP="005E297F">
      <w:pPr>
        <w:spacing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162"/>
        <w:gridCol w:w="1564"/>
        <w:gridCol w:w="936"/>
        <w:gridCol w:w="1076"/>
        <w:gridCol w:w="994"/>
        <w:gridCol w:w="994"/>
        <w:gridCol w:w="1009"/>
        <w:gridCol w:w="1011"/>
      </w:tblGrid>
      <w:tr w:rsidR="00A25420" w:rsidRPr="00A25420" w14:paraId="5D50E58F"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69"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864" w:type="pct"/>
            <w:gridSpan w:val="2"/>
            <w:noWrap/>
            <w:vAlign w:val="center"/>
          </w:tcPr>
          <w:p w14:paraId="502DC53D" w14:textId="467DBDDA"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con </w:t>
            </w:r>
            <w:r w:rsidR="005579F0">
              <w:rPr>
                <w:sz w:val="18"/>
                <w:szCs w:val="18"/>
              </w:rPr>
              <w:t>sexo</w:t>
            </w:r>
            <w:r w:rsidRPr="00A25420">
              <w:rPr>
                <w:sz w:val="18"/>
                <w:szCs w:val="18"/>
              </w:rPr>
              <w:t xml:space="preserve"> asignado</w:t>
            </w:r>
          </w:p>
        </w:tc>
        <w:tc>
          <w:tcPr>
            <w:tcW w:w="951" w:type="pct"/>
            <w:gridSpan w:val="2"/>
            <w:noWrap/>
            <w:vAlign w:val="center"/>
          </w:tcPr>
          <w:p w14:paraId="708BD43F" w14:textId="6A09EE5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femenino</w:t>
            </w:r>
          </w:p>
        </w:tc>
        <w:tc>
          <w:tcPr>
            <w:tcW w:w="1249" w:type="pct"/>
            <w:gridSpan w:val="2"/>
            <w:noWrap/>
            <w:vAlign w:val="center"/>
          </w:tcPr>
          <w:p w14:paraId="0887D05B" w14:textId="5EA8AEB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masculino</w:t>
            </w:r>
          </w:p>
        </w:tc>
      </w:tr>
      <w:tr w:rsidR="00A25420" w:rsidRPr="00A25420" w14:paraId="562616DF"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noWrap/>
            <w:vAlign w:val="center"/>
          </w:tcPr>
          <w:p w14:paraId="6BA1D652" w14:textId="77777777" w:rsidR="00A25420" w:rsidRPr="00A25420" w:rsidRDefault="00A25420" w:rsidP="00A25420">
            <w:pPr>
              <w:jc w:val="left"/>
              <w:rPr>
                <w:sz w:val="18"/>
                <w:szCs w:val="18"/>
              </w:rPr>
            </w:pPr>
          </w:p>
        </w:tc>
        <w:tc>
          <w:tcPr>
            <w:tcW w:w="769"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00"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476"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76"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624"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624"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69"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00"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4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476"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476"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624"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624"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69"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00"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4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476"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476"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624"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624"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69"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00"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4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476"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624"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624"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69"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00"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4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476"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476"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624"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624"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69"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00"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4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476"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476"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624"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624"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69"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00"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4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476"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476"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624"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624"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69"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00"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4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476"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476"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624"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624"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69"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00"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4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476"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476"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624"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624"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69"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00"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4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476"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624"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624"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69"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00"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4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476"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476"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624"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624"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69"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00"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4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476"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476"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624"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624"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69"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00"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4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476"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476"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624"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624"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69"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00"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4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476"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476"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624"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624"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69"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00"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4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476"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476"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624"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624"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05CD2F11" w:rsidR="005E297F" w:rsidRDefault="005E297F" w:rsidP="005E297F">
      <w:bookmarkStart w:id="99" w:name="_Hlk157076391"/>
      <w:r>
        <w:lastRenderedPageBreak/>
        <w:t>En la tabl</w:t>
      </w:r>
      <w:r w:rsidR="00EC3A8E">
        <w:t>a</w:t>
      </w:r>
      <w:r>
        <w:t xml:space="preserve">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postulantes al </w:t>
      </w:r>
      <w:proofErr w:type="spellStart"/>
      <w:r w:rsidRPr="005E297F">
        <w:t>residentado</w:t>
      </w:r>
      <w:proofErr w:type="spellEnd"/>
      <w:r w:rsidRPr="005E297F">
        <w:t xml:space="preserve"> médico del Perú entre los años 2013 y 2023</w:t>
      </w:r>
    </w:p>
    <w:p w14:paraId="0F813A3F" w14:textId="4B6F7E04" w:rsidR="005E297F" w:rsidRDefault="00BF78F5" w:rsidP="005E297F">
      <w:r>
        <w:t xml:space="preserve">Se observa que, entre estas especialidades médicas, solo se encontró una especialidad quirúrgica: cirugía pediátrica, con un 62.7% de postulantes de </w:t>
      </w:r>
      <w:r w:rsidR="005579F0">
        <w:t>sexo</w:t>
      </w:r>
      <w:r>
        <w:t xml:space="preserve"> femenino. Las demás especialidades fueron especialidades clínicas.</w:t>
      </w:r>
    </w:p>
    <w:bookmarkEnd w:id="99"/>
    <w:p w14:paraId="2A3F23C5" w14:textId="77777777" w:rsidR="005E297F" w:rsidRDefault="005E297F" w:rsidP="005E297F">
      <w:r>
        <w:br w:type="page"/>
      </w:r>
    </w:p>
    <w:p w14:paraId="4A9EDC88" w14:textId="41CB095F" w:rsidR="006A54B5" w:rsidRPr="006A54B5" w:rsidRDefault="006A54B5" w:rsidP="006A54B5">
      <w:pPr>
        <w:jc w:val="center"/>
        <w:rPr>
          <w:b/>
          <w:bCs/>
          <w:lang w:val="es-MX"/>
        </w:rPr>
      </w:pPr>
      <w:bookmarkStart w:id="100" w:name="_Tabla_3:_número"/>
      <w:bookmarkEnd w:id="10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8F7A9F" w14:textId="4136A6C3" w:rsidR="00522A6D" w:rsidRDefault="00385571" w:rsidP="00385571">
      <w:pPr>
        <w:pStyle w:val="Ttulo2"/>
      </w:pPr>
      <w:bookmarkStart w:id="101" w:name="_Toc160649942"/>
      <w:bookmarkStart w:id="102" w:name="_Toc160651123"/>
      <w:bookmarkStart w:id="103" w:name="_Toc160651265"/>
      <w:bookmarkStart w:id="104" w:name="_Toc160702766"/>
      <w:bookmarkStart w:id="105" w:name="_Toc160702950"/>
      <w:bookmarkStart w:id="106" w:name="_Toc160703344"/>
      <w:r w:rsidRPr="00824940">
        <w:t xml:space="preserve">Tabla </w:t>
      </w:r>
      <w:r w:rsidR="00EC3A8E">
        <w:t>3</w:t>
      </w:r>
      <w:r w:rsidR="00824940" w:rsidRPr="00824940">
        <w:t xml:space="preserve">: </w:t>
      </w:r>
      <w:r w:rsidR="00CC2A83">
        <w:t>N</w:t>
      </w:r>
      <w:r w:rsidR="00824940" w:rsidRPr="00824940">
        <w:t xml:space="preserve">úmero y distribución de </w:t>
      </w:r>
      <w:r w:rsidR="005579F0">
        <w:t>sexo</w:t>
      </w:r>
      <w:r w:rsidR="00824940" w:rsidRPr="00824940">
        <w:t xml:space="preserve"> </w:t>
      </w:r>
      <w:r w:rsidR="006678EB">
        <w:t xml:space="preserve">entre las 14 especialidades médicas con mayor porcentaje de </w:t>
      </w:r>
      <w:r w:rsidR="005579F0">
        <w:t>sexo</w:t>
      </w:r>
      <w:r w:rsidR="006678EB">
        <w:t xml:space="preserve"> </w:t>
      </w:r>
      <w:r w:rsidR="006678EB" w:rsidRPr="00CC2A83">
        <w:t>masculino</w:t>
      </w:r>
      <w:r w:rsidR="006678EB">
        <w:t xml:space="preserve"> </w:t>
      </w:r>
      <w:r w:rsidR="006A54B5">
        <w:t>entre</w:t>
      </w:r>
      <w:r w:rsidR="00824940">
        <w:t xml:space="preserve"> postulantes</w:t>
      </w:r>
      <w:bookmarkEnd w:id="101"/>
      <w:bookmarkEnd w:id="102"/>
      <w:bookmarkEnd w:id="103"/>
      <w:bookmarkEnd w:id="104"/>
      <w:bookmarkEnd w:id="105"/>
      <w:bookmarkEnd w:id="106"/>
    </w:p>
    <w:p w14:paraId="35C01B11" w14:textId="3F2407E5" w:rsidR="00A25420" w:rsidRPr="006A54B5" w:rsidRDefault="00A25420" w:rsidP="005E297F">
      <w:pPr>
        <w:spacing w:before="80"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364"/>
        <w:gridCol w:w="1519"/>
        <w:gridCol w:w="913"/>
        <w:gridCol w:w="1046"/>
        <w:gridCol w:w="967"/>
        <w:gridCol w:w="969"/>
        <w:gridCol w:w="984"/>
        <w:gridCol w:w="984"/>
      </w:tblGrid>
      <w:tr w:rsidR="006678EB" w:rsidRPr="005E297F" w14:paraId="126EDE07"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697"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867" w:type="pct"/>
            <w:gridSpan w:val="2"/>
            <w:noWrap/>
            <w:vAlign w:val="center"/>
          </w:tcPr>
          <w:p w14:paraId="7C6CD91E" w14:textId="2C5A6274"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con </w:t>
            </w:r>
            <w:r w:rsidR="005579F0">
              <w:rPr>
                <w:sz w:val="18"/>
                <w:szCs w:val="16"/>
              </w:rPr>
              <w:t>sexo</w:t>
            </w:r>
            <w:r w:rsidRPr="005E297F">
              <w:rPr>
                <w:sz w:val="18"/>
                <w:szCs w:val="16"/>
              </w:rPr>
              <w:t xml:space="preserve"> asignado</w:t>
            </w:r>
          </w:p>
        </w:tc>
        <w:tc>
          <w:tcPr>
            <w:tcW w:w="930" w:type="pct"/>
            <w:gridSpan w:val="2"/>
            <w:noWrap/>
            <w:vAlign w:val="center"/>
          </w:tcPr>
          <w:p w14:paraId="7A6AA3CC" w14:textId="1B7204A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femenino</w:t>
            </w:r>
          </w:p>
        </w:tc>
        <w:tc>
          <w:tcPr>
            <w:tcW w:w="1256" w:type="pct"/>
            <w:gridSpan w:val="2"/>
            <w:noWrap/>
            <w:vAlign w:val="center"/>
          </w:tcPr>
          <w:p w14:paraId="661A1A46" w14:textId="70BB10DB"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masculino</w:t>
            </w:r>
          </w:p>
        </w:tc>
      </w:tr>
      <w:tr w:rsidR="006678EB" w:rsidRPr="005E297F" w14:paraId="741AC4F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noWrap/>
            <w:vAlign w:val="center"/>
          </w:tcPr>
          <w:p w14:paraId="2687D551" w14:textId="77777777" w:rsidR="006678EB" w:rsidRPr="005E297F" w:rsidRDefault="006678EB" w:rsidP="006678EB">
            <w:pPr>
              <w:jc w:val="left"/>
              <w:rPr>
                <w:sz w:val="18"/>
                <w:szCs w:val="16"/>
              </w:rPr>
            </w:pPr>
          </w:p>
        </w:tc>
        <w:tc>
          <w:tcPr>
            <w:tcW w:w="697"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02"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64"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628"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628"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24869EA" w14:textId="3092A4CC" w:rsidR="006678EB" w:rsidRPr="005E297F" w:rsidRDefault="006678EB" w:rsidP="006A54B5">
            <w:pPr>
              <w:spacing w:before="0" w:afterLines="80" w:after="192"/>
              <w:jc w:val="left"/>
              <w:rPr>
                <w:sz w:val="18"/>
                <w:szCs w:val="16"/>
              </w:rPr>
            </w:pPr>
            <w:r w:rsidRPr="005E297F">
              <w:rPr>
                <w:sz w:val="18"/>
                <w:szCs w:val="16"/>
              </w:rPr>
              <w:t xml:space="preserve">Ortopedia y </w:t>
            </w:r>
            <w:r w:rsidR="005E297F" w:rsidRPr="005E297F">
              <w:rPr>
                <w:sz w:val="18"/>
                <w:szCs w:val="16"/>
              </w:rPr>
              <w:t>traumatología</w:t>
            </w:r>
          </w:p>
        </w:tc>
        <w:tc>
          <w:tcPr>
            <w:tcW w:w="697" w:type="pct"/>
            <w:noWrap/>
            <w:vAlign w:val="center"/>
            <w:hideMark/>
          </w:tcPr>
          <w:p w14:paraId="6F1418C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02" w:type="pct"/>
            <w:noWrap/>
            <w:vAlign w:val="center"/>
            <w:hideMark/>
          </w:tcPr>
          <w:p w14:paraId="7106DA1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465" w:type="pct"/>
            <w:noWrap/>
            <w:vAlign w:val="center"/>
            <w:hideMark/>
          </w:tcPr>
          <w:p w14:paraId="2EEA6C5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64" w:type="pct"/>
            <w:noWrap/>
            <w:vAlign w:val="center"/>
            <w:hideMark/>
          </w:tcPr>
          <w:p w14:paraId="724A3AE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65" w:type="pct"/>
            <w:noWrap/>
            <w:vAlign w:val="center"/>
            <w:hideMark/>
          </w:tcPr>
          <w:p w14:paraId="24C2F48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628" w:type="pct"/>
            <w:noWrap/>
            <w:vAlign w:val="center"/>
            <w:hideMark/>
          </w:tcPr>
          <w:p w14:paraId="662BD0DB"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628" w:type="pct"/>
            <w:noWrap/>
            <w:vAlign w:val="center"/>
            <w:hideMark/>
          </w:tcPr>
          <w:p w14:paraId="39F85E6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722A8E7" w14:textId="2AA04686" w:rsidR="006678EB" w:rsidRPr="005E297F" w:rsidRDefault="005E297F" w:rsidP="006A54B5">
            <w:pPr>
              <w:spacing w:before="0" w:afterLines="80" w:after="192"/>
              <w:jc w:val="left"/>
              <w:rPr>
                <w:sz w:val="18"/>
                <w:szCs w:val="16"/>
              </w:rPr>
            </w:pPr>
            <w:r w:rsidRPr="005E297F">
              <w:rPr>
                <w:sz w:val="18"/>
                <w:szCs w:val="16"/>
              </w:rPr>
              <w:t>Urología</w:t>
            </w:r>
          </w:p>
        </w:tc>
        <w:tc>
          <w:tcPr>
            <w:tcW w:w="697" w:type="pct"/>
            <w:noWrap/>
            <w:vAlign w:val="center"/>
            <w:hideMark/>
          </w:tcPr>
          <w:p w14:paraId="27B6634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02" w:type="pct"/>
            <w:noWrap/>
            <w:vAlign w:val="center"/>
            <w:hideMark/>
          </w:tcPr>
          <w:p w14:paraId="1B0BB84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465" w:type="pct"/>
            <w:noWrap/>
            <w:vAlign w:val="center"/>
            <w:hideMark/>
          </w:tcPr>
          <w:p w14:paraId="2BA9E7B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64" w:type="pct"/>
            <w:noWrap/>
            <w:vAlign w:val="center"/>
            <w:hideMark/>
          </w:tcPr>
          <w:p w14:paraId="302C3D5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65" w:type="pct"/>
            <w:noWrap/>
            <w:vAlign w:val="center"/>
            <w:hideMark/>
          </w:tcPr>
          <w:p w14:paraId="2C39F9D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628" w:type="pct"/>
            <w:noWrap/>
            <w:vAlign w:val="center"/>
            <w:hideMark/>
          </w:tcPr>
          <w:p w14:paraId="4733632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628" w:type="pct"/>
            <w:noWrap/>
            <w:vAlign w:val="center"/>
            <w:hideMark/>
          </w:tcPr>
          <w:p w14:paraId="196FE7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29B242" w14:textId="5E21354C" w:rsidR="006678EB" w:rsidRPr="005E297F" w:rsidRDefault="005E297F" w:rsidP="006A54B5">
            <w:pPr>
              <w:spacing w:before="0" w:afterLines="80" w:after="192"/>
              <w:jc w:val="left"/>
              <w:rPr>
                <w:sz w:val="18"/>
                <w:szCs w:val="16"/>
              </w:rPr>
            </w:pPr>
            <w:r w:rsidRPr="005E297F">
              <w:rPr>
                <w:sz w:val="18"/>
                <w:szCs w:val="16"/>
              </w:rPr>
              <w:t>Neurocirugía</w:t>
            </w:r>
          </w:p>
        </w:tc>
        <w:tc>
          <w:tcPr>
            <w:tcW w:w="697" w:type="pct"/>
            <w:noWrap/>
            <w:vAlign w:val="center"/>
            <w:hideMark/>
          </w:tcPr>
          <w:p w14:paraId="34A861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02" w:type="pct"/>
            <w:noWrap/>
            <w:vAlign w:val="center"/>
            <w:hideMark/>
          </w:tcPr>
          <w:p w14:paraId="3ABD98F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465" w:type="pct"/>
            <w:noWrap/>
            <w:vAlign w:val="center"/>
            <w:hideMark/>
          </w:tcPr>
          <w:p w14:paraId="16A145B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64" w:type="pct"/>
            <w:noWrap/>
            <w:vAlign w:val="center"/>
            <w:hideMark/>
          </w:tcPr>
          <w:p w14:paraId="43FC7A7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65" w:type="pct"/>
            <w:noWrap/>
            <w:vAlign w:val="center"/>
            <w:hideMark/>
          </w:tcPr>
          <w:p w14:paraId="47F2D9C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628" w:type="pct"/>
            <w:noWrap/>
            <w:vAlign w:val="center"/>
            <w:hideMark/>
          </w:tcPr>
          <w:p w14:paraId="4A9AA4FA"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628" w:type="pct"/>
            <w:noWrap/>
            <w:vAlign w:val="center"/>
            <w:hideMark/>
          </w:tcPr>
          <w:p w14:paraId="29B7EF4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6D2D9709" w14:textId="712C76DE"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697" w:type="pct"/>
            <w:noWrap/>
            <w:vAlign w:val="center"/>
            <w:hideMark/>
          </w:tcPr>
          <w:p w14:paraId="090837B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02" w:type="pct"/>
            <w:noWrap/>
            <w:vAlign w:val="center"/>
            <w:hideMark/>
          </w:tcPr>
          <w:p w14:paraId="1B4D7238"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465" w:type="pct"/>
            <w:noWrap/>
            <w:vAlign w:val="center"/>
            <w:hideMark/>
          </w:tcPr>
          <w:p w14:paraId="05239DE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64" w:type="pct"/>
            <w:noWrap/>
            <w:vAlign w:val="center"/>
            <w:hideMark/>
          </w:tcPr>
          <w:p w14:paraId="426E167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65" w:type="pct"/>
            <w:noWrap/>
            <w:vAlign w:val="center"/>
            <w:hideMark/>
          </w:tcPr>
          <w:p w14:paraId="1460A1C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628" w:type="pct"/>
            <w:noWrap/>
            <w:vAlign w:val="center"/>
            <w:hideMark/>
          </w:tcPr>
          <w:p w14:paraId="5A2A50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628" w:type="pct"/>
            <w:noWrap/>
            <w:vAlign w:val="center"/>
            <w:hideMark/>
          </w:tcPr>
          <w:p w14:paraId="2468448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B44CFAD" w14:textId="1037ECAC"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general</w:t>
            </w:r>
          </w:p>
        </w:tc>
        <w:tc>
          <w:tcPr>
            <w:tcW w:w="697" w:type="pct"/>
            <w:noWrap/>
            <w:vAlign w:val="center"/>
            <w:hideMark/>
          </w:tcPr>
          <w:p w14:paraId="39DFEFC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02" w:type="pct"/>
            <w:noWrap/>
            <w:vAlign w:val="center"/>
            <w:hideMark/>
          </w:tcPr>
          <w:p w14:paraId="5EFF37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465" w:type="pct"/>
            <w:noWrap/>
            <w:vAlign w:val="center"/>
            <w:hideMark/>
          </w:tcPr>
          <w:p w14:paraId="0007EE7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64" w:type="pct"/>
            <w:noWrap/>
            <w:vAlign w:val="center"/>
            <w:hideMark/>
          </w:tcPr>
          <w:p w14:paraId="4B55414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65" w:type="pct"/>
            <w:noWrap/>
            <w:vAlign w:val="center"/>
            <w:hideMark/>
          </w:tcPr>
          <w:p w14:paraId="20B5EA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628" w:type="pct"/>
            <w:noWrap/>
            <w:vAlign w:val="center"/>
            <w:hideMark/>
          </w:tcPr>
          <w:p w14:paraId="7DF8EAE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628" w:type="pct"/>
            <w:noWrap/>
            <w:vAlign w:val="center"/>
            <w:hideMark/>
          </w:tcPr>
          <w:p w14:paraId="51597E8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3520B393" w14:textId="26AA3FEA"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697" w:type="pct"/>
            <w:noWrap/>
            <w:vAlign w:val="center"/>
            <w:hideMark/>
          </w:tcPr>
          <w:p w14:paraId="4295D80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02" w:type="pct"/>
            <w:noWrap/>
            <w:vAlign w:val="center"/>
            <w:hideMark/>
          </w:tcPr>
          <w:p w14:paraId="098E802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465" w:type="pct"/>
            <w:noWrap/>
            <w:vAlign w:val="center"/>
            <w:hideMark/>
          </w:tcPr>
          <w:p w14:paraId="3AD6532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4B41890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65" w:type="pct"/>
            <w:noWrap/>
            <w:vAlign w:val="center"/>
            <w:hideMark/>
          </w:tcPr>
          <w:p w14:paraId="2C3223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628" w:type="pct"/>
            <w:noWrap/>
            <w:vAlign w:val="center"/>
            <w:hideMark/>
          </w:tcPr>
          <w:p w14:paraId="1A8D0A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628" w:type="pct"/>
            <w:noWrap/>
            <w:vAlign w:val="center"/>
            <w:hideMark/>
          </w:tcPr>
          <w:p w14:paraId="2FDCF4F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B723F15" w14:textId="224C945D" w:rsidR="006678EB" w:rsidRPr="005E297F" w:rsidRDefault="005E297F" w:rsidP="006A54B5">
            <w:pPr>
              <w:spacing w:before="0" w:afterLines="80" w:after="192"/>
              <w:jc w:val="left"/>
              <w:rPr>
                <w:sz w:val="18"/>
                <w:szCs w:val="16"/>
              </w:rPr>
            </w:pPr>
            <w:r w:rsidRPr="005E297F">
              <w:rPr>
                <w:sz w:val="18"/>
                <w:szCs w:val="16"/>
              </w:rPr>
              <w:t>Cardiología</w:t>
            </w:r>
          </w:p>
        </w:tc>
        <w:tc>
          <w:tcPr>
            <w:tcW w:w="697" w:type="pct"/>
            <w:noWrap/>
            <w:vAlign w:val="center"/>
            <w:hideMark/>
          </w:tcPr>
          <w:p w14:paraId="68EB044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02" w:type="pct"/>
            <w:noWrap/>
            <w:vAlign w:val="center"/>
            <w:hideMark/>
          </w:tcPr>
          <w:p w14:paraId="1B0F4D1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465" w:type="pct"/>
            <w:noWrap/>
            <w:vAlign w:val="center"/>
            <w:hideMark/>
          </w:tcPr>
          <w:p w14:paraId="350D418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64" w:type="pct"/>
            <w:noWrap/>
            <w:vAlign w:val="center"/>
            <w:hideMark/>
          </w:tcPr>
          <w:p w14:paraId="5897872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65" w:type="pct"/>
            <w:noWrap/>
            <w:vAlign w:val="center"/>
            <w:hideMark/>
          </w:tcPr>
          <w:p w14:paraId="4829867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C194BA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628" w:type="pct"/>
            <w:noWrap/>
            <w:vAlign w:val="center"/>
            <w:hideMark/>
          </w:tcPr>
          <w:p w14:paraId="7177B16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5E5E6260" w14:textId="2FF1B6C5"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697" w:type="pct"/>
            <w:noWrap/>
            <w:vAlign w:val="center"/>
            <w:hideMark/>
          </w:tcPr>
          <w:p w14:paraId="65F0E2E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02" w:type="pct"/>
            <w:noWrap/>
            <w:vAlign w:val="center"/>
            <w:hideMark/>
          </w:tcPr>
          <w:p w14:paraId="653E871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465" w:type="pct"/>
            <w:noWrap/>
            <w:vAlign w:val="center"/>
            <w:hideMark/>
          </w:tcPr>
          <w:p w14:paraId="2AD0A9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64" w:type="pct"/>
            <w:noWrap/>
            <w:vAlign w:val="center"/>
            <w:hideMark/>
          </w:tcPr>
          <w:p w14:paraId="220C763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65" w:type="pct"/>
            <w:noWrap/>
            <w:vAlign w:val="center"/>
            <w:hideMark/>
          </w:tcPr>
          <w:p w14:paraId="53205C3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628" w:type="pct"/>
            <w:noWrap/>
            <w:vAlign w:val="center"/>
            <w:hideMark/>
          </w:tcPr>
          <w:p w14:paraId="1B7FBA2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628" w:type="pct"/>
            <w:noWrap/>
            <w:vAlign w:val="center"/>
            <w:hideMark/>
          </w:tcPr>
          <w:p w14:paraId="0E16094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1718690" w14:textId="711DDDB1" w:rsidR="006678EB" w:rsidRPr="005E297F" w:rsidRDefault="006678EB" w:rsidP="006A54B5">
            <w:pPr>
              <w:spacing w:before="0" w:afterLines="80" w:after="192"/>
              <w:jc w:val="left"/>
              <w:rPr>
                <w:sz w:val="18"/>
                <w:szCs w:val="16"/>
              </w:rPr>
            </w:pPr>
            <w:r w:rsidRPr="005E297F">
              <w:rPr>
                <w:sz w:val="18"/>
                <w:szCs w:val="16"/>
              </w:rPr>
              <w:t>Medicina intensiva</w:t>
            </w:r>
          </w:p>
        </w:tc>
        <w:tc>
          <w:tcPr>
            <w:tcW w:w="697" w:type="pct"/>
            <w:noWrap/>
            <w:vAlign w:val="center"/>
            <w:hideMark/>
          </w:tcPr>
          <w:p w14:paraId="4B4405A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02" w:type="pct"/>
            <w:noWrap/>
            <w:vAlign w:val="center"/>
            <w:hideMark/>
          </w:tcPr>
          <w:p w14:paraId="0B9A7CA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465" w:type="pct"/>
            <w:noWrap/>
            <w:vAlign w:val="center"/>
            <w:hideMark/>
          </w:tcPr>
          <w:p w14:paraId="40AC5B4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64" w:type="pct"/>
            <w:noWrap/>
            <w:vAlign w:val="center"/>
            <w:hideMark/>
          </w:tcPr>
          <w:p w14:paraId="2F37438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65" w:type="pct"/>
            <w:noWrap/>
            <w:vAlign w:val="center"/>
            <w:hideMark/>
          </w:tcPr>
          <w:p w14:paraId="762698D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628" w:type="pct"/>
            <w:noWrap/>
            <w:vAlign w:val="center"/>
            <w:hideMark/>
          </w:tcPr>
          <w:p w14:paraId="41C2412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628" w:type="pct"/>
            <w:noWrap/>
            <w:vAlign w:val="center"/>
            <w:hideMark/>
          </w:tcPr>
          <w:p w14:paraId="544B49D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0DDFE963" w14:textId="14718B68" w:rsidR="006678EB" w:rsidRPr="005E297F" w:rsidRDefault="006678EB" w:rsidP="006A54B5">
            <w:pPr>
              <w:spacing w:before="0" w:afterLines="80" w:after="192"/>
              <w:jc w:val="left"/>
              <w:rPr>
                <w:sz w:val="18"/>
                <w:szCs w:val="16"/>
              </w:rPr>
            </w:pPr>
            <w:r w:rsidRPr="005E297F">
              <w:rPr>
                <w:sz w:val="18"/>
                <w:szCs w:val="16"/>
              </w:rPr>
              <w:t>Radioterapia</w:t>
            </w:r>
          </w:p>
        </w:tc>
        <w:tc>
          <w:tcPr>
            <w:tcW w:w="697" w:type="pct"/>
            <w:noWrap/>
            <w:vAlign w:val="center"/>
            <w:hideMark/>
          </w:tcPr>
          <w:p w14:paraId="62093D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02" w:type="pct"/>
            <w:noWrap/>
            <w:vAlign w:val="center"/>
            <w:hideMark/>
          </w:tcPr>
          <w:p w14:paraId="17893CB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465" w:type="pct"/>
            <w:noWrap/>
            <w:vAlign w:val="center"/>
            <w:hideMark/>
          </w:tcPr>
          <w:p w14:paraId="06EB94A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64" w:type="pct"/>
            <w:noWrap/>
            <w:vAlign w:val="center"/>
            <w:hideMark/>
          </w:tcPr>
          <w:p w14:paraId="16B16491"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65" w:type="pct"/>
            <w:noWrap/>
            <w:vAlign w:val="center"/>
            <w:hideMark/>
          </w:tcPr>
          <w:p w14:paraId="2E6BC91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628" w:type="pct"/>
            <w:noWrap/>
            <w:vAlign w:val="center"/>
            <w:hideMark/>
          </w:tcPr>
          <w:p w14:paraId="780F77C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628" w:type="pct"/>
            <w:noWrap/>
            <w:vAlign w:val="center"/>
            <w:hideMark/>
          </w:tcPr>
          <w:p w14:paraId="0474405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3F7E98" w14:textId="3D5CF91F" w:rsidR="006678EB" w:rsidRPr="005E297F" w:rsidRDefault="006678EB" w:rsidP="006A54B5">
            <w:pPr>
              <w:spacing w:before="0" w:afterLines="80" w:after="192"/>
              <w:jc w:val="left"/>
              <w:rPr>
                <w:sz w:val="18"/>
                <w:szCs w:val="16"/>
              </w:rPr>
            </w:pPr>
            <w:r w:rsidRPr="005E297F">
              <w:rPr>
                <w:sz w:val="18"/>
                <w:szCs w:val="16"/>
              </w:rPr>
              <w:t>Medicina de emergencias y desastres</w:t>
            </w:r>
          </w:p>
        </w:tc>
        <w:tc>
          <w:tcPr>
            <w:tcW w:w="697" w:type="pct"/>
            <w:noWrap/>
            <w:vAlign w:val="center"/>
            <w:hideMark/>
          </w:tcPr>
          <w:p w14:paraId="00E8795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02" w:type="pct"/>
            <w:noWrap/>
            <w:vAlign w:val="center"/>
            <w:hideMark/>
          </w:tcPr>
          <w:p w14:paraId="7183DC9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465" w:type="pct"/>
            <w:noWrap/>
            <w:vAlign w:val="center"/>
            <w:hideMark/>
          </w:tcPr>
          <w:p w14:paraId="6AB177F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355473F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65" w:type="pct"/>
            <w:noWrap/>
            <w:vAlign w:val="center"/>
            <w:hideMark/>
          </w:tcPr>
          <w:p w14:paraId="03F24CF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628" w:type="pct"/>
            <w:noWrap/>
            <w:vAlign w:val="center"/>
            <w:hideMark/>
          </w:tcPr>
          <w:p w14:paraId="017E441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628" w:type="pct"/>
            <w:noWrap/>
            <w:vAlign w:val="center"/>
            <w:hideMark/>
          </w:tcPr>
          <w:p w14:paraId="6407FD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D4D17D" w14:textId="2103C708"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cabeza, cuello y maxilofacial</w:t>
            </w:r>
          </w:p>
        </w:tc>
        <w:tc>
          <w:tcPr>
            <w:tcW w:w="697" w:type="pct"/>
            <w:noWrap/>
            <w:vAlign w:val="center"/>
            <w:hideMark/>
          </w:tcPr>
          <w:p w14:paraId="6175972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02" w:type="pct"/>
            <w:noWrap/>
            <w:vAlign w:val="center"/>
            <w:hideMark/>
          </w:tcPr>
          <w:p w14:paraId="77349ED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465" w:type="pct"/>
            <w:noWrap/>
            <w:vAlign w:val="center"/>
            <w:hideMark/>
          </w:tcPr>
          <w:p w14:paraId="38BE789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64" w:type="pct"/>
            <w:noWrap/>
            <w:vAlign w:val="center"/>
            <w:hideMark/>
          </w:tcPr>
          <w:p w14:paraId="7E262F6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65" w:type="pct"/>
            <w:noWrap/>
            <w:vAlign w:val="center"/>
            <w:hideMark/>
          </w:tcPr>
          <w:p w14:paraId="19F61CE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628" w:type="pct"/>
            <w:noWrap/>
            <w:vAlign w:val="center"/>
            <w:hideMark/>
          </w:tcPr>
          <w:p w14:paraId="11BF754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903EB54"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AEEC0BF" w14:textId="2635F7D5" w:rsidR="006678EB" w:rsidRPr="005E297F" w:rsidRDefault="006678EB" w:rsidP="006A54B5">
            <w:pPr>
              <w:spacing w:before="0" w:afterLines="80" w:after="192"/>
              <w:jc w:val="left"/>
              <w:rPr>
                <w:sz w:val="18"/>
                <w:szCs w:val="16"/>
              </w:rPr>
            </w:pPr>
            <w:r w:rsidRPr="005E297F">
              <w:rPr>
                <w:sz w:val="18"/>
                <w:szCs w:val="16"/>
              </w:rPr>
              <w:t>Medicina interna</w:t>
            </w:r>
          </w:p>
        </w:tc>
        <w:tc>
          <w:tcPr>
            <w:tcW w:w="697" w:type="pct"/>
            <w:noWrap/>
            <w:vAlign w:val="center"/>
            <w:hideMark/>
          </w:tcPr>
          <w:p w14:paraId="3465552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02" w:type="pct"/>
            <w:noWrap/>
            <w:vAlign w:val="center"/>
            <w:hideMark/>
          </w:tcPr>
          <w:p w14:paraId="2E81678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465" w:type="pct"/>
            <w:noWrap/>
            <w:vAlign w:val="center"/>
            <w:hideMark/>
          </w:tcPr>
          <w:p w14:paraId="356C96A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21DB855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65" w:type="pct"/>
            <w:noWrap/>
            <w:vAlign w:val="center"/>
            <w:hideMark/>
          </w:tcPr>
          <w:p w14:paraId="7D9829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628" w:type="pct"/>
            <w:noWrap/>
            <w:vAlign w:val="center"/>
            <w:hideMark/>
          </w:tcPr>
          <w:p w14:paraId="518403C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628" w:type="pct"/>
            <w:noWrap/>
            <w:vAlign w:val="center"/>
            <w:hideMark/>
          </w:tcPr>
          <w:p w14:paraId="5092B89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C7EE62" w14:textId="3FB29D21" w:rsidR="006678EB" w:rsidRPr="005E297F" w:rsidRDefault="006678EB" w:rsidP="006A54B5">
            <w:pPr>
              <w:spacing w:before="0" w:afterLines="80" w:after="192"/>
              <w:jc w:val="left"/>
              <w:rPr>
                <w:sz w:val="18"/>
                <w:szCs w:val="16"/>
              </w:rPr>
            </w:pPr>
            <w:r w:rsidRPr="005E297F">
              <w:rPr>
                <w:sz w:val="18"/>
                <w:szCs w:val="16"/>
              </w:rPr>
              <w:t>Medicina nuclear</w:t>
            </w:r>
          </w:p>
        </w:tc>
        <w:tc>
          <w:tcPr>
            <w:tcW w:w="697" w:type="pct"/>
            <w:noWrap/>
            <w:vAlign w:val="center"/>
            <w:hideMark/>
          </w:tcPr>
          <w:p w14:paraId="6B10F38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02" w:type="pct"/>
            <w:noWrap/>
            <w:vAlign w:val="center"/>
            <w:hideMark/>
          </w:tcPr>
          <w:p w14:paraId="045B584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465" w:type="pct"/>
            <w:noWrap/>
            <w:vAlign w:val="center"/>
            <w:hideMark/>
          </w:tcPr>
          <w:p w14:paraId="3F56C50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64" w:type="pct"/>
            <w:noWrap/>
            <w:vAlign w:val="center"/>
            <w:hideMark/>
          </w:tcPr>
          <w:p w14:paraId="7ED2906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65" w:type="pct"/>
            <w:noWrap/>
            <w:vAlign w:val="center"/>
            <w:hideMark/>
          </w:tcPr>
          <w:p w14:paraId="6EFBF72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628" w:type="pct"/>
            <w:noWrap/>
            <w:vAlign w:val="center"/>
            <w:hideMark/>
          </w:tcPr>
          <w:p w14:paraId="53462EC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628" w:type="pct"/>
            <w:noWrap/>
            <w:vAlign w:val="center"/>
            <w:hideMark/>
          </w:tcPr>
          <w:p w14:paraId="467D290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51E8DA62" w:rsidR="00BF78F5" w:rsidRDefault="00BF78F5" w:rsidP="00323F24">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postulantes al </w:t>
      </w:r>
      <w:proofErr w:type="spellStart"/>
      <w:r>
        <w:t>residentado</w:t>
      </w:r>
      <w:proofErr w:type="spellEnd"/>
      <w:r>
        <w:t xml:space="preserve"> médico del Perú entre los años 2013 y 2023</w:t>
      </w:r>
    </w:p>
    <w:p w14:paraId="1DDCEE25" w14:textId="6A05C68A" w:rsidR="006678EB" w:rsidRDefault="00BF78F5" w:rsidP="00323F24">
      <w:r>
        <w:t xml:space="preserve">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w:t>
      </w:r>
      <w:r w:rsidR="005579F0">
        <w:t>sexo</w:t>
      </w:r>
      <w:r>
        <w:t xml:space="preserve"> femenino.</w:t>
      </w:r>
    </w:p>
    <w:p w14:paraId="107AD717" w14:textId="2E374B13" w:rsidR="00115BAA" w:rsidRDefault="00BF78F5" w:rsidP="00323F24">
      <w:r>
        <w:t xml:space="preserve">La especialidad con mayor porcentaje de postulantes representada en la tabla fue ortopedia y traumatología, llegando a 88.7% de postulantes de </w:t>
      </w:r>
      <w:r w:rsidR="005579F0">
        <w:t>sexo</w:t>
      </w:r>
      <w:r>
        <w:t xml:space="preserve"> masculino.</w:t>
      </w:r>
    </w:p>
    <w:p w14:paraId="7ECEDE6E" w14:textId="77777777" w:rsidR="00115BAA" w:rsidRDefault="00115BAA">
      <w:pPr>
        <w:spacing w:before="0" w:after="160" w:line="259" w:lineRule="auto"/>
        <w:jc w:val="left"/>
      </w:pPr>
      <w:r>
        <w:br w:type="page"/>
      </w:r>
    </w:p>
    <w:p w14:paraId="79D7D83C" w14:textId="551D572D" w:rsidR="006A54B5" w:rsidRPr="006A54B5" w:rsidRDefault="006A54B5" w:rsidP="006A54B5">
      <w:pPr>
        <w:jc w:val="center"/>
        <w:rPr>
          <w:b/>
          <w:bCs/>
          <w:lang w:val="es-MX"/>
        </w:rPr>
      </w:pPr>
      <w:bookmarkStart w:id="107" w:name="_Tabla_4:_especialidades"/>
      <w:bookmarkEnd w:id="10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5B91D4D" w14:textId="1D9D6FE1" w:rsidR="00CB6B04" w:rsidRDefault="00CB6B04" w:rsidP="00824940">
      <w:pPr>
        <w:pStyle w:val="Ttulo2"/>
      </w:pPr>
      <w:bookmarkStart w:id="108" w:name="_Toc160649943"/>
      <w:bookmarkStart w:id="109" w:name="_Toc160651124"/>
      <w:bookmarkStart w:id="110" w:name="_Toc160651266"/>
      <w:bookmarkStart w:id="111" w:name="_Toc160702767"/>
      <w:bookmarkStart w:id="112" w:name="_Toc160702951"/>
      <w:bookmarkStart w:id="113" w:name="_Toc160703345"/>
      <w:r>
        <w:t xml:space="preserve">Tabla </w:t>
      </w:r>
      <w:r w:rsidR="00EC3A8E">
        <w:t>4</w:t>
      </w:r>
      <w:r>
        <w:t xml:space="preserve">: </w:t>
      </w:r>
      <w:r w:rsidR="00CC2A83">
        <w:t>E</w:t>
      </w:r>
      <w:r>
        <w:t xml:space="preserve">specialidades médicas con </w:t>
      </w:r>
      <w:r w:rsidRPr="00CC2A83">
        <w:t>mayores</w:t>
      </w:r>
      <w:r>
        <w:t xml:space="preserve"> </w:t>
      </w:r>
      <w:proofErr w:type="spellStart"/>
      <w:r>
        <w:t>odds</w:t>
      </w:r>
      <w:proofErr w:type="spellEnd"/>
      <w:r>
        <w:t xml:space="preserve"> ratios </w:t>
      </w:r>
      <w:r w:rsidR="0031709C">
        <w:t>entre aquellas con significancia estadística como predictoras</w:t>
      </w:r>
      <w:r>
        <w:t xml:space="preserve"> de </w:t>
      </w:r>
      <w:r w:rsidR="005579F0">
        <w:t>sexo</w:t>
      </w:r>
      <w:r w:rsidR="0031709C">
        <w:t xml:space="preserve"> entre postulantes</w:t>
      </w:r>
      <w:bookmarkEnd w:id="108"/>
      <w:bookmarkEnd w:id="109"/>
      <w:bookmarkEnd w:id="110"/>
      <w:bookmarkEnd w:id="111"/>
      <w:bookmarkEnd w:id="112"/>
      <w:bookmarkEnd w:id="113"/>
    </w:p>
    <w:p w14:paraId="33C9F344" w14:textId="6C160609" w:rsidR="00CB6B04" w:rsidRPr="00CB6B04" w:rsidRDefault="00CB6B04" w:rsidP="00CB6B04">
      <w:r>
        <w:t>Se excluyeron subespecialidades y especialidades con menos de 20 postulantes.</w:t>
      </w:r>
      <w:r w:rsidR="0031709C">
        <w:t xml:space="preserve"> </w:t>
      </w:r>
      <w:proofErr w:type="spellStart"/>
      <w:r w:rsidR="0031709C">
        <w:t>Odds</w:t>
      </w:r>
      <w:proofErr w:type="spellEnd"/>
      <w:r w:rsidR="0031709C">
        <w:t xml:space="preserve"> ratios ajustados al año de postulación</w:t>
      </w:r>
    </w:p>
    <w:tbl>
      <w:tblPr>
        <w:tblStyle w:val="Tablanormal2"/>
        <w:tblW w:w="5000" w:type="pct"/>
        <w:tblLook w:val="04A0" w:firstRow="1" w:lastRow="0" w:firstColumn="1" w:lastColumn="0" w:noHBand="0" w:noVBand="1"/>
      </w:tblPr>
      <w:tblGrid>
        <w:gridCol w:w="3476"/>
        <w:gridCol w:w="1280"/>
        <w:gridCol w:w="1863"/>
        <w:gridCol w:w="1891"/>
        <w:gridCol w:w="1236"/>
      </w:tblGrid>
      <w:tr w:rsidR="00CB6B04" w:rsidRPr="00CB6B04" w14:paraId="68A7D0DB"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2"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31709C">
              <w:rPr>
                <w:sz w:val="20"/>
                <w:szCs w:val="20"/>
              </w:rPr>
              <w:t>Odds</w:t>
            </w:r>
            <w:proofErr w:type="spellEnd"/>
            <w:r w:rsidRPr="0031709C">
              <w:rPr>
                <w:sz w:val="20"/>
                <w:szCs w:val="20"/>
              </w:rPr>
              <w:t xml:space="preserve">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6"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6"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6"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6"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6"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6"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6"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6"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6"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6"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6"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17C3B41C" w:rsidR="00115BAA" w:rsidRDefault="00115BAA" w:rsidP="00CB6B04">
      <w:r>
        <w:lastRenderedPageBreak/>
        <w:t xml:space="preserve">En la tabla se muestran las </w:t>
      </w:r>
      <w:r w:rsidR="00C35260">
        <w:t xml:space="preserve">10 </w:t>
      </w:r>
      <w:r>
        <w:t xml:space="preserve">especialidades médicas con mayores </w:t>
      </w:r>
      <w:proofErr w:type="spellStart"/>
      <w:r>
        <w:t>odds</w:t>
      </w:r>
      <w:proofErr w:type="spellEnd"/>
      <w:r>
        <w:t xml:space="preserve"> ratios</w:t>
      </w:r>
      <w:r w:rsidR="0031709C">
        <w:t xml:space="preserve"> entre aquellas con significancia estadística</w:t>
      </w:r>
      <w:r>
        <w:t xml:space="preserve"> como predictoras del </w:t>
      </w:r>
      <w:r w:rsidR="005579F0">
        <w:t>sexo</w:t>
      </w:r>
      <w:r w:rsidR="0031709C">
        <w:t xml:space="preserve"> entre los postulantes. Los </w:t>
      </w:r>
      <w:proofErr w:type="spellStart"/>
      <w:r w:rsidR="0031709C">
        <w:t>odds</w:t>
      </w:r>
      <w:proofErr w:type="spellEnd"/>
      <w:r w:rsidR="0031709C">
        <w:t xml:space="preserve"> ratios están ajustados </w:t>
      </w:r>
      <w:r>
        <w:t>al año de postulación.</w:t>
      </w:r>
      <w:r w:rsidR="00C35260">
        <w:t xml:space="preserve"> El intervalo de confianza del </w:t>
      </w:r>
      <w:proofErr w:type="spellStart"/>
      <w:r w:rsidR="00C35260">
        <w:t>odds</w:t>
      </w:r>
      <w:proofErr w:type="spellEnd"/>
      <w:r w:rsidR="00C35260">
        <w:t xml:space="preserve">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xml:space="preserve">, ordenadas de acuerdo al </w:t>
      </w:r>
      <w:proofErr w:type="spellStart"/>
      <w:r>
        <w:t>odds</w:t>
      </w:r>
      <w:proofErr w:type="spellEnd"/>
      <w:r>
        <w:t xml:space="preserve"> ratio.</w:t>
      </w:r>
    </w:p>
    <w:p w14:paraId="52143399" w14:textId="663A2FCA" w:rsidR="001929BE" w:rsidRPr="00707805" w:rsidRDefault="002811DD" w:rsidP="00707805">
      <w:r>
        <w:t xml:space="preserve">En total, las especialidades con significancia estadística con </w:t>
      </w:r>
      <w:proofErr w:type="spellStart"/>
      <w:r>
        <w:t>odds</w:t>
      </w:r>
      <w:proofErr w:type="spellEnd"/>
      <w:r>
        <w:t xml:space="preserve"> ratio superiores a uno</w:t>
      </w:r>
      <w:r w:rsidR="0031709C">
        <w:t xml:space="preserve"> (mayor número de postulantes de </w:t>
      </w:r>
      <w:r w:rsidR="005579F0">
        <w:t>sexo</w:t>
      </w:r>
      <w:r w:rsidR="0031709C">
        <w:t xml:space="preserve">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2C424948" w:rsidR="006A54B5" w:rsidRPr="006A54B5" w:rsidRDefault="006A54B5" w:rsidP="006A54B5">
      <w:pPr>
        <w:jc w:val="center"/>
        <w:rPr>
          <w:b/>
          <w:bCs/>
          <w:lang w:val="es-MX"/>
        </w:rPr>
      </w:pPr>
      <w:bookmarkStart w:id="114" w:name="_Tabla_5:_especialidades"/>
      <w:bookmarkEnd w:id="11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D207A63" w14:textId="2C126DC4" w:rsidR="004A2254" w:rsidRDefault="004A2254" w:rsidP="004A2254">
      <w:pPr>
        <w:pStyle w:val="Ttulo2"/>
      </w:pPr>
      <w:bookmarkStart w:id="115" w:name="_Toc160649944"/>
      <w:bookmarkStart w:id="116" w:name="_Toc160651125"/>
      <w:bookmarkStart w:id="117" w:name="_Toc160651267"/>
      <w:bookmarkStart w:id="118" w:name="_Tabla_5:_Especialidades_1"/>
      <w:bookmarkStart w:id="119" w:name="_Toc160702768"/>
      <w:bookmarkStart w:id="120" w:name="_Toc160702952"/>
      <w:bookmarkStart w:id="121" w:name="_Toc160703346"/>
      <w:bookmarkEnd w:id="118"/>
      <w:r>
        <w:t xml:space="preserve">Tabla </w:t>
      </w:r>
      <w:r w:rsidR="00EC3A8E">
        <w:t>5</w:t>
      </w:r>
      <w:r>
        <w:t xml:space="preserve">: </w:t>
      </w:r>
      <w:r w:rsidR="00CC2A83">
        <w:t>E</w:t>
      </w:r>
      <w:r w:rsidR="0031709C">
        <w:t xml:space="preserve">specialidades médicas con </w:t>
      </w:r>
      <w:r w:rsidR="0031709C" w:rsidRPr="00CC2A83">
        <w:t>menores</w:t>
      </w:r>
      <w:r w:rsidR="0031709C">
        <w:t xml:space="preserve"> </w:t>
      </w:r>
      <w:proofErr w:type="spellStart"/>
      <w:r w:rsidR="0031709C">
        <w:t>odds</w:t>
      </w:r>
      <w:proofErr w:type="spellEnd"/>
      <w:r w:rsidR="0031709C">
        <w:t xml:space="preserve"> ratios entre aquellas con significancia estadística como predictoras de </w:t>
      </w:r>
      <w:r w:rsidR="005579F0">
        <w:t>sexo</w:t>
      </w:r>
      <w:r w:rsidR="0031709C">
        <w:t xml:space="preserve"> entre postulantes</w:t>
      </w:r>
      <w:bookmarkEnd w:id="115"/>
      <w:bookmarkEnd w:id="116"/>
      <w:bookmarkEnd w:id="117"/>
      <w:bookmarkEnd w:id="119"/>
      <w:bookmarkEnd w:id="120"/>
      <w:bookmarkEnd w:id="121"/>
    </w:p>
    <w:p w14:paraId="0B25306E" w14:textId="4FB30D95" w:rsidR="0031709C" w:rsidRPr="0031709C" w:rsidRDefault="0031709C" w:rsidP="0031709C">
      <w:r>
        <w:t xml:space="preserve">Se excluyeron subespecialidades y especialidades con menos de 20 postulantes. </w:t>
      </w:r>
      <w:proofErr w:type="spellStart"/>
      <w:r>
        <w:t>Odds</w:t>
      </w:r>
      <w:proofErr w:type="spellEnd"/>
      <w:r>
        <w:t xml:space="preserve"> ratios ajustados al año de postulación</w:t>
      </w:r>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31709C">
              <w:rPr>
                <w:sz w:val="20"/>
                <w:szCs w:val="20"/>
              </w:rPr>
              <w:t>Odds</w:t>
            </w:r>
            <w:proofErr w:type="spellEnd"/>
            <w:r w:rsidRPr="0031709C">
              <w:rPr>
                <w:sz w:val="20"/>
                <w:szCs w:val="20"/>
              </w:rPr>
              <w:t xml:space="preserve">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13BEE3A5" w14:textId="4D496AC8" w:rsidR="0031709C" w:rsidRDefault="0031709C" w:rsidP="0031709C">
      <w:r>
        <w:lastRenderedPageBreak/>
        <w:t xml:space="preserve">En la tabla se muestran las 10 especialidades médicas con menores </w:t>
      </w:r>
      <w:proofErr w:type="spellStart"/>
      <w:r>
        <w:t>odds</w:t>
      </w:r>
      <w:proofErr w:type="spellEnd"/>
      <w:r>
        <w:t xml:space="preserve"> ratios entre aquellas con significancia estadística como predictoras del </w:t>
      </w:r>
      <w:r w:rsidR="005579F0">
        <w:t>sexo</w:t>
      </w:r>
      <w:r>
        <w:t xml:space="preserve"> entre los postulantes. Los </w:t>
      </w:r>
      <w:proofErr w:type="spellStart"/>
      <w:r>
        <w:t>odds</w:t>
      </w:r>
      <w:proofErr w:type="spellEnd"/>
      <w:r>
        <w:t xml:space="preserve"> ratios están ajustados al año de postulación. El intervalo de confianza del </w:t>
      </w:r>
      <w:proofErr w:type="spellStart"/>
      <w:r>
        <w:t>odds</w:t>
      </w:r>
      <w:proofErr w:type="spellEnd"/>
      <w:r>
        <w:t xml:space="preserve">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inferior al resto de especialidades y con significancia estadística, ordenadas de acuerdo al </w:t>
      </w:r>
      <w:proofErr w:type="spellStart"/>
      <w:r>
        <w:t>odds</w:t>
      </w:r>
      <w:proofErr w:type="spellEnd"/>
      <w:r>
        <w:t xml:space="preserve"> ratio.</w:t>
      </w:r>
    </w:p>
    <w:p w14:paraId="4EEBB325" w14:textId="4FE53999" w:rsidR="004A2254" w:rsidRPr="004A2254" w:rsidRDefault="002811DD" w:rsidP="004A2254">
      <w:r>
        <w:t xml:space="preserve">En total, las especialidades con significancia estadística con </w:t>
      </w:r>
      <w:proofErr w:type="spellStart"/>
      <w:r>
        <w:t>odds</w:t>
      </w:r>
      <w:proofErr w:type="spellEnd"/>
      <w:r>
        <w:t xml:space="preserve"> ratio inferiores a uno </w:t>
      </w:r>
      <w:r w:rsidR="0031709C">
        <w:t xml:space="preserve">(mayor número de postulantes de </w:t>
      </w:r>
      <w:r w:rsidR="005579F0">
        <w:t>sexo</w:t>
      </w:r>
      <w:r w:rsidR="0031709C">
        <w:t xml:space="preserve"> masculino) </w:t>
      </w:r>
      <w:r>
        <w:t xml:space="preserve">fueron: </w:t>
      </w:r>
      <w:r w:rsidRPr="002811DD">
        <w:t xml:space="preserve">ortopedia y traumatología, cirugía general, urología, neurocirugía, cardiología, cirugía de tórax y cardiovascular, cirugía plástica, cirugía oncológica, medicina intensiva, ginecología oncológica, cirugía </w:t>
      </w:r>
      <w:proofErr w:type="spellStart"/>
      <w:r w:rsidRPr="002811DD">
        <w:t>hepatopancreatobiliar</w:t>
      </w:r>
      <w:proofErr w:type="spellEnd"/>
      <w:r w:rsidRPr="002811DD">
        <w:t xml:space="preserve">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4330D2DB" w:rsidR="006A54B5" w:rsidRPr="006A54B5" w:rsidRDefault="006A54B5" w:rsidP="006A54B5">
      <w:pPr>
        <w:jc w:val="center"/>
        <w:rPr>
          <w:b/>
          <w:bCs/>
          <w:lang w:val="es-MX"/>
        </w:rPr>
      </w:pPr>
      <w:bookmarkStart w:id="122" w:name="_Figura_2:_proporción"/>
      <w:bookmarkEnd w:id="12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464DD0E" w14:textId="2E616338" w:rsidR="005930F2" w:rsidRDefault="005930F2" w:rsidP="004D6292">
      <w:pPr>
        <w:pStyle w:val="Ttulo2"/>
      </w:pPr>
      <w:bookmarkStart w:id="123" w:name="_Toc160649945"/>
      <w:bookmarkStart w:id="124" w:name="_Toc160651126"/>
      <w:bookmarkStart w:id="125" w:name="_Toc160651268"/>
      <w:bookmarkStart w:id="126" w:name="_Toc160702769"/>
      <w:bookmarkStart w:id="127" w:name="_Toc160702953"/>
      <w:bookmarkStart w:id="128" w:name="_Toc160703347"/>
      <w:r>
        <w:t xml:space="preserve">Figura 2: </w:t>
      </w:r>
      <w:r w:rsidR="00CC2A83">
        <w:t>P</w:t>
      </w:r>
      <w:r>
        <w:t>roporción de</w:t>
      </w:r>
      <w:r w:rsidR="00880D32">
        <w:t xml:space="preserve"> postulantes de </w:t>
      </w:r>
      <w:r w:rsidR="005579F0">
        <w:t>sexo</w:t>
      </w:r>
      <w:r w:rsidR="00880D32">
        <w:t xml:space="preserve"> femenino</w:t>
      </w:r>
      <w:r>
        <w:t xml:space="preserve"> de las seis especialidades médicas con </w:t>
      </w:r>
      <w:r w:rsidR="00880D32">
        <w:t xml:space="preserve">más postulantes </w:t>
      </w:r>
      <w:r>
        <w:t xml:space="preserve">entre aquellas que presentaban significancia estadística y un </w:t>
      </w:r>
      <w:proofErr w:type="spellStart"/>
      <w:r w:rsidRPr="00CC2A83">
        <w:t>odds</w:t>
      </w:r>
      <w:proofErr w:type="spellEnd"/>
      <w:r w:rsidRPr="00CC2A83">
        <w:t xml:space="preserve"> ratio superior a uno</w:t>
      </w:r>
      <w:bookmarkEnd w:id="123"/>
      <w:bookmarkEnd w:id="124"/>
      <w:bookmarkEnd w:id="125"/>
      <w:bookmarkEnd w:id="126"/>
      <w:bookmarkEnd w:id="127"/>
      <w:bookmarkEnd w:id="128"/>
    </w:p>
    <w:p w14:paraId="6C786045" w14:textId="721ACD85" w:rsidR="000013E6" w:rsidRPr="000013E6" w:rsidRDefault="000013E6" w:rsidP="000013E6">
      <w:r>
        <w:t>La línea negra muestra la proporción global de los postulantes.</w:t>
      </w:r>
    </w:p>
    <w:p w14:paraId="770FB3DA" w14:textId="1B2AE990" w:rsidR="00081CFF" w:rsidRDefault="00976A19" w:rsidP="00081CFF">
      <w:pPr>
        <w:pStyle w:val="NormalWeb"/>
      </w:pPr>
      <w:r>
        <w:rPr>
          <w:noProof/>
        </w:rPr>
        <w:drawing>
          <wp:inline distT="0" distB="0" distL="0" distR="0" wp14:anchorId="32383199" wp14:editId="4C6838F0">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6A4BCCB4" w14:textId="3F1FDD6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superior a uno, datos de postulantes al programa de </w:t>
      </w:r>
      <w:proofErr w:type="spellStart"/>
      <w:r w:rsidRPr="00393A7D">
        <w:t>residentado</w:t>
      </w:r>
      <w:proofErr w:type="spellEnd"/>
      <w:r w:rsidRPr="00393A7D">
        <w:t xml:space="preserve"> médico del Perú entre los años 2013 y 2023</w:t>
      </w:r>
      <w:r>
        <w:t>.</w:t>
      </w:r>
    </w:p>
    <w:p w14:paraId="00DEEA8A" w14:textId="634DD8D9" w:rsidR="00393A7D" w:rsidRDefault="00393A7D" w:rsidP="00323F24">
      <w:pPr>
        <w:spacing w:before="0" w:after="160" w:line="259" w:lineRule="auto"/>
      </w:pPr>
      <w:r>
        <w:t xml:space="preserve">Se puede observar que estas especialidades se caracterizan por tener una mayor proporción de postulantes de </w:t>
      </w:r>
      <w:r w:rsidR="005579F0">
        <w:t>sexo</w:t>
      </w:r>
      <w:r>
        <w:t xml:space="preserve"> femenino en comparación con la proporción global, también se observa que, en líneas generales, tienen más mujeres que hombres (líneas sobre la línea roja discontinua que indica igual número de postulantes de </w:t>
      </w:r>
      <w:r w:rsidR="005579F0">
        <w:t>sexo</w:t>
      </w:r>
      <w:r>
        <w:t xml:space="preserve"> femenino y masculino).</w:t>
      </w:r>
    </w:p>
    <w:p w14:paraId="02891FEF" w14:textId="6CAAAA15" w:rsidR="004D6292" w:rsidRDefault="004D6292">
      <w:pPr>
        <w:spacing w:before="0" w:after="160" w:line="259" w:lineRule="auto"/>
        <w:jc w:val="left"/>
      </w:pPr>
      <w:r>
        <w:br w:type="page"/>
      </w:r>
    </w:p>
    <w:p w14:paraId="3E769275" w14:textId="53EC3F73" w:rsidR="006A54B5" w:rsidRPr="006A54B5" w:rsidRDefault="006A54B5" w:rsidP="006A54B5">
      <w:pPr>
        <w:jc w:val="center"/>
        <w:rPr>
          <w:b/>
          <w:bCs/>
          <w:lang w:val="es-MX"/>
        </w:rPr>
      </w:pPr>
      <w:bookmarkStart w:id="129" w:name="_Figura_3:_proporción"/>
      <w:bookmarkEnd w:id="12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C4EC521" w14:textId="41BBF53A" w:rsidR="004D6292" w:rsidRDefault="004D6292" w:rsidP="004D6292">
      <w:pPr>
        <w:pStyle w:val="Ttulo2"/>
      </w:pPr>
      <w:bookmarkStart w:id="130" w:name="_Toc160649946"/>
      <w:bookmarkStart w:id="131" w:name="_Toc160651127"/>
      <w:bookmarkStart w:id="132" w:name="_Toc160651269"/>
      <w:bookmarkStart w:id="133" w:name="_Toc160702770"/>
      <w:bookmarkStart w:id="134" w:name="_Toc160702954"/>
      <w:bookmarkStart w:id="135" w:name="_Toc160703348"/>
      <w:r>
        <w:t xml:space="preserve">Figura </w:t>
      </w:r>
      <w:r w:rsidR="00EC3A8E">
        <w:t>3</w:t>
      </w:r>
      <w:r>
        <w:t xml:space="preserve">: </w:t>
      </w:r>
      <w:r w:rsidR="00CC2A83">
        <w:t>P</w:t>
      </w:r>
      <w:r>
        <w:t xml:space="preserve">roporción de </w:t>
      </w:r>
      <w:r w:rsidR="00880D32">
        <w:t xml:space="preserve">postulantes de </w:t>
      </w:r>
      <w:r w:rsidR="005579F0">
        <w:t>sexo</w:t>
      </w:r>
      <w:r w:rsidR="00880D32">
        <w:t xml:space="preserve"> femenino</w:t>
      </w:r>
      <w:r>
        <w:t xml:space="preserve"> de las seis especialidades médicas con </w:t>
      </w:r>
      <w:r w:rsidR="00880D32">
        <w:t>más</w:t>
      </w:r>
      <w:r>
        <w:t xml:space="preserve"> postulantes entre aquellas que presentaban significancia estadística y un </w:t>
      </w:r>
      <w:proofErr w:type="spellStart"/>
      <w:r w:rsidRPr="00CC2A83">
        <w:t>odds</w:t>
      </w:r>
      <w:proofErr w:type="spellEnd"/>
      <w:r w:rsidRPr="00CC2A83">
        <w:t xml:space="preserve"> ratio </w:t>
      </w:r>
      <w:r w:rsidR="000013E6" w:rsidRPr="00CC2A83">
        <w:t>inferior</w:t>
      </w:r>
      <w:r w:rsidRPr="00CC2A83">
        <w:t xml:space="preserve"> a uno</w:t>
      </w:r>
      <w:bookmarkEnd w:id="130"/>
      <w:bookmarkEnd w:id="131"/>
      <w:bookmarkEnd w:id="132"/>
      <w:bookmarkEnd w:id="133"/>
      <w:bookmarkEnd w:id="134"/>
      <w:bookmarkEnd w:id="135"/>
    </w:p>
    <w:p w14:paraId="42B98074" w14:textId="4840A76D" w:rsidR="000013E6" w:rsidRPr="000013E6" w:rsidRDefault="000013E6" w:rsidP="000013E6">
      <w:r>
        <w:t>La línea negra muestra la proporción global de los postulantes.</w:t>
      </w:r>
    </w:p>
    <w:p w14:paraId="6D0294E0" w14:textId="63E11CDC" w:rsidR="00081CFF" w:rsidRDefault="00976A19" w:rsidP="00081CFF">
      <w:pPr>
        <w:pStyle w:val="NormalWeb"/>
      </w:pPr>
      <w:r>
        <w:rPr>
          <w:noProof/>
        </w:rPr>
        <w:drawing>
          <wp:inline distT="0" distB="0" distL="0" distR="0" wp14:anchorId="0C71F272" wp14:editId="22EF2B98">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w:t>
      </w:r>
      <w:r>
        <w:t>inferior</w:t>
      </w:r>
      <w:r w:rsidRPr="00393A7D">
        <w:t xml:space="preserve"> a uno, datos de postulantes al programa de </w:t>
      </w:r>
      <w:proofErr w:type="spellStart"/>
      <w:r w:rsidRPr="00393A7D">
        <w:t>residentado</w:t>
      </w:r>
      <w:proofErr w:type="spellEnd"/>
      <w:r w:rsidRPr="00393A7D">
        <w:t xml:space="preserve"> médico del Perú entre los años 2013 y 2023</w:t>
      </w:r>
      <w:r>
        <w:t>.</w:t>
      </w:r>
    </w:p>
    <w:p w14:paraId="34C3AB37" w14:textId="652316DF" w:rsidR="00393A7D" w:rsidRDefault="00393A7D" w:rsidP="00323F24">
      <w:pPr>
        <w:spacing w:before="0" w:after="160" w:line="259" w:lineRule="auto"/>
      </w:pPr>
      <w:r>
        <w:t xml:space="preserve">Se puede observar que estas especialidades se caracterizan por tener una menor proporción de postulantes de </w:t>
      </w:r>
      <w:r w:rsidR="005579F0">
        <w:t>sexo</w:t>
      </w:r>
      <w:r>
        <w:t xml:space="preserve"> femenino en comparación con la proporción global, también se observa que, en líneas generales, tienen menos mujeres que hombres (líneas por debajo de la línea roja discontinua que indica igual número de postulantes de </w:t>
      </w:r>
      <w:r w:rsidR="005579F0">
        <w:t>sexo</w:t>
      </w:r>
      <w:r>
        <w:t xml:space="preserve"> femenino y masculino).</w:t>
      </w:r>
    </w:p>
    <w:p w14:paraId="0D0F43CA" w14:textId="6B22E54D" w:rsidR="00693077" w:rsidRDefault="00693077">
      <w:pPr>
        <w:spacing w:before="0" w:after="160" w:line="259" w:lineRule="auto"/>
        <w:jc w:val="left"/>
      </w:pPr>
      <w:r>
        <w:br w:type="page"/>
      </w:r>
    </w:p>
    <w:p w14:paraId="43D04A74" w14:textId="142EC7BD" w:rsidR="006A54B5" w:rsidRPr="006A54B5" w:rsidRDefault="006A54B5" w:rsidP="006A54B5">
      <w:pPr>
        <w:jc w:val="center"/>
        <w:rPr>
          <w:b/>
          <w:bCs/>
          <w:lang w:val="es-MX"/>
        </w:rPr>
      </w:pPr>
      <w:bookmarkStart w:id="136" w:name="_Figura_4:_proporción"/>
      <w:bookmarkEnd w:id="13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8D07D9C" w14:textId="505D9688" w:rsidR="00976A19" w:rsidRDefault="00693077" w:rsidP="008F0402">
      <w:pPr>
        <w:pStyle w:val="Ttulo2"/>
      </w:pPr>
      <w:bookmarkStart w:id="137" w:name="_Figura_4:_proporción_1"/>
      <w:bookmarkStart w:id="138" w:name="_Toc160649947"/>
      <w:bookmarkStart w:id="139" w:name="_Toc160651128"/>
      <w:bookmarkStart w:id="140" w:name="_Toc160651270"/>
      <w:bookmarkStart w:id="141" w:name="_Toc160702771"/>
      <w:bookmarkStart w:id="142" w:name="_Toc160702955"/>
      <w:bookmarkStart w:id="143" w:name="_Toc160703349"/>
      <w:bookmarkEnd w:id="137"/>
      <w:r>
        <w:t xml:space="preserve">Figura </w:t>
      </w:r>
      <w:r w:rsidR="00EC3A8E">
        <w:t>4</w:t>
      </w:r>
      <w:r w:rsidR="001E730E">
        <w:t>:</w:t>
      </w:r>
      <w:r w:rsidR="0014747D">
        <w:t xml:space="preserve"> </w:t>
      </w:r>
      <w:r w:rsidR="00CC2A83">
        <w:t>P</w:t>
      </w:r>
      <w:r w:rsidR="0014747D">
        <w:t xml:space="preserve">roporción de </w:t>
      </w:r>
      <w:r w:rsidR="00880D32">
        <w:t xml:space="preserve">postulantes de </w:t>
      </w:r>
      <w:r w:rsidR="005579F0">
        <w:t>sexo</w:t>
      </w:r>
      <w:r w:rsidR="00880D32">
        <w:t xml:space="preserve"> femenino</w:t>
      </w:r>
      <w:r w:rsidR="0014747D">
        <w:t xml:space="preserve"> </w:t>
      </w:r>
      <w:r w:rsidR="00880D32">
        <w:t>de las</w:t>
      </w:r>
      <w:r w:rsidR="0014747D">
        <w:t xml:space="preserve"> especialidades que tuvieron una modificación de efecto sobre el año de postulación estadísticamente significativa</w:t>
      </w:r>
      <w:bookmarkEnd w:id="138"/>
      <w:bookmarkEnd w:id="139"/>
      <w:bookmarkEnd w:id="140"/>
      <w:bookmarkEnd w:id="141"/>
      <w:bookmarkEnd w:id="142"/>
      <w:bookmarkEnd w:id="143"/>
    </w:p>
    <w:p w14:paraId="2897E3D4" w14:textId="31ACC5DF" w:rsidR="00081CFF" w:rsidRDefault="00081CFF">
      <w:pPr>
        <w:spacing w:before="0" w:after="160" w:line="259" w:lineRule="auto"/>
        <w:jc w:val="left"/>
      </w:pPr>
      <w:r>
        <w:t xml:space="preserve">Se observa </w:t>
      </w:r>
      <w:r w:rsidR="0014747D">
        <w:t>como línea negra la proporción global</w:t>
      </w:r>
      <w:r w:rsidR="00976A19">
        <w:t xml:space="preserve"> de postulantes de </w:t>
      </w:r>
      <w:r w:rsidR="005579F0">
        <w:t>sexo</w:t>
      </w:r>
      <w:r w:rsidR="00976A19">
        <w:t xml:space="preserve"> femenino.</w:t>
      </w:r>
    </w:p>
    <w:p w14:paraId="52C34887" w14:textId="6E90FD36" w:rsidR="0014747D" w:rsidRDefault="00976A19" w:rsidP="0014747D">
      <w:pPr>
        <w:pStyle w:val="NormalWeb"/>
      </w:pPr>
      <w:r>
        <w:rPr>
          <w:noProof/>
        </w:rPr>
        <w:drawing>
          <wp:inline distT="0" distB="0" distL="0" distR="0" wp14:anchorId="67BF1AD3" wp14:editId="1714C6EF">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1AACE937" w14:textId="633451F8"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xml:space="preserve">, luego de incluir la interacción de la especialidad y el año de postulación en el modelo estadístico (regresión lineal) que tiene como variable dependiente (resultado) el </w:t>
      </w:r>
      <w:r w:rsidR="005579F0">
        <w:t>sexo</w:t>
      </w:r>
      <w:r w:rsidR="008F0402">
        <w:t xml:space="preserve">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5C498B83" w:rsidR="006A54B5" w:rsidRPr="006A54B5" w:rsidRDefault="006A54B5" w:rsidP="006A54B5">
      <w:pPr>
        <w:jc w:val="center"/>
        <w:rPr>
          <w:b/>
          <w:bCs/>
          <w:lang w:val="es-MX"/>
        </w:rPr>
      </w:pPr>
      <w:bookmarkStart w:id="144" w:name="_Figura_5:_número"/>
      <w:bookmarkEnd w:id="14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1D05BB0" w14:textId="003796A8" w:rsidR="00707805" w:rsidRDefault="00974CF5" w:rsidP="00974CF5">
      <w:pPr>
        <w:pStyle w:val="Ttulo2"/>
      </w:pPr>
      <w:bookmarkStart w:id="145" w:name="_Toc160649948"/>
      <w:bookmarkStart w:id="146" w:name="_Toc160651129"/>
      <w:bookmarkStart w:id="147" w:name="_Toc160651271"/>
      <w:bookmarkStart w:id="148" w:name="_Toc160702772"/>
      <w:bookmarkStart w:id="149" w:name="_Toc160702956"/>
      <w:bookmarkStart w:id="150" w:name="_Toc160703350"/>
      <w:r>
        <w:t xml:space="preserve">Figura </w:t>
      </w:r>
      <w:r w:rsidR="00EC3A8E">
        <w:t>5</w:t>
      </w:r>
      <w:r>
        <w:t xml:space="preserve">: </w:t>
      </w:r>
      <w:r w:rsidR="00CC2A83">
        <w:t>N</w:t>
      </w:r>
      <w:r>
        <w:t xml:space="preserve">úmero de postulantes al programa de </w:t>
      </w:r>
      <w:proofErr w:type="spellStart"/>
      <w:r>
        <w:t>residentado</w:t>
      </w:r>
      <w:proofErr w:type="spellEnd"/>
      <w:r>
        <w:t xml:space="preserve"> médico </w:t>
      </w:r>
      <w:r w:rsidR="00880D32">
        <w:t>a</w:t>
      </w:r>
      <w:r>
        <w:t xml:space="preserve"> especialidades clínicas y quirúrgicas en los distintos años</w:t>
      </w:r>
      <w:bookmarkEnd w:id="145"/>
      <w:bookmarkEnd w:id="146"/>
      <w:bookmarkEnd w:id="147"/>
      <w:bookmarkEnd w:id="148"/>
      <w:bookmarkEnd w:id="149"/>
      <w:bookmarkEnd w:id="150"/>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907A38F">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 xml:space="preserve">En la figura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3F9D1338" w:rsidR="006A54B5" w:rsidRPr="006A54B5" w:rsidRDefault="006A54B5" w:rsidP="006A54B5">
      <w:pPr>
        <w:jc w:val="center"/>
        <w:rPr>
          <w:b/>
          <w:bCs/>
          <w:lang w:val="es-MX"/>
        </w:rPr>
      </w:pPr>
      <w:bookmarkStart w:id="151" w:name="_Figura_6:_proporción"/>
      <w:bookmarkEnd w:id="15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7D4C961" w14:textId="37E14341" w:rsidR="00974CF5" w:rsidRDefault="00974CF5" w:rsidP="00974CF5">
      <w:pPr>
        <w:pStyle w:val="Ttulo2"/>
      </w:pPr>
      <w:bookmarkStart w:id="152" w:name="_Toc160649949"/>
      <w:bookmarkStart w:id="153" w:name="_Toc160651130"/>
      <w:bookmarkStart w:id="154" w:name="_Toc160651272"/>
      <w:bookmarkStart w:id="155" w:name="_Toc160702773"/>
      <w:bookmarkStart w:id="156" w:name="_Toc160702957"/>
      <w:bookmarkStart w:id="157" w:name="_Toc160703351"/>
      <w:r>
        <w:t xml:space="preserve">Figura </w:t>
      </w:r>
      <w:r w:rsidR="00EC3A8E">
        <w:t>6</w:t>
      </w:r>
      <w:r>
        <w:t xml:space="preserve">: </w:t>
      </w:r>
      <w:r w:rsidR="00CC2A83">
        <w:t>P</w:t>
      </w:r>
      <w:r>
        <w:t xml:space="preserve">roporción de postulantes </w:t>
      </w:r>
      <w:r w:rsidR="00880D32">
        <w:t xml:space="preserve">de </w:t>
      </w:r>
      <w:r w:rsidR="005579F0">
        <w:t>sexo</w:t>
      </w:r>
      <w:r w:rsidR="00880D32">
        <w:t xml:space="preserve"> femenino </w:t>
      </w:r>
      <w:r>
        <w:t xml:space="preserve">al programa de </w:t>
      </w:r>
      <w:proofErr w:type="spellStart"/>
      <w:r>
        <w:t>residentado</w:t>
      </w:r>
      <w:proofErr w:type="spellEnd"/>
      <w:r>
        <w:t xml:space="preserve"> médico</w:t>
      </w:r>
      <w:r w:rsidR="00880D32">
        <w:t xml:space="preserve"> </w:t>
      </w:r>
      <w:r>
        <w:t xml:space="preserve">separada por especialidades clínicas y quirúrgicas entre </w:t>
      </w:r>
      <w:r w:rsidR="00880D32">
        <w:t>los distintos años</w:t>
      </w:r>
      <w:bookmarkEnd w:id="152"/>
      <w:bookmarkEnd w:id="153"/>
      <w:bookmarkEnd w:id="154"/>
      <w:bookmarkEnd w:id="155"/>
      <w:bookmarkEnd w:id="156"/>
      <w:bookmarkEnd w:id="157"/>
    </w:p>
    <w:p w14:paraId="3253D09A" w14:textId="77777777" w:rsidR="00976A19" w:rsidRDefault="00976A19" w:rsidP="00974CF5"/>
    <w:p w14:paraId="23F6CDF4" w14:textId="016F9FD8"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1831F0C9">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6CC87B73" w14:textId="77777777" w:rsidR="00880D32" w:rsidRDefault="00880D32" w:rsidP="00AE5075">
      <w:pPr>
        <w:pStyle w:val="NormalWeb"/>
      </w:pPr>
    </w:p>
    <w:p w14:paraId="53601B11" w14:textId="3A10584B" w:rsidR="00A40070" w:rsidRDefault="00A40070" w:rsidP="00323F24">
      <w:pPr>
        <w:spacing w:before="0" w:after="160" w:line="259" w:lineRule="auto"/>
      </w:pPr>
      <w:r>
        <w:t xml:space="preserve">En la figura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37224032" w:rsidR="006A54B5" w:rsidRPr="006A54B5" w:rsidRDefault="006A54B5" w:rsidP="006A54B5">
      <w:pPr>
        <w:jc w:val="center"/>
        <w:rPr>
          <w:b/>
          <w:bCs/>
          <w:lang w:val="es-MX"/>
        </w:rPr>
      </w:pPr>
      <w:bookmarkStart w:id="158" w:name="_Figura_7:_número"/>
      <w:bookmarkEnd w:id="15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2B7EFEF" w14:textId="746E53B6" w:rsidR="00974CF5" w:rsidRDefault="00974CF5" w:rsidP="00974CF5">
      <w:pPr>
        <w:pStyle w:val="Ttulo2"/>
      </w:pPr>
      <w:bookmarkStart w:id="159" w:name="_Toc160649950"/>
      <w:bookmarkStart w:id="160" w:name="_Toc160651131"/>
      <w:bookmarkStart w:id="161" w:name="_Toc160651273"/>
      <w:bookmarkStart w:id="162" w:name="_Toc160702774"/>
      <w:bookmarkStart w:id="163" w:name="_Toc160702958"/>
      <w:bookmarkStart w:id="164" w:name="_Toc160703352"/>
      <w:r>
        <w:t xml:space="preserve">Figura </w:t>
      </w:r>
      <w:r w:rsidR="00EC3A8E">
        <w:t>7</w:t>
      </w:r>
      <w:r>
        <w:t xml:space="preserve">: </w:t>
      </w:r>
      <w:r w:rsidR="00CC2A83">
        <w:t>N</w:t>
      </w:r>
      <w:r>
        <w:t xml:space="preserve">úmero de postulantes de </w:t>
      </w:r>
      <w:r w:rsidR="005579F0">
        <w:t>sexo</w:t>
      </w:r>
      <w:r>
        <w:t xml:space="preserve"> </w:t>
      </w:r>
      <w:r w:rsidRPr="00CC2A83">
        <w:t>femenino</w:t>
      </w:r>
      <w:r>
        <w:t xml:space="preserve"> al programa de </w:t>
      </w:r>
      <w:proofErr w:type="spellStart"/>
      <w:r>
        <w:t>residentado</w:t>
      </w:r>
      <w:proofErr w:type="spellEnd"/>
      <w:r>
        <w:t xml:space="preserve"> médico a especialidades clínicas y quirúrgicas en los distintos años</w:t>
      </w:r>
      <w:bookmarkEnd w:id="159"/>
      <w:bookmarkEnd w:id="160"/>
      <w:bookmarkEnd w:id="161"/>
      <w:bookmarkEnd w:id="162"/>
      <w:bookmarkEnd w:id="163"/>
      <w:bookmarkEnd w:id="164"/>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557FC394">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6AAC949D" w:rsidR="00A40070" w:rsidRDefault="00A40070" w:rsidP="00323F24">
      <w:r w:rsidRPr="00A40070">
        <w:t xml:space="preserve">En la figura se observa el número de postulantes de </w:t>
      </w:r>
      <w:r w:rsidR="005579F0">
        <w:t>sexo</w:t>
      </w:r>
      <w:r w:rsidRPr="00A40070">
        <w:t xml:space="preserve">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4E5117C" w:rsidR="006A54B5" w:rsidRPr="006A54B5" w:rsidRDefault="006A54B5" w:rsidP="006A54B5">
      <w:pPr>
        <w:jc w:val="center"/>
        <w:rPr>
          <w:b/>
          <w:bCs/>
          <w:lang w:val="es-MX"/>
        </w:rPr>
      </w:pPr>
      <w:bookmarkStart w:id="165" w:name="_Figura_8:_número"/>
      <w:bookmarkEnd w:id="16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AB58112" w14:textId="3CD4023F" w:rsidR="00974CF5" w:rsidRDefault="00974CF5" w:rsidP="00974CF5">
      <w:pPr>
        <w:pStyle w:val="Ttulo2"/>
      </w:pPr>
      <w:bookmarkStart w:id="166" w:name="_Toc160649951"/>
      <w:bookmarkStart w:id="167" w:name="_Toc160651132"/>
      <w:bookmarkStart w:id="168" w:name="_Toc160651274"/>
      <w:bookmarkStart w:id="169" w:name="_Toc160702775"/>
      <w:bookmarkStart w:id="170" w:name="_Toc160702959"/>
      <w:bookmarkStart w:id="171" w:name="_Toc160703353"/>
      <w:r>
        <w:t xml:space="preserve">Figura </w:t>
      </w:r>
      <w:r w:rsidR="00EC3A8E">
        <w:t>8</w:t>
      </w:r>
      <w:r>
        <w:t xml:space="preserve">: </w:t>
      </w:r>
      <w:r w:rsidR="00CC2A83">
        <w:t>N</w:t>
      </w:r>
      <w:r>
        <w:t xml:space="preserve">úmero de postulantes de </w:t>
      </w:r>
      <w:r w:rsidR="005579F0">
        <w:t>sexo</w:t>
      </w:r>
      <w:r>
        <w:t xml:space="preserve"> </w:t>
      </w:r>
      <w:r w:rsidRPr="00CC2A83">
        <w:t>masculino</w:t>
      </w:r>
      <w:r>
        <w:t xml:space="preserve"> al programa de </w:t>
      </w:r>
      <w:proofErr w:type="spellStart"/>
      <w:r>
        <w:t>residentado</w:t>
      </w:r>
      <w:proofErr w:type="spellEnd"/>
      <w:r>
        <w:t xml:space="preserve"> médico a especialidades clínicas y quirúrgicas en los distintos años</w:t>
      </w:r>
      <w:bookmarkEnd w:id="166"/>
      <w:bookmarkEnd w:id="167"/>
      <w:bookmarkEnd w:id="168"/>
      <w:bookmarkEnd w:id="169"/>
      <w:bookmarkEnd w:id="170"/>
      <w:bookmarkEnd w:id="171"/>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D6CFD12">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177B46E7" w:rsidR="0014747D" w:rsidRDefault="00A40070" w:rsidP="00323F24">
      <w:pPr>
        <w:spacing w:before="0" w:after="160" w:line="259" w:lineRule="auto"/>
      </w:pPr>
      <w:r w:rsidRPr="00A40070">
        <w:t xml:space="preserve">En la figura se representa lo mismo que en la figura </w:t>
      </w:r>
      <w:r w:rsidR="0014747D">
        <w:t>anterior</w:t>
      </w:r>
      <w:r w:rsidRPr="00A40070">
        <w:t xml:space="preserve">, pero para el </w:t>
      </w:r>
      <w:r w:rsidR="005579F0">
        <w:t>sexo</w:t>
      </w:r>
      <w:r w:rsidRPr="00A40070">
        <w:t xml:space="preserve"> masculino. Se observa</w:t>
      </w:r>
      <w:r w:rsidR="00AE5075">
        <w:t xml:space="preserve"> también una disminución de postulantes en los años 2020 y 2021. Se encontró que </w:t>
      </w:r>
      <w:r w:rsidRPr="00A40070">
        <w:t xml:space="preserve">en el </w:t>
      </w:r>
      <w:r w:rsidR="005579F0">
        <w:t>sexo</w:t>
      </w:r>
      <w:r w:rsidRPr="00A40070">
        <w:t xml:space="preserve"> masculino las especialidades quirúrgicas ocupan una mayor parte de las postulaciones, en comparación con el </w:t>
      </w:r>
      <w:r w:rsidR="005579F0">
        <w:t>sexo</w:t>
      </w:r>
      <w:r w:rsidRPr="00A40070">
        <w:t xml:space="preserve"> femenino.</w:t>
      </w:r>
    </w:p>
    <w:p w14:paraId="68A8774A" w14:textId="555C9AEB" w:rsidR="00974CF5" w:rsidRDefault="00974CF5">
      <w:pPr>
        <w:spacing w:before="0" w:after="160" w:line="259" w:lineRule="auto"/>
        <w:jc w:val="left"/>
      </w:pPr>
      <w:r>
        <w:br w:type="page"/>
      </w:r>
    </w:p>
    <w:p w14:paraId="62C8824D" w14:textId="2E7F6F38" w:rsidR="006A54B5" w:rsidRPr="006A54B5" w:rsidRDefault="006A54B5" w:rsidP="006A54B5">
      <w:pPr>
        <w:jc w:val="center"/>
        <w:rPr>
          <w:b/>
          <w:bCs/>
          <w:lang w:val="es-MX"/>
        </w:rPr>
      </w:pPr>
      <w:bookmarkStart w:id="172" w:name="_Tabla_6:_comparación"/>
      <w:bookmarkEnd w:id="17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AA767F" w14:textId="04A0A29A" w:rsidR="00974CF5" w:rsidRDefault="00751A96" w:rsidP="00751A96">
      <w:pPr>
        <w:pStyle w:val="Ttulo2"/>
      </w:pPr>
      <w:bookmarkStart w:id="173" w:name="_Toc160649952"/>
      <w:bookmarkStart w:id="174" w:name="_Toc160651133"/>
      <w:bookmarkStart w:id="175" w:name="_Toc160651275"/>
      <w:bookmarkStart w:id="176" w:name="_Toc160702776"/>
      <w:bookmarkStart w:id="177" w:name="_Toc160702960"/>
      <w:bookmarkStart w:id="178" w:name="_Toc160703354"/>
      <w:r>
        <w:t xml:space="preserve">Tabla </w:t>
      </w:r>
      <w:r w:rsidR="00EC3A8E">
        <w:t>6</w:t>
      </w:r>
      <w:r w:rsidR="00EE3330">
        <w:t xml:space="preserve">: </w:t>
      </w:r>
      <w:r w:rsidR="00CC2A83">
        <w:t>C</w:t>
      </w:r>
      <w:r w:rsidR="00EE3330">
        <w:t xml:space="preserve">omparación en el número y porcentaje de postulantes al </w:t>
      </w:r>
      <w:proofErr w:type="spellStart"/>
      <w:r w:rsidR="00EE3330">
        <w:t>residentado</w:t>
      </w:r>
      <w:proofErr w:type="spellEnd"/>
      <w:r w:rsidR="00EE3330">
        <w:t xml:space="preserve"> médico entre mujeres y </w:t>
      </w:r>
      <w:r w:rsidR="00D277E7">
        <w:t>varones</w:t>
      </w:r>
      <w:r w:rsidR="00EE3330">
        <w:t xml:space="preserve"> de acuerdo a postulación a especialidad clínica o especialidad quirúrgica entre </w:t>
      </w:r>
      <w:r w:rsidR="00880D32">
        <w:t>los distintos años</w:t>
      </w:r>
      <w:bookmarkEnd w:id="173"/>
      <w:bookmarkEnd w:id="174"/>
      <w:bookmarkEnd w:id="175"/>
      <w:bookmarkEnd w:id="176"/>
      <w:bookmarkEnd w:id="177"/>
      <w:bookmarkEnd w:id="178"/>
    </w:p>
    <w:p w14:paraId="710CD58A" w14:textId="7C887D37" w:rsidR="00751A96" w:rsidRPr="00751A96" w:rsidRDefault="00751A96" w:rsidP="00751A96">
      <w:r>
        <w:t xml:space="preserve">Para esta tabla se excluyeron aquellos que no tenían </w:t>
      </w:r>
      <w:r w:rsidR="005579F0">
        <w:t>sexo</w:t>
      </w:r>
      <w:r>
        <w:t xml:space="preserve"> asignado.</w:t>
      </w:r>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880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0" w:type="pct"/>
            <w:gridSpan w:val="4"/>
            <w:tcBorders>
              <w:left w:val="single" w:sz="4" w:space="0" w:color="auto"/>
              <w:right w:val="single" w:sz="4" w:space="0" w:color="auto"/>
            </w:tcBorders>
            <w:vAlign w:val="center"/>
          </w:tcPr>
          <w:p w14:paraId="31F74104" w14:textId="65F718E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femenino</w:t>
            </w:r>
          </w:p>
        </w:tc>
        <w:tc>
          <w:tcPr>
            <w:tcW w:w="2283" w:type="pct"/>
            <w:gridSpan w:val="4"/>
            <w:tcBorders>
              <w:left w:val="single" w:sz="4" w:space="0" w:color="auto"/>
            </w:tcBorders>
            <w:vAlign w:val="center"/>
          </w:tcPr>
          <w:p w14:paraId="6DFB1801" w14:textId="5B8F46A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masculino</w:t>
            </w:r>
          </w:p>
        </w:tc>
      </w:tr>
      <w:tr w:rsidR="00751A96" w:rsidRPr="000013E6" w14:paraId="2B6624D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8"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2"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880D32">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9"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9"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9"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9"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9"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9"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9"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9"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9"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9"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9"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77777777" w:rsidR="006C05EA" w:rsidRDefault="006C05EA">
      <w:pPr>
        <w:spacing w:before="0" w:after="160" w:line="259" w:lineRule="auto"/>
        <w:jc w:val="left"/>
      </w:pPr>
      <w:r>
        <w:br w:type="page"/>
      </w:r>
    </w:p>
    <w:p w14:paraId="65DE8F97" w14:textId="49F49256" w:rsidR="00C550BF" w:rsidRDefault="00C550BF" w:rsidP="00C550BF">
      <w:r>
        <w:lastRenderedPageBreak/>
        <w:t xml:space="preserve">En la tabla se compara el número y porcentaje de postulantes al </w:t>
      </w:r>
      <w:proofErr w:type="spellStart"/>
      <w:r>
        <w:t>residentado</w:t>
      </w:r>
      <w:proofErr w:type="spellEnd"/>
      <w:r>
        <w:t xml:space="preserve"> médico del Perú entre mujeres y </w:t>
      </w:r>
      <w:r w:rsidR="00D277E7">
        <w:t>varones</w:t>
      </w:r>
      <w:r>
        <w:t xml:space="preserve"> de acuerdo a postulación a especialidad clínica o especialidad quirúrgica entre los años 2013 y 2023.</w:t>
      </w:r>
    </w:p>
    <w:p w14:paraId="263774E4" w14:textId="6E6D973C" w:rsidR="00C550BF" w:rsidRDefault="00C550BF" w:rsidP="00C550BF">
      <w:r>
        <w:t xml:space="preserve">Se encontró que en los postulantes de </w:t>
      </w:r>
      <w:r w:rsidR="005579F0">
        <w:t>sexo</w:t>
      </w:r>
      <w:r>
        <w:t xml:space="preserve"> femenino un aumento en el porcentaje de postulación a especialidades quirúrgicas, especialmente los últimos dos años (2022 y 2023), alcanzando 34.0% y 35.7% respectivamente. El porcentaje más bajo fue en el año 2013, con 25.9%.</w:t>
      </w:r>
    </w:p>
    <w:p w14:paraId="4250715E" w14:textId="1E994F71" w:rsidR="00175305" w:rsidRDefault="00C550BF" w:rsidP="00C550BF">
      <w:r>
        <w:t xml:space="preserve">En los postulantes de </w:t>
      </w:r>
      <w:r w:rsidR="005579F0">
        <w:t>sexo</w:t>
      </w:r>
      <w:r>
        <w:t xml:space="preserve"> masculino se encontró que tenían porcentajes mayores de postulantes a especialidades quirúrgicas, en comparación con el </w:t>
      </w:r>
      <w:r w:rsidR="005579F0">
        <w:t>sexo</w:t>
      </w:r>
      <w:r>
        <w:t xml:space="preserve"> femenino. En el </w:t>
      </w:r>
      <w:r w:rsidR="005579F0">
        <w:t>sexo</w:t>
      </w:r>
      <w:r>
        <w:t xml:space="preserve"> masculino el porcentaje más alto de postulantes a especialidades quirúrgicas se alcanzó el año 2022, con 56.8%. El porcentaje más bajo fue también el año 2013, como el </w:t>
      </w:r>
      <w:r w:rsidR="005579F0">
        <w:t>sexo</w:t>
      </w:r>
      <w:r>
        <w:t xml:space="preserve"> femenino, con 45.8%.</w:t>
      </w:r>
    </w:p>
    <w:p w14:paraId="39360E9F" w14:textId="69DBCD6A" w:rsidR="00175305" w:rsidRDefault="00175305">
      <w:pPr>
        <w:spacing w:before="0" w:after="160" w:line="259" w:lineRule="auto"/>
        <w:jc w:val="left"/>
      </w:pPr>
      <w:r>
        <w:br w:type="page"/>
      </w:r>
    </w:p>
    <w:p w14:paraId="4D3E2239" w14:textId="06AAB3C8" w:rsidR="006A54B5" w:rsidRPr="006A54B5" w:rsidRDefault="006A54B5" w:rsidP="006A54B5">
      <w:pPr>
        <w:jc w:val="center"/>
        <w:rPr>
          <w:b/>
          <w:bCs/>
          <w:lang w:val="es-MX"/>
        </w:rPr>
      </w:pPr>
      <w:bookmarkStart w:id="179" w:name="_Tabla_7:_número"/>
      <w:bookmarkEnd w:id="17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ECCE002" w14:textId="60848534" w:rsidR="009D3E11" w:rsidRPr="009D3E11" w:rsidRDefault="00EA259D" w:rsidP="009D3E11">
      <w:pPr>
        <w:pStyle w:val="Ttulo2"/>
      </w:pPr>
      <w:bookmarkStart w:id="180" w:name="_Toc160649953"/>
      <w:bookmarkStart w:id="181" w:name="_Toc160651134"/>
      <w:bookmarkStart w:id="182" w:name="_Toc160651276"/>
      <w:bookmarkStart w:id="183" w:name="_Toc160702777"/>
      <w:bookmarkStart w:id="184" w:name="_Toc160702961"/>
      <w:bookmarkStart w:id="185" w:name="_Toc160703355"/>
      <w:r>
        <w:t xml:space="preserve">Tabla </w:t>
      </w:r>
      <w:r w:rsidR="00EC3A8E">
        <w:t>7</w:t>
      </w:r>
      <w:r w:rsidR="009D3E11">
        <w:t xml:space="preserve">: </w:t>
      </w:r>
      <w:r w:rsidR="00CC2A83">
        <w:t>N</w:t>
      </w:r>
      <w:r w:rsidR="009D3E11" w:rsidRPr="00385571">
        <w:t xml:space="preserve">úmero y </w:t>
      </w:r>
      <w:r w:rsidR="009D3E11">
        <w:t xml:space="preserve">distribución de </w:t>
      </w:r>
      <w:r w:rsidR="005579F0">
        <w:t>sexo</w:t>
      </w:r>
      <w:r w:rsidR="009D3E11">
        <w:t xml:space="preserve"> de los </w:t>
      </w:r>
      <w:r w:rsidR="009D3E11" w:rsidRPr="00CC2A83">
        <w:t>ingresantes</w:t>
      </w:r>
      <w:r w:rsidR="009D3E11">
        <w:t xml:space="preserve"> al programa de </w:t>
      </w:r>
      <w:proofErr w:type="spellStart"/>
      <w:r w:rsidR="009D3E11">
        <w:t>residentado</w:t>
      </w:r>
      <w:proofErr w:type="spellEnd"/>
      <w:r w:rsidR="009D3E11">
        <w:t xml:space="preserve"> médico del Perú entre los </w:t>
      </w:r>
      <w:r w:rsidR="00880D32">
        <w:t>distintos años (2016-2023)</w:t>
      </w:r>
      <w:bookmarkEnd w:id="180"/>
      <w:bookmarkEnd w:id="181"/>
      <w:bookmarkEnd w:id="182"/>
      <w:bookmarkEnd w:id="183"/>
      <w:bookmarkEnd w:id="184"/>
      <w:bookmarkEnd w:id="185"/>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0C3E1C11"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con </w:t>
            </w:r>
            <w:r w:rsidR="005579F0">
              <w:t>sexo</w:t>
            </w:r>
            <w:r w:rsidRPr="00EA259D">
              <w:t xml:space="preserve"> asignado</w:t>
            </w:r>
          </w:p>
        </w:tc>
        <w:tc>
          <w:tcPr>
            <w:tcW w:w="2263" w:type="dxa"/>
            <w:gridSpan w:val="2"/>
            <w:noWrap/>
            <w:vAlign w:val="center"/>
            <w:hideMark/>
          </w:tcPr>
          <w:p w14:paraId="0E9BEB75" w14:textId="0EE4128F"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femenino</w:t>
            </w:r>
          </w:p>
        </w:tc>
        <w:tc>
          <w:tcPr>
            <w:tcW w:w="2756" w:type="dxa"/>
            <w:gridSpan w:val="2"/>
            <w:noWrap/>
            <w:vAlign w:val="center"/>
            <w:hideMark/>
          </w:tcPr>
          <w:p w14:paraId="5C9DD80F" w14:textId="07D9655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53A8BFE1" w:rsidR="00F51A79" w:rsidRPr="00EA259D" w:rsidRDefault="00F51A79" w:rsidP="00947D8E">
            <w:pPr>
              <w:spacing w:afterLines="40" w:after="96"/>
            </w:pPr>
            <w:r w:rsidRPr="00EA259D">
              <w:t>2016</w:t>
            </w:r>
            <w:r w:rsidR="00BD0AA0">
              <w:t>*</w:t>
            </w:r>
          </w:p>
        </w:tc>
        <w:tc>
          <w:tcPr>
            <w:tcW w:w="1640" w:type="dxa"/>
            <w:noWrap/>
            <w:hideMark/>
          </w:tcPr>
          <w:p w14:paraId="76AB07B4" w14:textId="07AB217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947D8E">
            <w:pPr>
              <w:spacing w:afterLines="40" w:after="96"/>
            </w:pPr>
            <w:r w:rsidRPr="00EA259D">
              <w:t>2017</w:t>
            </w:r>
          </w:p>
        </w:tc>
        <w:tc>
          <w:tcPr>
            <w:tcW w:w="1640" w:type="dxa"/>
            <w:noWrap/>
            <w:hideMark/>
          </w:tcPr>
          <w:p w14:paraId="2F728F75" w14:textId="0EF4A768"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947D8E">
            <w:pPr>
              <w:spacing w:afterLines="40" w:after="96"/>
            </w:pPr>
            <w:r w:rsidRPr="00EA259D">
              <w:t>2018</w:t>
            </w:r>
          </w:p>
        </w:tc>
        <w:tc>
          <w:tcPr>
            <w:tcW w:w="1640" w:type="dxa"/>
            <w:noWrap/>
            <w:hideMark/>
          </w:tcPr>
          <w:p w14:paraId="6139A30B" w14:textId="205B59B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947D8E">
            <w:pPr>
              <w:spacing w:afterLines="40" w:after="96"/>
            </w:pPr>
            <w:r w:rsidRPr="00EA259D">
              <w:t>2019</w:t>
            </w:r>
          </w:p>
        </w:tc>
        <w:tc>
          <w:tcPr>
            <w:tcW w:w="1640" w:type="dxa"/>
            <w:noWrap/>
            <w:hideMark/>
          </w:tcPr>
          <w:p w14:paraId="72E773FF" w14:textId="23EAF2F9"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947D8E">
            <w:pPr>
              <w:spacing w:afterLines="40" w:after="96"/>
            </w:pPr>
            <w:r w:rsidRPr="00EA259D">
              <w:t>2020</w:t>
            </w:r>
          </w:p>
        </w:tc>
        <w:tc>
          <w:tcPr>
            <w:tcW w:w="1640" w:type="dxa"/>
            <w:noWrap/>
            <w:hideMark/>
          </w:tcPr>
          <w:p w14:paraId="2E622D74" w14:textId="2475FBD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947D8E">
            <w:pPr>
              <w:spacing w:afterLines="40" w:after="96"/>
            </w:pPr>
            <w:r w:rsidRPr="00EA259D">
              <w:t>2021</w:t>
            </w:r>
          </w:p>
        </w:tc>
        <w:tc>
          <w:tcPr>
            <w:tcW w:w="1640" w:type="dxa"/>
            <w:noWrap/>
            <w:hideMark/>
          </w:tcPr>
          <w:p w14:paraId="660BA6C3" w14:textId="540EBD07"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947D8E">
            <w:pPr>
              <w:spacing w:afterLines="40" w:after="96"/>
            </w:pPr>
            <w:r w:rsidRPr="00EA259D">
              <w:t>2022</w:t>
            </w:r>
          </w:p>
        </w:tc>
        <w:tc>
          <w:tcPr>
            <w:tcW w:w="1640" w:type="dxa"/>
            <w:noWrap/>
            <w:hideMark/>
          </w:tcPr>
          <w:p w14:paraId="26210C22" w14:textId="6619553C"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947D8E">
            <w:pPr>
              <w:spacing w:afterLines="40" w:after="96"/>
            </w:pPr>
            <w:r w:rsidRPr="00EA259D">
              <w:t>2023</w:t>
            </w:r>
          </w:p>
        </w:tc>
        <w:tc>
          <w:tcPr>
            <w:tcW w:w="1640" w:type="dxa"/>
            <w:noWrap/>
            <w:hideMark/>
          </w:tcPr>
          <w:p w14:paraId="3EA55089" w14:textId="79D3C92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28A4B3FE" w14:textId="56ACB972" w:rsidR="00BD0AA0" w:rsidRPr="00BD0AA0" w:rsidRDefault="00BD0AA0" w:rsidP="00323F24">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C66A087" w14:textId="0BD5EAFD" w:rsidR="0014747D" w:rsidRDefault="00F51A79" w:rsidP="00323F24">
      <w:pPr>
        <w:spacing w:before="0" w:after="160" w:line="259" w:lineRule="auto"/>
      </w:pPr>
      <w:r>
        <w:t xml:space="preserve">En la tabla se muestra el número y la distribución de </w:t>
      </w:r>
      <w:r w:rsidR="005579F0">
        <w:t>sexo</w:t>
      </w:r>
      <w:r>
        <w:t xml:space="preserve"> de los ingresantes al programa de </w:t>
      </w:r>
      <w:proofErr w:type="spellStart"/>
      <w:r>
        <w:t>residentado</w:t>
      </w:r>
      <w:proofErr w:type="spellEnd"/>
      <w:r>
        <w:t xml:space="preserve"> médico del Perú entre los años 2016 y 2023.</w:t>
      </w:r>
      <w:r w:rsidR="006E1FB1">
        <w:t xml:space="preserve"> </w:t>
      </w:r>
      <w:r>
        <w:t xml:space="preserve">Se encontró que el año 2020 fue el año con menos ingresantes, como se muestra en la tabla. En cuanto al porcentaje de </w:t>
      </w:r>
      <w:r w:rsidR="005579F0">
        <w:t>sexo</w:t>
      </w:r>
      <w:r>
        <w:t xml:space="preserve"> asignado se encontró un rango de 88.5% (año 2023) a 94.3% (año 2017).</w:t>
      </w:r>
      <w:r w:rsidR="006E1FB1">
        <w:t xml:space="preserve"> </w:t>
      </w:r>
      <w:r>
        <w:t xml:space="preserve">En cuanto a la distribución de </w:t>
      </w:r>
      <w:r w:rsidR="005579F0">
        <w:t>sexo</w:t>
      </w:r>
      <w:r>
        <w:t xml:space="preserve"> se obtuvo que hubo más ingresantes de </w:t>
      </w:r>
      <w:r w:rsidR="005579F0">
        <w:t>sexo</w:t>
      </w:r>
      <w:r>
        <w:t xml:space="preserve"> masculino en todos los años</w:t>
      </w:r>
      <w:r w:rsidR="00D85E85">
        <w:t xml:space="preserve"> con la excepción del año 2020, año en el que hubo un mismo número de ingresantes de </w:t>
      </w:r>
      <w:r w:rsidR="005579F0">
        <w:t>sexo</w:t>
      </w:r>
      <w:r w:rsidR="00D85E85">
        <w:t xml:space="preserve"> masculino y femenino.</w:t>
      </w:r>
    </w:p>
    <w:p w14:paraId="475FB704" w14:textId="3449E776" w:rsidR="00323F24" w:rsidRDefault="003B1671" w:rsidP="00323F24">
      <w:pPr>
        <w:spacing w:before="0" w:after="160" w:line="259" w:lineRule="auto"/>
      </w:pPr>
      <w:r>
        <w:t xml:space="preserve">Se realizó una prueba de regresión logística con el </w:t>
      </w:r>
      <w:r w:rsidR="005579F0">
        <w:t>sexo</w:t>
      </w:r>
      <w:r>
        <w:t xml:space="preserve">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w:t>
      </w:r>
      <w:proofErr w:type="spellStart"/>
      <w:r>
        <w:t>odds</w:t>
      </w:r>
      <w:proofErr w:type="spellEnd"/>
      <w:r>
        <w:t xml:space="preserve"> ratio ajustado de 1.047, con un intervalo de confianza (95%) de 1.032 a 1.061.</w:t>
      </w:r>
    </w:p>
    <w:p w14:paraId="2585CF81" w14:textId="77777777" w:rsidR="00323F24" w:rsidRDefault="00323F24">
      <w:pPr>
        <w:spacing w:before="0" w:after="160" w:line="259" w:lineRule="auto"/>
        <w:jc w:val="left"/>
      </w:pPr>
      <w:r>
        <w:br w:type="page"/>
      </w:r>
    </w:p>
    <w:p w14:paraId="60E81F84" w14:textId="73CFDA9F" w:rsidR="006A54B5" w:rsidRPr="006A54B5" w:rsidRDefault="006A54B5" w:rsidP="006A54B5">
      <w:pPr>
        <w:jc w:val="center"/>
        <w:rPr>
          <w:b/>
          <w:bCs/>
          <w:lang w:val="es-MX"/>
        </w:rPr>
      </w:pPr>
      <w:bookmarkStart w:id="186" w:name="_Tabla_8:_número"/>
      <w:bookmarkEnd w:id="18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A5E6E2" w14:textId="5DF29970" w:rsidR="004A2254" w:rsidRDefault="004A2254" w:rsidP="009D3E11">
      <w:pPr>
        <w:pStyle w:val="Ttulo2"/>
      </w:pPr>
      <w:bookmarkStart w:id="187" w:name="_Toc160649954"/>
      <w:bookmarkStart w:id="188" w:name="_Toc160651135"/>
      <w:bookmarkStart w:id="189" w:name="_Toc160651277"/>
      <w:bookmarkStart w:id="190" w:name="_Toc160702778"/>
      <w:bookmarkStart w:id="191" w:name="_Toc160702962"/>
      <w:bookmarkStart w:id="192" w:name="_Toc160703356"/>
      <w:r>
        <w:t xml:space="preserve">Tabla </w:t>
      </w:r>
      <w:r w:rsidR="00EC3A8E">
        <w:t>8</w:t>
      </w:r>
      <w:r>
        <w:t xml:space="preserve">: </w:t>
      </w:r>
      <w:r w:rsidR="00CC2A83">
        <w:t>N</w:t>
      </w:r>
      <w:r w:rsidR="00C10F20" w:rsidRPr="00824940">
        <w:t xml:space="preserve">úmero y distribución de </w:t>
      </w:r>
      <w:r w:rsidR="005579F0">
        <w:t>sexo</w:t>
      </w:r>
      <w:r w:rsidR="00C10F20" w:rsidRPr="00824940">
        <w:t xml:space="preserve"> </w:t>
      </w:r>
      <w:r w:rsidR="00C10F20">
        <w:t xml:space="preserve">entre las 14 especialidades médicas con mayor porcentaje de </w:t>
      </w:r>
      <w:r w:rsidR="005579F0">
        <w:t>sexo</w:t>
      </w:r>
      <w:r w:rsidR="00C10F20">
        <w:t xml:space="preserve"> </w:t>
      </w:r>
      <w:r w:rsidR="00C10F20" w:rsidRPr="00CC2A83">
        <w:t>femenino</w:t>
      </w:r>
      <w:r w:rsidR="00C10F20">
        <w:t xml:space="preserve"> de ingresantes al </w:t>
      </w:r>
      <w:proofErr w:type="spellStart"/>
      <w:r w:rsidR="00C10F20">
        <w:t>residentado</w:t>
      </w:r>
      <w:proofErr w:type="spellEnd"/>
      <w:r w:rsidR="00C10F20">
        <w:t xml:space="preserve"> médico</w:t>
      </w:r>
      <w:bookmarkEnd w:id="187"/>
      <w:bookmarkEnd w:id="188"/>
      <w:bookmarkEnd w:id="189"/>
      <w:bookmarkEnd w:id="190"/>
      <w:bookmarkEnd w:id="191"/>
      <w:bookmarkEnd w:id="192"/>
    </w:p>
    <w:p w14:paraId="3FF0ED14" w14:textId="2F964E35" w:rsidR="00C10F20" w:rsidRP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172"/>
        <w:gridCol w:w="1558"/>
        <w:gridCol w:w="1006"/>
        <w:gridCol w:w="1005"/>
        <w:gridCol w:w="993"/>
        <w:gridCol w:w="993"/>
        <w:gridCol w:w="1010"/>
        <w:gridCol w:w="1009"/>
      </w:tblGrid>
      <w:tr w:rsidR="004A2254" w:rsidRPr="004A2254" w14:paraId="47167A97"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23"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957" w:type="pct"/>
            <w:gridSpan w:val="2"/>
            <w:noWrap/>
            <w:vAlign w:val="center"/>
            <w:hideMark/>
          </w:tcPr>
          <w:p w14:paraId="48DE099E" w14:textId="072C2BC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107" w:type="pct"/>
            <w:gridSpan w:val="2"/>
            <w:noWrap/>
            <w:vAlign w:val="center"/>
            <w:hideMark/>
          </w:tcPr>
          <w:p w14:paraId="3C090139" w14:textId="2A43846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214" w:type="pct"/>
            <w:gridSpan w:val="2"/>
            <w:noWrap/>
            <w:vAlign w:val="center"/>
            <w:hideMark/>
          </w:tcPr>
          <w:p w14:paraId="253D98AA" w14:textId="32CB0105"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4A2254" w:rsidRPr="004A2254" w14:paraId="5F2A26B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583EDC3A" w14:textId="77777777" w:rsidR="004A2254" w:rsidRPr="004A2254" w:rsidRDefault="004A2254" w:rsidP="00C10F20">
            <w:pPr>
              <w:jc w:val="left"/>
              <w:rPr>
                <w:sz w:val="18"/>
                <w:szCs w:val="18"/>
              </w:rPr>
            </w:pPr>
          </w:p>
        </w:tc>
        <w:tc>
          <w:tcPr>
            <w:tcW w:w="723"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9"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479"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53"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53"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607"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607"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69BB9C" w14:textId="26E6611E"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proofErr w:type="spellStart"/>
            <w:r w:rsidRPr="004A2254">
              <w:rPr>
                <w:sz w:val="18"/>
                <w:szCs w:val="18"/>
              </w:rPr>
              <w:t>rehabilitacion</w:t>
            </w:r>
            <w:proofErr w:type="spellEnd"/>
          </w:p>
        </w:tc>
        <w:tc>
          <w:tcPr>
            <w:tcW w:w="723"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479"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479"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53"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607"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607"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23"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479"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479"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53"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607"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607"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23"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479"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479"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53"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53"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607"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607"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23"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479"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479"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53"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53"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607"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607"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23"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53"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53"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607"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607"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23"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479"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479"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53"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53"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607"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607"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23"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479"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479"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53"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53"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607"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607"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23"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479"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479"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53"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53"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607"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607"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23"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479"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479"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53"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53"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607"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607"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23"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479"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479"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53"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53"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607"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607"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23"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479"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479"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53"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607"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607"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23"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479"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479"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53"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53"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607"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607"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23"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479"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479"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53"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607"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607"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23"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479"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479"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53"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53"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607"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607"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20D9FBDA" w:rsidR="00C10F20" w:rsidRDefault="00C10F20" w:rsidP="00C10F20">
      <w:r>
        <w:lastRenderedPageBreak/>
        <w:t xml:space="preserve">En la tabla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w:t>
      </w:r>
      <w:r>
        <w:t>ingresantes</w:t>
      </w:r>
      <w:r w:rsidRPr="005E297F">
        <w:t xml:space="preserve"> al </w:t>
      </w:r>
      <w:proofErr w:type="spellStart"/>
      <w:r w:rsidRPr="005E297F">
        <w:t>residentado</w:t>
      </w:r>
      <w:proofErr w:type="spellEnd"/>
      <w:r w:rsidRPr="005E297F">
        <w:t xml:space="preserve"> médico del Perú entre los años 2013 y 2023</w:t>
      </w:r>
      <w:r>
        <w:t>.</w:t>
      </w:r>
    </w:p>
    <w:p w14:paraId="6B00AFE4" w14:textId="381B8DDA" w:rsidR="00C10F20" w:rsidRDefault="00C10F20" w:rsidP="00C10F20">
      <w:r>
        <w:t xml:space="preserve">Esta tabla es similar a la tabla 2.1 obtenida para postulantes. En esta tabla también solo se encuentra una especialidad quirúrgica: cirugía pediátrica, con un 62.4% de ingresantes de </w:t>
      </w:r>
      <w:r w:rsidR="005579F0">
        <w:t>sexo</w:t>
      </w:r>
      <w:r>
        <w:t xml:space="preserve"> femenino. Las demás especialidades fueron especialidades clínicas.</w:t>
      </w:r>
    </w:p>
    <w:p w14:paraId="4BF4A6B3" w14:textId="77777777" w:rsidR="00C10F20" w:rsidRDefault="00C10F20">
      <w:pPr>
        <w:spacing w:before="0" w:after="160" w:line="259" w:lineRule="auto"/>
        <w:jc w:val="left"/>
      </w:pPr>
      <w:r>
        <w:br w:type="page"/>
      </w:r>
    </w:p>
    <w:p w14:paraId="1EB0AD25" w14:textId="521EE750" w:rsidR="006A54B5" w:rsidRPr="006A54B5" w:rsidRDefault="006A54B5" w:rsidP="006A54B5">
      <w:pPr>
        <w:jc w:val="center"/>
        <w:rPr>
          <w:b/>
          <w:bCs/>
          <w:lang w:val="es-MX"/>
        </w:rPr>
      </w:pPr>
      <w:bookmarkStart w:id="193" w:name="_Tabla_9:_número"/>
      <w:bookmarkEnd w:id="19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B34FC06" w14:textId="60F2A11E" w:rsidR="00C10F20" w:rsidRDefault="00C10F20" w:rsidP="00C10F20">
      <w:pPr>
        <w:pStyle w:val="Ttulo2"/>
      </w:pPr>
      <w:bookmarkStart w:id="194" w:name="_Toc160649955"/>
      <w:bookmarkStart w:id="195" w:name="_Toc160651136"/>
      <w:bookmarkStart w:id="196" w:name="_Toc160651278"/>
      <w:bookmarkStart w:id="197" w:name="_Toc160702779"/>
      <w:bookmarkStart w:id="198" w:name="_Toc160702963"/>
      <w:bookmarkStart w:id="199" w:name="_Toc160703357"/>
      <w:r>
        <w:t xml:space="preserve">Tabla </w:t>
      </w:r>
      <w:r w:rsidR="00EC3A8E">
        <w:t>9</w:t>
      </w:r>
      <w:r>
        <w:t xml:space="preserve">: </w:t>
      </w:r>
      <w:r w:rsidR="00CC2A83">
        <w:t>N</w:t>
      </w:r>
      <w:r w:rsidRPr="00824940">
        <w:t xml:space="preserve">úmero y distribución de </w:t>
      </w:r>
      <w:r w:rsidR="005579F0">
        <w:t>sexo</w:t>
      </w:r>
      <w:r w:rsidRPr="00824940">
        <w:t xml:space="preserve"> </w:t>
      </w:r>
      <w:r>
        <w:t xml:space="preserve">entre las 14 especialidades médicas con mayor porcentaje de </w:t>
      </w:r>
      <w:r w:rsidR="005579F0">
        <w:t>sexo</w:t>
      </w:r>
      <w:r>
        <w:t xml:space="preserve"> </w:t>
      </w:r>
      <w:r w:rsidRPr="00CC2A83">
        <w:t>masculino</w:t>
      </w:r>
      <w:r>
        <w:t xml:space="preserve"> de ingresantes al </w:t>
      </w:r>
      <w:proofErr w:type="spellStart"/>
      <w:r>
        <w:t>residentado</w:t>
      </w:r>
      <w:proofErr w:type="spellEnd"/>
      <w:r>
        <w:t xml:space="preserve"> médico</w:t>
      </w:r>
      <w:bookmarkEnd w:id="194"/>
      <w:bookmarkEnd w:id="195"/>
      <w:bookmarkEnd w:id="196"/>
      <w:bookmarkEnd w:id="197"/>
      <w:bookmarkEnd w:id="198"/>
      <w:bookmarkEnd w:id="199"/>
    </w:p>
    <w:p w14:paraId="1AB550D1" w14:textId="77777777" w:rsid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309"/>
        <w:gridCol w:w="1528"/>
        <w:gridCol w:w="987"/>
        <w:gridCol w:w="988"/>
        <w:gridCol w:w="976"/>
        <w:gridCol w:w="975"/>
        <w:gridCol w:w="992"/>
        <w:gridCol w:w="991"/>
      </w:tblGrid>
      <w:tr w:rsidR="00C10F20" w:rsidRPr="00C10F20" w14:paraId="005E29F3"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36"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949" w:type="pct"/>
            <w:gridSpan w:val="2"/>
            <w:noWrap/>
            <w:vAlign w:val="center"/>
            <w:hideMark/>
          </w:tcPr>
          <w:p w14:paraId="0D886229" w14:textId="1EDDA178"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102" w:type="pct"/>
            <w:gridSpan w:val="2"/>
            <w:noWrap/>
            <w:vAlign w:val="center"/>
            <w:hideMark/>
          </w:tcPr>
          <w:p w14:paraId="2BCBAB2E" w14:textId="7EE9F661"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214" w:type="pct"/>
            <w:gridSpan w:val="2"/>
            <w:noWrap/>
            <w:vAlign w:val="center"/>
            <w:hideMark/>
          </w:tcPr>
          <w:p w14:paraId="3157622D" w14:textId="73C1F76F"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C10F20" w:rsidRPr="00C10F20" w14:paraId="4AB7D59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14E1249C" w14:textId="77777777" w:rsidR="00C10F20" w:rsidRDefault="00C10F20" w:rsidP="00C10F20">
            <w:pPr>
              <w:spacing w:after="40"/>
              <w:jc w:val="left"/>
              <w:rPr>
                <w:sz w:val="18"/>
                <w:szCs w:val="18"/>
              </w:rPr>
            </w:pPr>
          </w:p>
        </w:tc>
        <w:tc>
          <w:tcPr>
            <w:tcW w:w="736"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4"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474"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51"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51"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607"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607"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36"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474"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474"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51"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607"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607"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36"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474"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474"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51"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51"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607"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607"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36"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474"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474"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51"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607"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607"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36"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474"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474"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51"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51"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607"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607"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36"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474"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474"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51"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607"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607"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36"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474"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474"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51"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607"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607"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36"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474"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474"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51"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51"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607"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607"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36"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474"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474"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51"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51"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607"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607"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36"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474"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474"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51"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51"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607"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607"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36"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474"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474"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51"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51"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607"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607"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36"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474"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474"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51"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51"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607"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607"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36"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474"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474"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51"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51"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607"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607"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36"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474"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474"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51"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51"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607"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607"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36"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474"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474"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51"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51"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607"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607"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19932060" w:rsidR="00C10F20" w:rsidRDefault="00C10F20" w:rsidP="00C10F20">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ingresantes al </w:t>
      </w:r>
      <w:proofErr w:type="spellStart"/>
      <w:r>
        <w:t>residentado</w:t>
      </w:r>
      <w:proofErr w:type="spellEnd"/>
      <w:r>
        <w:t xml:space="preserve"> médico del Perú entre los años 2013 y 2023</w:t>
      </w:r>
    </w:p>
    <w:p w14:paraId="686AAF19" w14:textId="0CB5683B" w:rsidR="004C3DB2" w:rsidRDefault="00C10F20" w:rsidP="00C10F20">
      <w:r>
        <w:t>Se observa que, entre estas especialidades médicas,</w:t>
      </w:r>
      <w:r w:rsidR="004C3DB2">
        <w:t xml:space="preserve"> 7 fueron quirúrgicas. Esto contrasta con lo encontrado en el </w:t>
      </w:r>
      <w:r w:rsidR="005579F0">
        <w:t>sexo</w:t>
      </w:r>
      <w:r w:rsidR="004C3DB2">
        <w:t xml:space="preserve"> femenino. Estos hallazgos concuerdan con los hallazgos obtenidos en los postulantes, mostrados en la tabla 2.2.</w:t>
      </w:r>
    </w:p>
    <w:p w14:paraId="766AF7D6" w14:textId="27E021D9"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w:t>
      </w:r>
      <w:r w:rsidR="005579F0">
        <w:t>sexo</w:t>
      </w:r>
      <w:r>
        <w:t xml:space="preserve"> masculino.</w:t>
      </w:r>
    </w:p>
    <w:p w14:paraId="526B15A3" w14:textId="77777777" w:rsidR="00551F11" w:rsidRDefault="00551F11">
      <w:pPr>
        <w:spacing w:before="0" w:after="160" w:line="259" w:lineRule="auto"/>
        <w:jc w:val="left"/>
      </w:pPr>
      <w:r>
        <w:br w:type="page"/>
      </w:r>
    </w:p>
    <w:p w14:paraId="1718D8FD" w14:textId="1B2C3B55" w:rsidR="006A54B5" w:rsidRPr="006A54B5" w:rsidRDefault="006A54B5" w:rsidP="006A54B5">
      <w:pPr>
        <w:jc w:val="center"/>
        <w:rPr>
          <w:b/>
          <w:bCs/>
          <w:lang w:val="es-MX"/>
        </w:rPr>
      </w:pPr>
      <w:bookmarkStart w:id="200" w:name="_Figura_9:_número"/>
      <w:bookmarkEnd w:id="20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6D5B57" w14:textId="64D1C393" w:rsidR="008444FE" w:rsidRDefault="008444FE" w:rsidP="008444FE">
      <w:pPr>
        <w:pStyle w:val="Ttulo2"/>
      </w:pPr>
      <w:bookmarkStart w:id="201" w:name="_Toc160649956"/>
      <w:bookmarkStart w:id="202" w:name="_Toc160651137"/>
      <w:bookmarkStart w:id="203" w:name="_Toc160651279"/>
      <w:bookmarkStart w:id="204" w:name="_Toc160702780"/>
      <w:bookmarkStart w:id="205" w:name="_Toc160702964"/>
      <w:bookmarkStart w:id="206" w:name="_Toc160703358"/>
      <w:r>
        <w:t xml:space="preserve">Figura </w:t>
      </w:r>
      <w:r w:rsidR="00EC3A8E">
        <w:t>9</w:t>
      </w:r>
      <w:r>
        <w:t xml:space="preserve">: </w:t>
      </w:r>
      <w:r w:rsidR="00CC2A83">
        <w:t>N</w:t>
      </w:r>
      <w:r>
        <w:t xml:space="preserve">úmero de ingresantes y no ingresantes al programa de </w:t>
      </w:r>
      <w:proofErr w:type="spellStart"/>
      <w:r>
        <w:t>residentado</w:t>
      </w:r>
      <w:proofErr w:type="spellEnd"/>
      <w:r>
        <w:t xml:space="preserve"> médico en</w:t>
      </w:r>
      <w:r w:rsidR="00880D32">
        <w:t xml:space="preserve"> los distintos años</w:t>
      </w:r>
      <w:bookmarkEnd w:id="201"/>
      <w:bookmarkEnd w:id="202"/>
      <w:bookmarkEnd w:id="203"/>
      <w:bookmarkEnd w:id="204"/>
      <w:bookmarkEnd w:id="205"/>
      <w:bookmarkEnd w:id="206"/>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5FE066C8">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12FE6733"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697CE0D" w14:textId="58DA4096" w:rsidR="00337D1A" w:rsidRPr="00337D1A" w:rsidRDefault="00337D1A" w:rsidP="00337D1A">
      <w:r w:rsidRPr="00337D1A">
        <w:t xml:space="preserve">En la figura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408B8654" w:rsidR="006A54B5" w:rsidRPr="006A54B5" w:rsidRDefault="006A54B5" w:rsidP="006A54B5">
      <w:pPr>
        <w:jc w:val="center"/>
        <w:rPr>
          <w:b/>
          <w:bCs/>
          <w:lang w:val="es-MX"/>
        </w:rPr>
      </w:pPr>
      <w:bookmarkStart w:id="207" w:name="_Figura_10:_distribución"/>
      <w:bookmarkEnd w:id="20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DCBCA8" w14:textId="2C48D537" w:rsidR="00726BF9" w:rsidRDefault="008444FE" w:rsidP="008444FE">
      <w:pPr>
        <w:pStyle w:val="Ttulo2"/>
      </w:pPr>
      <w:bookmarkStart w:id="208" w:name="_Toc160649957"/>
      <w:bookmarkStart w:id="209" w:name="_Toc160651138"/>
      <w:bookmarkStart w:id="210" w:name="_Toc160651280"/>
      <w:bookmarkStart w:id="211" w:name="_Toc160702781"/>
      <w:bookmarkStart w:id="212" w:name="_Toc160702965"/>
      <w:bookmarkStart w:id="213" w:name="_Toc160703359"/>
      <w:r>
        <w:t xml:space="preserve">Figura </w:t>
      </w:r>
      <w:r w:rsidR="00EC3A8E">
        <w:t>10</w:t>
      </w:r>
      <w:r>
        <w:t xml:space="preserve">: </w:t>
      </w:r>
      <w:r w:rsidR="00CC2A83">
        <w:t>D</w:t>
      </w:r>
      <w:r>
        <w:t xml:space="preserve">istribución de </w:t>
      </w:r>
      <w:r w:rsidR="005579F0">
        <w:t>sexo</w:t>
      </w:r>
      <w:r>
        <w:t xml:space="preserve"> de ingresantes al programa de </w:t>
      </w:r>
      <w:proofErr w:type="spellStart"/>
      <w:r>
        <w:t>residentado</w:t>
      </w:r>
      <w:proofErr w:type="spellEnd"/>
      <w:r>
        <w:t xml:space="preserve"> médico </w:t>
      </w:r>
      <w:r w:rsidR="00880D32">
        <w:t>en los distintos años</w:t>
      </w:r>
      <w:bookmarkEnd w:id="208"/>
      <w:bookmarkEnd w:id="209"/>
      <w:bookmarkEnd w:id="210"/>
      <w:bookmarkEnd w:id="211"/>
      <w:bookmarkEnd w:id="212"/>
      <w:bookmarkEnd w:id="213"/>
    </w:p>
    <w:p w14:paraId="2370AFE8" w14:textId="77777777" w:rsidR="00880D32" w:rsidRPr="00880D32" w:rsidRDefault="00880D32" w:rsidP="00880D32"/>
    <w:p w14:paraId="327B7728" w14:textId="6023CC3E" w:rsidR="0064318A" w:rsidRDefault="00CD3981" w:rsidP="0064318A">
      <w:pPr>
        <w:pStyle w:val="NormalWeb"/>
      </w:pPr>
      <w:r>
        <w:rPr>
          <w:noProof/>
        </w:rPr>
        <w:drawing>
          <wp:inline distT="0" distB="0" distL="0" distR="0" wp14:anchorId="5AF6444A" wp14:editId="75D46703">
            <wp:extent cx="6187440" cy="3817620"/>
            <wp:effectExtent l="0" t="0" r="3810" b="0"/>
            <wp:docPr id="115132472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44C9CB3F"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1E6DB2C0" w14:textId="77777777" w:rsidR="00880D32" w:rsidRPr="00BD0AA0" w:rsidRDefault="00880D32" w:rsidP="0064318A">
      <w:pPr>
        <w:pStyle w:val="NormalWeb"/>
        <w:rPr>
          <w:lang w:val="es-PE"/>
        </w:rPr>
      </w:pPr>
    </w:p>
    <w:p w14:paraId="5B248E12" w14:textId="2FB9EB6D" w:rsidR="00337D1A" w:rsidRPr="00337D1A" w:rsidRDefault="00337D1A" w:rsidP="00337D1A">
      <w:r w:rsidRPr="00337D1A">
        <w:t xml:space="preserve">En la figura se observa la distribución de </w:t>
      </w:r>
      <w:r w:rsidR="005579F0">
        <w:t>sexo</w:t>
      </w:r>
      <w:r w:rsidRPr="00337D1A">
        <w:t xml:space="preserve"> de ingresantes al programa de </w:t>
      </w:r>
      <w:proofErr w:type="spellStart"/>
      <w:r w:rsidRPr="00337D1A">
        <w:t>residentado</w:t>
      </w:r>
      <w:proofErr w:type="spellEnd"/>
      <w:r w:rsidRPr="00337D1A">
        <w:t xml:space="preserve"> médico del Perú entre los años 2016 y 2023.</w:t>
      </w:r>
    </w:p>
    <w:p w14:paraId="74ABBF08" w14:textId="59751881" w:rsidR="008444FE" w:rsidRPr="008444FE" w:rsidRDefault="00337D1A" w:rsidP="008444FE">
      <w:r w:rsidRPr="00337D1A">
        <w:t xml:space="preserve">Se observa que en el año 2020 hubo un menor número de ingresantes. No se aprecian diferencias notables en el gráfico en cuanto a la distribución de </w:t>
      </w:r>
      <w:r w:rsidR="005579F0">
        <w:t>sexo</w:t>
      </w:r>
      <w:r w:rsidRPr="00337D1A">
        <w:t>.</w:t>
      </w:r>
    </w:p>
    <w:p w14:paraId="6DC7EBAB" w14:textId="75DFF1D7" w:rsidR="00A67485" w:rsidRDefault="00A67485">
      <w:pPr>
        <w:spacing w:before="0" w:after="160" w:line="259" w:lineRule="auto"/>
        <w:jc w:val="left"/>
      </w:pPr>
      <w:r>
        <w:br w:type="page"/>
      </w:r>
    </w:p>
    <w:p w14:paraId="02D94E3C" w14:textId="58ACC703"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B4DC89B" w14:textId="06CFD790" w:rsidR="008444FE" w:rsidRDefault="00A67485" w:rsidP="00A67485">
      <w:pPr>
        <w:pStyle w:val="Ttulo2"/>
      </w:pPr>
      <w:bookmarkStart w:id="214" w:name="_Toc160649958"/>
      <w:bookmarkStart w:id="215" w:name="_Toc160651139"/>
      <w:bookmarkStart w:id="216" w:name="_Toc160651281"/>
      <w:bookmarkStart w:id="217" w:name="_Toc160702782"/>
      <w:bookmarkStart w:id="218" w:name="_Toc160702966"/>
      <w:bookmarkStart w:id="219" w:name="_Toc160703360"/>
      <w:r>
        <w:t xml:space="preserve">Figura </w:t>
      </w:r>
      <w:r w:rsidR="00EC3A8E">
        <w:t>11</w:t>
      </w:r>
      <w:r>
        <w:t xml:space="preserve">: </w:t>
      </w:r>
      <w:r w:rsidR="00CC2A83">
        <w:t>N</w:t>
      </w:r>
      <w:r>
        <w:t xml:space="preserve">úmero de ingresantes al programa de </w:t>
      </w:r>
      <w:proofErr w:type="spellStart"/>
      <w:r>
        <w:t>residentado</w:t>
      </w:r>
      <w:proofErr w:type="spellEnd"/>
      <w:r>
        <w:t xml:space="preserve"> médico a especialidades clínicas y quirúrgicas en los distintos años</w:t>
      </w:r>
      <w:bookmarkEnd w:id="214"/>
      <w:bookmarkEnd w:id="215"/>
      <w:bookmarkEnd w:id="216"/>
      <w:bookmarkEnd w:id="217"/>
      <w:bookmarkEnd w:id="218"/>
      <w:bookmarkEnd w:id="219"/>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6A19CED7">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0C8700D0"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A44C095" w14:textId="77777777" w:rsidR="00880D32" w:rsidRPr="00BD0AA0" w:rsidRDefault="00880D32" w:rsidP="0064318A">
      <w:pPr>
        <w:pStyle w:val="NormalWeb"/>
        <w:rPr>
          <w:lang w:val="es-PE"/>
        </w:rPr>
      </w:pPr>
    </w:p>
    <w:p w14:paraId="28881C84" w14:textId="7F1F9C62" w:rsidR="00337D1A" w:rsidRPr="00337D1A" w:rsidRDefault="00337D1A" w:rsidP="00337D1A">
      <w:r w:rsidRPr="00337D1A">
        <w:t xml:space="preserve">En la figura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76ADF8CE" w14:textId="12477B76" w:rsidR="006A54B5" w:rsidRPr="006A54B5" w:rsidRDefault="006A54B5" w:rsidP="006A54B5">
      <w:pPr>
        <w:jc w:val="center"/>
        <w:rPr>
          <w:b/>
          <w:bCs/>
          <w:lang w:val="es-MX"/>
        </w:rPr>
      </w:pPr>
      <w:bookmarkStart w:id="220" w:name="_Figura_12:_proporción"/>
      <w:bookmarkEnd w:id="22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D53E397" w14:textId="40A96157" w:rsidR="00A67485" w:rsidRDefault="00A67485" w:rsidP="00A67485">
      <w:pPr>
        <w:pStyle w:val="Ttulo2"/>
      </w:pPr>
      <w:bookmarkStart w:id="221" w:name="_Toc160649959"/>
      <w:bookmarkStart w:id="222" w:name="_Toc160651140"/>
      <w:bookmarkStart w:id="223" w:name="_Toc160651282"/>
      <w:bookmarkStart w:id="224" w:name="_Toc160702783"/>
      <w:bookmarkStart w:id="225" w:name="_Toc160702967"/>
      <w:bookmarkStart w:id="226" w:name="_Toc160703361"/>
      <w:r>
        <w:t xml:space="preserve">Figura </w:t>
      </w:r>
      <w:r w:rsidR="00EC3A8E">
        <w:t>12</w:t>
      </w:r>
      <w:r>
        <w:t xml:space="preserve">: </w:t>
      </w:r>
      <w:r w:rsidR="00CC2A83">
        <w:t>P</w:t>
      </w:r>
      <w:r>
        <w:t>roporción de ingresantes</w:t>
      </w:r>
      <w:r w:rsidR="00195497">
        <w:t xml:space="preserve"> de </w:t>
      </w:r>
      <w:r w:rsidR="005579F0">
        <w:t>sexo</w:t>
      </w:r>
      <w:r w:rsidR="00195497">
        <w:t xml:space="preserve"> femenino</w:t>
      </w:r>
      <w:r>
        <w:t xml:space="preserve"> al programa de </w:t>
      </w:r>
      <w:proofErr w:type="spellStart"/>
      <w:r>
        <w:t>residentado</w:t>
      </w:r>
      <w:proofErr w:type="spellEnd"/>
      <w:r>
        <w:t xml:space="preserve"> médico separada por especialidades clínicas y quirúrgicas </w:t>
      </w:r>
      <w:r w:rsidR="00195497">
        <w:t>en los distintos años</w:t>
      </w:r>
      <w:bookmarkEnd w:id="221"/>
      <w:bookmarkEnd w:id="222"/>
      <w:bookmarkEnd w:id="223"/>
      <w:bookmarkEnd w:id="224"/>
      <w:bookmarkEnd w:id="225"/>
      <w:bookmarkEnd w:id="226"/>
    </w:p>
    <w:p w14:paraId="5B630986" w14:textId="483C39D7" w:rsidR="00A67485" w:rsidRDefault="00A67485" w:rsidP="00A67485">
      <w:r>
        <w:t>La línea negra del gráfico muestra la proporción global de ingresantes</w:t>
      </w:r>
      <w:r w:rsidR="00195497">
        <w:t xml:space="preserve"> de </w:t>
      </w:r>
      <w:r w:rsidR="005579F0">
        <w:t>sexo</w:t>
      </w:r>
      <w:r w:rsidR="00195497">
        <w:t xml:space="preserve"> femenino</w:t>
      </w:r>
    </w:p>
    <w:p w14:paraId="29F0B4EF" w14:textId="3E955B49" w:rsidR="0064318A" w:rsidRDefault="00E63952" w:rsidP="0064318A">
      <w:pPr>
        <w:pStyle w:val="NormalWeb"/>
      </w:pPr>
      <w:r>
        <w:rPr>
          <w:noProof/>
        </w:rPr>
        <w:drawing>
          <wp:inline distT="0" distB="0" distL="0" distR="0" wp14:anchorId="12F5535B" wp14:editId="1A763CA0">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3236E5A2"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3F6DED4C" w14:textId="77777777" w:rsidR="00195497" w:rsidRPr="00BD0AA0" w:rsidRDefault="00195497" w:rsidP="0064318A">
      <w:pPr>
        <w:pStyle w:val="NormalWeb"/>
        <w:rPr>
          <w:lang w:val="es-PE"/>
        </w:rPr>
      </w:pPr>
    </w:p>
    <w:p w14:paraId="52D0DCE8" w14:textId="4FD402B3" w:rsidR="00D90E93" w:rsidRPr="00D90E93" w:rsidRDefault="00D90E93" w:rsidP="00D90E93">
      <w:r w:rsidRPr="00D90E93">
        <w:t xml:space="preserve">En la figura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5EA7ECC4" w:rsidR="006A54B5" w:rsidRPr="006A54B5" w:rsidRDefault="006A54B5" w:rsidP="006A54B5">
      <w:pPr>
        <w:jc w:val="center"/>
        <w:rPr>
          <w:b/>
          <w:bCs/>
          <w:lang w:val="es-MX"/>
        </w:rPr>
      </w:pPr>
      <w:bookmarkStart w:id="227" w:name="_Tabla_10:_comparación"/>
      <w:bookmarkEnd w:id="22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485D1E2" w14:textId="7DD13010" w:rsidR="00CC6A17" w:rsidRDefault="00A67485" w:rsidP="00CC6A17">
      <w:pPr>
        <w:pStyle w:val="Ttulo2"/>
      </w:pPr>
      <w:bookmarkStart w:id="228" w:name="_Toc160649960"/>
      <w:bookmarkStart w:id="229" w:name="_Toc160651141"/>
      <w:bookmarkStart w:id="230" w:name="_Toc160651283"/>
      <w:bookmarkStart w:id="231" w:name="_Toc160702784"/>
      <w:bookmarkStart w:id="232" w:name="_Toc160702968"/>
      <w:bookmarkStart w:id="233" w:name="_Toc160703362"/>
      <w:r>
        <w:t xml:space="preserve">Tabla </w:t>
      </w:r>
      <w:r w:rsidR="00EC3A8E">
        <w:t>10</w:t>
      </w:r>
      <w:r w:rsidR="00CC6A17">
        <w:t xml:space="preserve">: </w:t>
      </w:r>
      <w:r w:rsidR="00CC2A83">
        <w:t>C</w:t>
      </w:r>
      <w:r w:rsidR="00CC6A17">
        <w:t xml:space="preserve">omparación en el número y porcentaje de ingresantes y no ingresantes al </w:t>
      </w:r>
      <w:proofErr w:type="spellStart"/>
      <w:r w:rsidR="00CC6A17">
        <w:t>residentado</w:t>
      </w:r>
      <w:proofErr w:type="spellEnd"/>
      <w:r w:rsidR="00CC6A17">
        <w:t xml:space="preserve"> médico entre mujeres y </w:t>
      </w:r>
      <w:r w:rsidR="00D277E7">
        <w:t>varones</w:t>
      </w:r>
      <w:r w:rsidR="00CC6A17">
        <w:t xml:space="preserve"> </w:t>
      </w:r>
      <w:r w:rsidR="00195497">
        <w:t>en los distintos años</w:t>
      </w:r>
      <w:bookmarkEnd w:id="228"/>
      <w:bookmarkEnd w:id="229"/>
      <w:bookmarkEnd w:id="230"/>
      <w:bookmarkEnd w:id="231"/>
      <w:bookmarkEnd w:id="232"/>
      <w:bookmarkEnd w:id="233"/>
    </w:p>
    <w:p w14:paraId="7967E573" w14:textId="2078EFEF" w:rsidR="00A67485" w:rsidRDefault="00CC6A17" w:rsidP="00CC6A17">
      <w:r>
        <w:t xml:space="preserve">Para esta tabla se excluyeron aquellos que no tenían </w:t>
      </w:r>
      <w:r w:rsidR="005579F0">
        <w:t>sexo</w:t>
      </w:r>
      <w:r>
        <w:t xml:space="preserve"> asignado.</w:t>
      </w:r>
    </w:p>
    <w:tbl>
      <w:tblPr>
        <w:tblStyle w:val="Tablanormal2"/>
        <w:tblW w:w="5000" w:type="pct"/>
        <w:tblLook w:val="04A0" w:firstRow="1" w:lastRow="0" w:firstColumn="1" w:lastColumn="0" w:noHBand="0" w:noVBand="1"/>
      </w:tblPr>
      <w:tblGrid>
        <w:gridCol w:w="989"/>
        <w:gridCol w:w="1179"/>
        <w:gridCol w:w="1080"/>
        <w:gridCol w:w="1056"/>
        <w:gridCol w:w="1072"/>
        <w:gridCol w:w="1150"/>
        <w:gridCol w:w="1080"/>
        <w:gridCol w:w="1070"/>
        <w:gridCol w:w="1070"/>
      </w:tblGrid>
      <w:tr w:rsidR="00FD478D" w14:paraId="127C683A" w14:textId="77777777" w:rsidTr="00BD0A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1" w:type="pct"/>
            <w:gridSpan w:val="4"/>
            <w:tcBorders>
              <w:left w:val="single" w:sz="4" w:space="0" w:color="auto"/>
              <w:right w:val="single" w:sz="4" w:space="0" w:color="auto"/>
            </w:tcBorders>
            <w:vAlign w:val="center"/>
          </w:tcPr>
          <w:p w14:paraId="1D9E9B7C" w14:textId="48972C8F"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femenino</w:t>
            </w:r>
          </w:p>
        </w:tc>
        <w:tc>
          <w:tcPr>
            <w:tcW w:w="2242" w:type="pct"/>
            <w:gridSpan w:val="4"/>
            <w:tcBorders>
              <w:left w:val="single" w:sz="4" w:space="0" w:color="auto"/>
            </w:tcBorders>
            <w:vAlign w:val="center"/>
          </w:tcPr>
          <w:p w14:paraId="40BFA07B" w14:textId="791787EB"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masculino</w:t>
            </w:r>
          </w:p>
        </w:tc>
      </w:tr>
      <w:tr w:rsidR="00FD478D" w14:paraId="45A3F7C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2" w:type="pct"/>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8" w:type="pct"/>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BD0AA0">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49" w:type="pct"/>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F1448EC" w:rsidR="0064318A" w:rsidRDefault="0064318A" w:rsidP="0064318A">
            <w:pPr>
              <w:jc w:val="center"/>
            </w:pPr>
            <w:r w:rsidRPr="00292A9F">
              <w:t>2016</w:t>
            </w:r>
            <w:r w:rsidR="00BD0AA0">
              <w:t>*</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49"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49"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49"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49"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49"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49"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49"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BD0AA0">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49"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BD0A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49"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506A5434" w14:textId="77777777" w:rsidR="00BD0AA0" w:rsidRPr="00BD0AA0" w:rsidRDefault="00BD0AA0" w:rsidP="00BD0AA0">
      <w:pPr>
        <w:spacing w:before="0" w:after="160" w:line="259" w:lineRule="auto"/>
        <w:rPr>
          <w:i/>
          <w:iCs/>
        </w:rPr>
      </w:pPr>
      <w:r w:rsidRPr="00BD0AA0">
        <w:rPr>
          <w:b/>
          <w:bCs/>
          <w:i/>
          <w:iCs/>
        </w:rPr>
        <w:t>*</w:t>
      </w:r>
      <w:r w:rsidRPr="00BD0AA0">
        <w:rPr>
          <w:i/>
          <w:iCs/>
        </w:rPr>
        <w:t>Datos desde el 2016 debido a que no se reportaron datos de ingresantes en años anteriores.</w:t>
      </w:r>
    </w:p>
    <w:p w14:paraId="4B168DB4" w14:textId="483E741B"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w:t>
      </w:r>
      <w:proofErr w:type="spellStart"/>
      <w:r>
        <w:t>residentado</w:t>
      </w:r>
      <w:proofErr w:type="spellEnd"/>
      <w:r>
        <w:t xml:space="preserve"> médico del Perú entre mujeres y </w:t>
      </w:r>
      <w:r w:rsidR="00D277E7">
        <w:t>varones</w:t>
      </w:r>
      <w:r>
        <w:t xml:space="preserve"> entre los años 2016 y 2023.</w:t>
      </w:r>
    </w:p>
    <w:p w14:paraId="28E999D0" w14:textId="4BECB611" w:rsidR="00D90E93" w:rsidRDefault="00D90E93" w:rsidP="00D90E93">
      <w:r>
        <w:t xml:space="preserve">Entre los postulantes de </w:t>
      </w:r>
      <w:r w:rsidR="005579F0">
        <w:t>sexo</w:t>
      </w:r>
      <w:r>
        <w:t xml:space="preserve"> femenino se encontró que el porcentaje más alto de ingresantes fue en el año 2021, llegando a 51.5%, mientras que el porcentaje más bajo fue el último año, 2023, llegando a 33.2%.</w:t>
      </w:r>
    </w:p>
    <w:p w14:paraId="3EA6798E" w14:textId="6302339D" w:rsidR="00D90E93" w:rsidRDefault="00D90E93" w:rsidP="00D90E93">
      <w:r>
        <w:t xml:space="preserve">Entre los postulantes de </w:t>
      </w:r>
      <w:r w:rsidR="005579F0">
        <w:t>sexo</w:t>
      </w:r>
      <w:r>
        <w:t xml:space="preserve"> masculino, se tuvo hallazgos similares. El porcentaje más alto fue en el año 2021, llegando a 49.6%, mientras que el porcentaje más bajo fue el último año, 2023, con 39.4%.</w:t>
      </w:r>
    </w:p>
    <w:p w14:paraId="7A5C7D09" w14:textId="50905BE4" w:rsidR="009F75E5" w:rsidRDefault="00D90E93" w:rsidP="00993DE0">
      <w:r>
        <w:t xml:space="preserve">En la comparación global (incluyendo todos los años) entre ambos </w:t>
      </w:r>
      <w:r w:rsidR="005579F0">
        <w:t>sexo</w:t>
      </w:r>
      <w:r>
        <w:t xml:space="preserve">s se encontró que los postulantes de </w:t>
      </w:r>
      <w:r w:rsidR="005579F0">
        <w:t>sexo</w:t>
      </w:r>
      <w:r>
        <w:t xml:space="preserve"> masculino lograron ingresar en un 39.4%, mientras que en el </w:t>
      </w:r>
      <w:r w:rsidR="005579F0">
        <w:t>sexo</w:t>
      </w:r>
      <w:r>
        <w:t xml:space="preserve"> femenino lograron ingresar en un 38.7%.</w:t>
      </w:r>
    </w:p>
    <w:p w14:paraId="4DCC380E" w14:textId="18E09262" w:rsidR="00CC6A17" w:rsidRDefault="00CC6A17" w:rsidP="00993DE0">
      <w:r>
        <w:br w:type="page"/>
      </w:r>
    </w:p>
    <w:p w14:paraId="755E8C83" w14:textId="2EA440F1" w:rsidR="006A54B5" w:rsidRPr="006A54B5" w:rsidRDefault="006A54B5" w:rsidP="006A54B5">
      <w:pPr>
        <w:jc w:val="center"/>
        <w:rPr>
          <w:b/>
          <w:bCs/>
          <w:lang w:val="es-MX"/>
        </w:rPr>
      </w:pPr>
      <w:bookmarkStart w:id="234" w:name="_Figura_13:_distribución"/>
      <w:bookmarkEnd w:id="23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3BB071" w14:textId="41B4B1FF" w:rsidR="00E83391" w:rsidRDefault="00E83391" w:rsidP="00E83391">
      <w:pPr>
        <w:pStyle w:val="Ttulo2"/>
      </w:pPr>
      <w:bookmarkStart w:id="235" w:name="_Toc160649961"/>
      <w:bookmarkStart w:id="236" w:name="_Toc160651142"/>
      <w:bookmarkStart w:id="237" w:name="_Toc160651284"/>
      <w:bookmarkStart w:id="238" w:name="_Toc160702785"/>
      <w:bookmarkStart w:id="239" w:name="_Toc160702969"/>
      <w:bookmarkStart w:id="240" w:name="_Toc160703363"/>
      <w:r>
        <w:t>Figura 1</w:t>
      </w:r>
      <w:r w:rsidR="00EC3A8E">
        <w:t>3</w:t>
      </w:r>
      <w:r>
        <w:t xml:space="preserve">: </w:t>
      </w:r>
      <w:r w:rsidR="00CC2A83">
        <w:t>D</w:t>
      </w:r>
      <w:r>
        <w:t xml:space="preserve">istribución de </w:t>
      </w:r>
      <w:r w:rsidR="005579F0">
        <w:t>sexo</w:t>
      </w:r>
      <w:r>
        <w:t xml:space="preserve"> de acuerdo a región de postulación entre los postulantes al programa de </w:t>
      </w:r>
      <w:proofErr w:type="spellStart"/>
      <w:r>
        <w:t>residentado</w:t>
      </w:r>
      <w:proofErr w:type="spellEnd"/>
      <w:r>
        <w:t xml:space="preserve"> médico</w:t>
      </w:r>
      <w:bookmarkEnd w:id="235"/>
      <w:bookmarkEnd w:id="236"/>
      <w:bookmarkEnd w:id="237"/>
      <w:bookmarkEnd w:id="238"/>
      <w:bookmarkEnd w:id="239"/>
      <w:bookmarkEnd w:id="240"/>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53C6EF7A" w:rsidR="00AE71F3" w:rsidRDefault="00CD3981" w:rsidP="00AE71F3">
      <w:pPr>
        <w:pStyle w:val="NormalWeb"/>
      </w:pPr>
      <w:r>
        <w:rPr>
          <w:noProof/>
        </w:rPr>
        <w:drawing>
          <wp:inline distT="0" distB="0" distL="0" distR="0" wp14:anchorId="03F88A42" wp14:editId="1A597B1A">
            <wp:extent cx="6187440" cy="3817620"/>
            <wp:effectExtent l="0" t="0" r="3810" b="0"/>
            <wp:docPr id="143284274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74A8C765" w14:textId="46709C3E" w:rsidR="00827FF9" w:rsidRPr="00827FF9" w:rsidRDefault="00827FF9" w:rsidP="00827FF9">
      <w:r w:rsidRPr="00827FF9">
        <w:t xml:space="preserve">En la figura se representa la distribución de </w:t>
      </w:r>
      <w:r w:rsidR="005579F0">
        <w:t>sexo</w:t>
      </w:r>
      <w:r w:rsidRPr="00827FF9">
        <w:t xml:space="preserve">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4CB2DD1F" w:rsidR="00E83391" w:rsidRPr="00827FF9" w:rsidRDefault="00827FF9" w:rsidP="00827FF9">
      <w:r w:rsidRPr="00827FF9">
        <w:t xml:space="preserve">Se observa que Lima es la región que abarca la mayoría de postulaciones, seguido del norte, el sur, el centro y finalmente el oriente. En cuanto a la distribución de </w:t>
      </w:r>
      <w:r w:rsidR="005579F0">
        <w:t>sexo</w:t>
      </w:r>
      <w:r w:rsidRPr="00827FF9">
        <w:t xml:space="preserve"> se encontró que en las distintas regiones predominó el </w:t>
      </w:r>
      <w:r w:rsidR="005579F0">
        <w:t>sexo</w:t>
      </w:r>
      <w:r w:rsidRPr="00827FF9">
        <w:t xml:space="preserve"> masculino entre los postulantes.</w:t>
      </w:r>
    </w:p>
    <w:p w14:paraId="4448814C" w14:textId="73785D48" w:rsidR="004C3DB2" w:rsidRDefault="004C3DB2">
      <w:pPr>
        <w:spacing w:before="0" w:after="160" w:line="259" w:lineRule="auto"/>
        <w:jc w:val="left"/>
      </w:pPr>
      <w:r>
        <w:br w:type="page"/>
      </w:r>
    </w:p>
    <w:p w14:paraId="7D40AB9F" w14:textId="32B3158C" w:rsidR="006A54B5" w:rsidRPr="006A54B5" w:rsidRDefault="006A54B5" w:rsidP="006A54B5">
      <w:pPr>
        <w:jc w:val="center"/>
        <w:rPr>
          <w:b/>
          <w:bCs/>
          <w:lang w:val="es-MX"/>
        </w:rPr>
      </w:pPr>
      <w:bookmarkStart w:id="241" w:name="_Tabla_11:_número"/>
      <w:bookmarkEnd w:id="24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9F7875" w14:textId="1A92A5C9" w:rsidR="009505C3" w:rsidRDefault="004C3DB2" w:rsidP="004C3DB2">
      <w:pPr>
        <w:pStyle w:val="Ttulo2"/>
      </w:pPr>
      <w:bookmarkStart w:id="242" w:name="_Toc160649962"/>
      <w:bookmarkStart w:id="243" w:name="_Toc160651143"/>
      <w:bookmarkStart w:id="244" w:name="_Toc160651285"/>
      <w:bookmarkStart w:id="245" w:name="_Toc160702786"/>
      <w:bookmarkStart w:id="246" w:name="_Toc160702970"/>
      <w:bookmarkStart w:id="247" w:name="_Toc160703364"/>
      <w:r>
        <w:t xml:space="preserve">Tabla </w:t>
      </w:r>
      <w:r w:rsidR="00EC3A8E">
        <w:t>11</w:t>
      </w:r>
      <w:r>
        <w:t xml:space="preserve">: </w:t>
      </w:r>
      <w:r w:rsidR="00CC2A83">
        <w:t>N</w:t>
      </w:r>
      <w:r>
        <w:t xml:space="preserve">úmero y distribución de </w:t>
      </w:r>
      <w:r w:rsidR="005579F0">
        <w:t>sexo</w:t>
      </w:r>
      <w:r>
        <w:t xml:space="preserve"> en la región </w:t>
      </w:r>
      <w:r w:rsidRPr="00CC2A83">
        <w:t>Lima</w:t>
      </w:r>
      <w:r>
        <w:t xml:space="preserve"> de los postulantes al programa de </w:t>
      </w:r>
      <w:proofErr w:type="spellStart"/>
      <w:r>
        <w:t>residentado</w:t>
      </w:r>
      <w:proofErr w:type="spellEnd"/>
      <w:r>
        <w:t xml:space="preserve"> médico e</w:t>
      </w:r>
      <w:r w:rsidR="00195497">
        <w:t>n los distintos años</w:t>
      </w:r>
      <w:bookmarkEnd w:id="242"/>
      <w:bookmarkEnd w:id="243"/>
      <w:bookmarkEnd w:id="244"/>
      <w:bookmarkEnd w:id="245"/>
      <w:bookmarkEnd w:id="246"/>
      <w:bookmarkEnd w:id="247"/>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DBBF9D0"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4" w:type="pct"/>
            <w:gridSpan w:val="2"/>
            <w:vAlign w:val="center"/>
          </w:tcPr>
          <w:p w14:paraId="69C0A61D" w14:textId="4D2EC5F4"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70D56E60" w:rsidR="004C3DB2" w:rsidRDefault="000B72A0" w:rsidP="004C3DB2">
      <w:r>
        <w:t xml:space="preserve">En la tabla se representa el número y la distribución de </w:t>
      </w:r>
      <w:r w:rsidR="005579F0">
        <w:t>sexo</w:t>
      </w:r>
      <w:r>
        <w:t xml:space="preserve"> en la región </w:t>
      </w:r>
      <w:r w:rsidRPr="000B72A0">
        <w:t>Lima</w:t>
      </w:r>
      <w:r>
        <w:t xml:space="preserve"> de los postulantes al programa de </w:t>
      </w:r>
      <w:proofErr w:type="spellStart"/>
      <w:r>
        <w:t>residentado</w:t>
      </w:r>
      <w:proofErr w:type="spellEnd"/>
      <w:r>
        <w:t xml:space="preserve"> médico del Perú entre los años 2013 y 2023.</w:t>
      </w:r>
    </w:p>
    <w:p w14:paraId="2B49FB6C" w14:textId="3E2B20B5" w:rsidR="000B72A0" w:rsidRDefault="000B72A0" w:rsidP="004C3DB2">
      <w:r>
        <w:t xml:space="preserve">Se observa que se tuvo un porcentaje de 47.4% de postulantes de </w:t>
      </w:r>
      <w:r w:rsidR="005579F0">
        <w:t>sexo</w:t>
      </w:r>
      <w:r>
        <w:t xml:space="preserve"> femenino.</w:t>
      </w:r>
    </w:p>
    <w:p w14:paraId="4FF9EA21" w14:textId="77777777" w:rsidR="004C3DB2" w:rsidRDefault="004C3DB2">
      <w:pPr>
        <w:spacing w:before="0" w:after="160" w:line="259" w:lineRule="auto"/>
        <w:jc w:val="left"/>
      </w:pPr>
      <w:r>
        <w:br w:type="page"/>
      </w:r>
    </w:p>
    <w:p w14:paraId="18C2BE2A" w14:textId="6F65BF04" w:rsidR="006A54B5" w:rsidRPr="006A54B5" w:rsidRDefault="006A54B5" w:rsidP="006A54B5">
      <w:pPr>
        <w:jc w:val="center"/>
        <w:rPr>
          <w:b/>
          <w:bCs/>
          <w:lang w:val="es-MX"/>
        </w:rPr>
      </w:pPr>
      <w:bookmarkStart w:id="248" w:name="_Tabla_12:_número"/>
      <w:bookmarkEnd w:id="24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8B464B1" w14:textId="10251871" w:rsidR="004C3DB2" w:rsidRDefault="004C3DB2" w:rsidP="004C3DB2">
      <w:pPr>
        <w:pStyle w:val="Ttulo2"/>
      </w:pPr>
      <w:bookmarkStart w:id="249" w:name="_Toc160649963"/>
      <w:bookmarkStart w:id="250" w:name="_Toc160651144"/>
      <w:bookmarkStart w:id="251" w:name="_Toc160651286"/>
      <w:bookmarkStart w:id="252" w:name="_Toc160702787"/>
      <w:bookmarkStart w:id="253" w:name="_Toc160702971"/>
      <w:bookmarkStart w:id="254" w:name="_Toc160703365"/>
      <w:r>
        <w:t xml:space="preserve">Tabla </w:t>
      </w:r>
      <w:r w:rsidR="00EC3A8E">
        <w:t>12</w:t>
      </w:r>
      <w:r>
        <w:t xml:space="preserve">: </w:t>
      </w:r>
      <w:r w:rsidR="00CC2A83">
        <w:t>N</w:t>
      </w:r>
      <w:r>
        <w:t xml:space="preserve">úmero y distribución de </w:t>
      </w:r>
      <w:r w:rsidR="005579F0">
        <w:t>sexo</w:t>
      </w:r>
      <w:r>
        <w:t xml:space="preserve"> en la región </w:t>
      </w:r>
      <w:r w:rsidRPr="00CC2A83">
        <w:t>Norte</w:t>
      </w:r>
      <w:r>
        <w:t xml:space="preserve"> de los postulantes al programa de </w:t>
      </w:r>
      <w:proofErr w:type="spellStart"/>
      <w:r>
        <w:t>residentado</w:t>
      </w:r>
      <w:proofErr w:type="spellEnd"/>
      <w:r>
        <w:t xml:space="preserve"> médico </w:t>
      </w:r>
      <w:r w:rsidR="00195497">
        <w:t>en los distintos años</w:t>
      </w:r>
      <w:bookmarkEnd w:id="249"/>
      <w:bookmarkEnd w:id="250"/>
      <w:bookmarkEnd w:id="251"/>
      <w:bookmarkEnd w:id="252"/>
      <w:bookmarkEnd w:id="253"/>
      <w:bookmarkEnd w:id="254"/>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3268D7C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777992A0" w14:textId="25E08DE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28415F99" w:rsidR="000B72A0" w:rsidRDefault="000B72A0" w:rsidP="000B72A0">
      <w:r>
        <w:t xml:space="preserve">En la tabla se representa el número y la distribución de </w:t>
      </w:r>
      <w:r w:rsidR="005579F0">
        <w:t>sexo</w:t>
      </w:r>
      <w:r>
        <w:t xml:space="preserve"> en la región Norte de los postulantes al programa de </w:t>
      </w:r>
      <w:proofErr w:type="spellStart"/>
      <w:r>
        <w:t>residentado</w:t>
      </w:r>
      <w:proofErr w:type="spellEnd"/>
      <w:r>
        <w:t xml:space="preserve"> médico del Perú entre los años 2013 y 2023.</w:t>
      </w:r>
    </w:p>
    <w:p w14:paraId="4A07C0CD" w14:textId="01265C13" w:rsidR="000B72A0" w:rsidRDefault="000B72A0" w:rsidP="000B72A0">
      <w:r>
        <w:t xml:space="preserve">Se observa que se tuvo un porcentaje de 41.7% de postulantes de </w:t>
      </w:r>
      <w:r w:rsidR="005579F0">
        <w:t>sexo</w:t>
      </w:r>
      <w:r>
        <w:t xml:space="preserve"> femenino.</w:t>
      </w:r>
    </w:p>
    <w:p w14:paraId="6C54D67A" w14:textId="77777777" w:rsidR="004C3DB2" w:rsidRDefault="004C3DB2" w:rsidP="004C3DB2"/>
    <w:p w14:paraId="594CE5F2" w14:textId="18859617" w:rsidR="006A54B5" w:rsidRPr="006A54B5" w:rsidRDefault="006A54B5" w:rsidP="006A54B5">
      <w:pPr>
        <w:jc w:val="center"/>
        <w:rPr>
          <w:b/>
          <w:bCs/>
          <w:lang w:val="es-MX"/>
        </w:rPr>
      </w:pPr>
      <w:bookmarkStart w:id="255" w:name="_Tabla_13:_número"/>
      <w:bookmarkEnd w:id="25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5874C92" w14:textId="54A8C91E" w:rsidR="004C3DB2" w:rsidRDefault="004C3DB2" w:rsidP="004C3DB2">
      <w:pPr>
        <w:pStyle w:val="Ttulo2"/>
      </w:pPr>
      <w:bookmarkStart w:id="256" w:name="_Toc160649964"/>
      <w:bookmarkStart w:id="257" w:name="_Toc160651145"/>
      <w:bookmarkStart w:id="258" w:name="_Toc160651287"/>
      <w:bookmarkStart w:id="259" w:name="_Toc160702788"/>
      <w:bookmarkStart w:id="260" w:name="_Toc160702972"/>
      <w:bookmarkStart w:id="261" w:name="_Toc160703366"/>
      <w:r>
        <w:t xml:space="preserve">Tabla </w:t>
      </w:r>
      <w:r w:rsidR="00EC3A8E">
        <w:t>13</w:t>
      </w:r>
      <w:r>
        <w:t xml:space="preserve">: </w:t>
      </w:r>
      <w:r w:rsidR="00CC2A83">
        <w:t>N</w:t>
      </w:r>
      <w:r>
        <w:t xml:space="preserve">úmero y distribución de </w:t>
      </w:r>
      <w:r w:rsidR="005579F0">
        <w:t>sexo</w:t>
      </w:r>
      <w:r>
        <w:t xml:space="preserve"> en la región </w:t>
      </w:r>
      <w:r w:rsidRPr="00CC2A83">
        <w:t>Sur</w:t>
      </w:r>
      <w:r>
        <w:t xml:space="preserve"> de los postulantes al programa de </w:t>
      </w:r>
      <w:proofErr w:type="spellStart"/>
      <w:r>
        <w:t>residentado</w:t>
      </w:r>
      <w:proofErr w:type="spellEnd"/>
      <w:r>
        <w:t xml:space="preserve"> médico </w:t>
      </w:r>
      <w:r w:rsidR="00195497">
        <w:t>en los distintos años</w:t>
      </w:r>
      <w:bookmarkEnd w:id="256"/>
      <w:bookmarkEnd w:id="257"/>
      <w:bookmarkEnd w:id="258"/>
      <w:bookmarkEnd w:id="259"/>
      <w:bookmarkEnd w:id="260"/>
      <w:bookmarkEnd w:id="261"/>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0350F85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55BD6FE5" w14:textId="22E24566"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0BD07818" w:rsidR="000B72A0" w:rsidRDefault="000B72A0" w:rsidP="000B72A0">
      <w:r>
        <w:t xml:space="preserve">En la tabla se representa el número y la distribución de </w:t>
      </w:r>
      <w:r w:rsidR="005579F0">
        <w:t>sexo</w:t>
      </w:r>
      <w:r>
        <w:t xml:space="preserve"> en la región Sur de los postulantes al programa de </w:t>
      </w:r>
      <w:proofErr w:type="spellStart"/>
      <w:r>
        <w:t>residentado</w:t>
      </w:r>
      <w:proofErr w:type="spellEnd"/>
      <w:r>
        <w:t xml:space="preserve"> médico del Perú entre los años 2013 y 2023.</w:t>
      </w:r>
    </w:p>
    <w:p w14:paraId="48240D3B" w14:textId="116EB0C6" w:rsidR="000B72A0" w:rsidRDefault="000B72A0" w:rsidP="000B72A0">
      <w:r>
        <w:t xml:space="preserve">Se observa que se tuvo un porcentaje de 43.3% de postulantes de </w:t>
      </w:r>
      <w:r w:rsidR="005579F0">
        <w:t>sexo</w:t>
      </w:r>
      <w:r>
        <w:t xml:space="preserve"> femenino.</w:t>
      </w:r>
    </w:p>
    <w:p w14:paraId="08B03BD7" w14:textId="77777777" w:rsidR="004C3DB2" w:rsidRDefault="004C3DB2" w:rsidP="004C3DB2"/>
    <w:p w14:paraId="078C2D63" w14:textId="79E66C4C" w:rsidR="006A54B5" w:rsidRPr="006A54B5" w:rsidRDefault="006A54B5" w:rsidP="006A54B5">
      <w:pPr>
        <w:jc w:val="center"/>
        <w:rPr>
          <w:b/>
          <w:bCs/>
          <w:lang w:val="es-MX"/>
        </w:rPr>
      </w:pPr>
      <w:bookmarkStart w:id="262" w:name="_Tabla_14:_número"/>
      <w:bookmarkEnd w:id="26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6DDB436" w14:textId="0FBBA9F9" w:rsidR="004C3DB2" w:rsidRDefault="004C3DB2" w:rsidP="004C3DB2">
      <w:pPr>
        <w:pStyle w:val="Ttulo2"/>
      </w:pPr>
      <w:bookmarkStart w:id="263" w:name="_Toc160649965"/>
      <w:bookmarkStart w:id="264" w:name="_Toc160651146"/>
      <w:bookmarkStart w:id="265" w:name="_Toc160651288"/>
      <w:bookmarkStart w:id="266" w:name="_Toc160702789"/>
      <w:bookmarkStart w:id="267" w:name="_Toc160702973"/>
      <w:bookmarkStart w:id="268" w:name="_Toc160703367"/>
      <w:r>
        <w:t xml:space="preserve">Tabla </w:t>
      </w:r>
      <w:r w:rsidR="00EC3A8E">
        <w:t>14</w:t>
      </w:r>
      <w:r>
        <w:t xml:space="preserve">: </w:t>
      </w:r>
      <w:r w:rsidR="00CC2A83">
        <w:t>N</w:t>
      </w:r>
      <w:r>
        <w:t xml:space="preserve">úmero y distribución de </w:t>
      </w:r>
      <w:r w:rsidR="005579F0">
        <w:t>sexo</w:t>
      </w:r>
      <w:r>
        <w:t xml:space="preserve"> en la región </w:t>
      </w:r>
      <w:r w:rsidRPr="00CC2A83">
        <w:t>Centro</w:t>
      </w:r>
      <w:r>
        <w:t xml:space="preserve"> de los postulantes al programa de </w:t>
      </w:r>
      <w:proofErr w:type="spellStart"/>
      <w:r>
        <w:t>residentado</w:t>
      </w:r>
      <w:proofErr w:type="spellEnd"/>
      <w:r>
        <w:t xml:space="preserve"> médico </w:t>
      </w:r>
      <w:r w:rsidR="00195497">
        <w:t>en los distintos años</w:t>
      </w:r>
      <w:bookmarkEnd w:id="263"/>
      <w:bookmarkEnd w:id="264"/>
      <w:bookmarkEnd w:id="265"/>
      <w:bookmarkEnd w:id="266"/>
      <w:bookmarkEnd w:id="267"/>
      <w:bookmarkEnd w:id="268"/>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FCF781D"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2" w:type="pct"/>
            <w:gridSpan w:val="2"/>
            <w:vAlign w:val="center"/>
          </w:tcPr>
          <w:p w14:paraId="6C1E8BD5" w14:textId="10DB1638"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7C619E57" w:rsidR="000B72A0" w:rsidRDefault="000B72A0" w:rsidP="000B72A0">
      <w:r>
        <w:t xml:space="preserve">En la tabla se representa el número y la distribución de </w:t>
      </w:r>
      <w:r w:rsidR="005579F0">
        <w:t>sexo</w:t>
      </w:r>
      <w:r>
        <w:t xml:space="preserve"> en la región Centro de los postulantes al programa de </w:t>
      </w:r>
      <w:proofErr w:type="spellStart"/>
      <w:r>
        <w:t>residentado</w:t>
      </w:r>
      <w:proofErr w:type="spellEnd"/>
      <w:r>
        <w:t xml:space="preserve"> médico del Perú entre los años 2013 y 2023.</w:t>
      </w:r>
    </w:p>
    <w:p w14:paraId="34777700" w14:textId="6CD7CECE" w:rsidR="000B72A0" w:rsidRDefault="000B72A0" w:rsidP="000B72A0">
      <w:r>
        <w:t xml:space="preserve">Se observa que se tuvo un porcentaje de 42.9% de postulantes de </w:t>
      </w:r>
      <w:r w:rsidR="005579F0">
        <w:t>sexo</w:t>
      </w:r>
      <w:r>
        <w:t xml:space="preserve"> femenino.</w:t>
      </w:r>
    </w:p>
    <w:p w14:paraId="7B518434" w14:textId="77777777" w:rsidR="004C3DB2" w:rsidRDefault="004C3DB2" w:rsidP="004C3DB2"/>
    <w:p w14:paraId="24EAD84C" w14:textId="73BF5F12" w:rsidR="006A54B5" w:rsidRPr="006A54B5" w:rsidRDefault="006A54B5" w:rsidP="006A54B5">
      <w:pPr>
        <w:jc w:val="center"/>
        <w:rPr>
          <w:b/>
          <w:bCs/>
          <w:lang w:val="es-MX"/>
        </w:rPr>
      </w:pPr>
      <w:bookmarkStart w:id="269" w:name="_Tabla_15:_número"/>
      <w:bookmarkEnd w:id="26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0D13C42" w14:textId="6709DD90" w:rsidR="004C3DB2" w:rsidRDefault="004C3DB2" w:rsidP="004C3DB2">
      <w:pPr>
        <w:pStyle w:val="Ttulo2"/>
      </w:pPr>
      <w:bookmarkStart w:id="270" w:name="_Toc160649966"/>
      <w:bookmarkStart w:id="271" w:name="_Toc160651147"/>
      <w:bookmarkStart w:id="272" w:name="_Toc160651289"/>
      <w:bookmarkStart w:id="273" w:name="_Toc160702790"/>
      <w:bookmarkStart w:id="274" w:name="_Toc160702974"/>
      <w:bookmarkStart w:id="275" w:name="_Toc160703368"/>
      <w:r>
        <w:t xml:space="preserve">Tabla </w:t>
      </w:r>
      <w:r w:rsidR="00EC3A8E">
        <w:t>15</w:t>
      </w:r>
      <w:r>
        <w:t xml:space="preserve">: </w:t>
      </w:r>
      <w:r w:rsidR="00CC2A83">
        <w:t>N</w:t>
      </w:r>
      <w:r>
        <w:t xml:space="preserve">úmero y distribución de </w:t>
      </w:r>
      <w:r w:rsidR="005579F0">
        <w:t>sexo</w:t>
      </w:r>
      <w:r>
        <w:t xml:space="preserve"> en la región </w:t>
      </w:r>
      <w:r w:rsidRPr="00CC2A83">
        <w:t>Oriente</w:t>
      </w:r>
      <w:r>
        <w:t xml:space="preserve"> de los postulantes al programa de </w:t>
      </w:r>
      <w:proofErr w:type="spellStart"/>
      <w:r>
        <w:t>residentado</w:t>
      </w:r>
      <w:proofErr w:type="spellEnd"/>
      <w:r>
        <w:t xml:space="preserve"> médico </w:t>
      </w:r>
      <w:r w:rsidR="00195497">
        <w:t>en los distintos años</w:t>
      </w:r>
      <w:bookmarkEnd w:id="270"/>
      <w:bookmarkEnd w:id="271"/>
      <w:bookmarkEnd w:id="272"/>
      <w:bookmarkEnd w:id="273"/>
      <w:bookmarkEnd w:id="274"/>
      <w:bookmarkEnd w:id="275"/>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3CB63F1F"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220" w:type="pct"/>
            <w:gridSpan w:val="2"/>
            <w:vAlign w:val="center"/>
          </w:tcPr>
          <w:p w14:paraId="053A7F55" w14:textId="4287099E"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66B907A5" w:rsidR="000B72A0" w:rsidRDefault="000B72A0" w:rsidP="000B72A0">
      <w:r>
        <w:t xml:space="preserve">En la tabla se representa el número y la distribución de </w:t>
      </w:r>
      <w:r w:rsidR="005579F0">
        <w:t>sexo</w:t>
      </w:r>
      <w:r>
        <w:t xml:space="preserve"> en la región Oriente de los postulantes al programa de </w:t>
      </w:r>
      <w:proofErr w:type="spellStart"/>
      <w:r>
        <w:t>residentado</w:t>
      </w:r>
      <w:proofErr w:type="spellEnd"/>
      <w:r>
        <w:t xml:space="preserve"> médico del Perú entre los años 2013 y 2023.</w:t>
      </w:r>
      <w:r w:rsidR="006E1FB1">
        <w:t xml:space="preserve"> </w:t>
      </w:r>
      <w:r>
        <w:t xml:space="preserve">Se observa que se tuvo un porcentaje de 16.9% de postulantes de </w:t>
      </w:r>
      <w:r w:rsidR="005579F0">
        <w:t>sexo</w:t>
      </w:r>
      <w:r>
        <w:t xml:space="preserve"> femenino, destaca por ser inferior a los de las demás regiones mostradas anteriormente. También se encontró que el número total de postulantes fue menor que el de las otras regiones presentadas.</w:t>
      </w:r>
    </w:p>
    <w:p w14:paraId="27FDD9D4" w14:textId="0BEB788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5DCA2C" w14:textId="263A548C" w:rsidR="009505C3" w:rsidRDefault="003963CA" w:rsidP="003963CA">
      <w:pPr>
        <w:pStyle w:val="Ttulo2"/>
      </w:pPr>
      <w:bookmarkStart w:id="276" w:name="_Toc160649967"/>
      <w:bookmarkStart w:id="277" w:name="_Toc160651148"/>
      <w:bookmarkStart w:id="278" w:name="_Toc160651290"/>
      <w:bookmarkStart w:id="279" w:name="_Toc160702791"/>
      <w:bookmarkStart w:id="280" w:name="_Toc160702975"/>
      <w:bookmarkStart w:id="281" w:name="_Toc160703369"/>
      <w:r>
        <w:t>Figura 1</w:t>
      </w:r>
      <w:r w:rsidR="00EC3A8E">
        <w:t>4</w:t>
      </w:r>
      <w:r>
        <w:t xml:space="preserve">: </w:t>
      </w:r>
      <w:r w:rsidR="00CC2A83">
        <w:t>N</w:t>
      </w:r>
      <w:r w:rsidR="004569B5">
        <w:t xml:space="preserve">úmero de postulantes al programa de </w:t>
      </w:r>
      <w:proofErr w:type="spellStart"/>
      <w:r w:rsidR="004569B5">
        <w:t>residentado</w:t>
      </w:r>
      <w:proofErr w:type="spellEnd"/>
      <w:r w:rsidR="004569B5">
        <w:t xml:space="preserve"> médico separados por región (Lima, Norte, Sur, Centro, Oriente)</w:t>
      </w:r>
      <w:r w:rsidR="00645C2D">
        <w:t xml:space="preserve"> en los distintos años</w:t>
      </w:r>
      <w:bookmarkEnd w:id="276"/>
      <w:bookmarkEnd w:id="277"/>
      <w:bookmarkEnd w:id="278"/>
      <w:bookmarkEnd w:id="279"/>
      <w:bookmarkEnd w:id="280"/>
      <w:bookmarkEnd w:id="281"/>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14E544CD">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3F82BADE" w14:textId="34012524" w:rsidR="007601BD" w:rsidRPr="007601BD" w:rsidRDefault="007601BD" w:rsidP="007601BD">
      <w:r w:rsidRPr="007601BD">
        <w:t xml:space="preserve">En la figura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559872FE" w:rsidR="004569B5" w:rsidRDefault="007601BD" w:rsidP="006E1FB1">
      <w:r w:rsidRPr="007601BD">
        <w:t>También se observa de gris los datos de aquellos en los que no se contaba con información sobre región o universidad de postulación.</w:t>
      </w:r>
      <w:r w:rsidR="004569B5">
        <w:br w:type="page"/>
      </w:r>
    </w:p>
    <w:p w14:paraId="0DDAD871" w14:textId="312D4838" w:rsidR="006A54B5" w:rsidRPr="006A54B5" w:rsidRDefault="006A54B5" w:rsidP="006A54B5">
      <w:pPr>
        <w:jc w:val="center"/>
        <w:rPr>
          <w:b/>
          <w:bCs/>
          <w:lang w:val="es-MX"/>
        </w:rPr>
      </w:pPr>
      <w:bookmarkStart w:id="282" w:name="_Figura_15:_proporción"/>
      <w:bookmarkEnd w:id="28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1FE6E79" w14:textId="3894CC6A" w:rsidR="004569B5" w:rsidRDefault="004569B5" w:rsidP="004569B5">
      <w:pPr>
        <w:pStyle w:val="Ttulo2"/>
      </w:pPr>
      <w:bookmarkStart w:id="283" w:name="_Toc160649968"/>
      <w:bookmarkStart w:id="284" w:name="_Toc160651149"/>
      <w:bookmarkStart w:id="285" w:name="_Toc160651291"/>
      <w:bookmarkStart w:id="286" w:name="_Toc160702792"/>
      <w:bookmarkStart w:id="287" w:name="_Toc160702976"/>
      <w:bookmarkStart w:id="288" w:name="_Toc160703370"/>
      <w:r>
        <w:t>Figura 1</w:t>
      </w:r>
      <w:r w:rsidR="00EC3A8E">
        <w:t>5</w:t>
      </w:r>
      <w:r>
        <w:t xml:space="preserve">: </w:t>
      </w:r>
      <w:r w:rsidR="00CC2A83">
        <w:t>P</w:t>
      </w:r>
      <w:r>
        <w:t xml:space="preserve">roporción de </w:t>
      </w:r>
      <w:r w:rsidR="000B72A0">
        <w:t>postulantes</w:t>
      </w:r>
      <w:r>
        <w:t xml:space="preserve"> </w:t>
      </w:r>
      <w:r w:rsidR="00195497">
        <w:t xml:space="preserve">de </w:t>
      </w:r>
      <w:r w:rsidR="005579F0">
        <w:t>sexo</w:t>
      </w:r>
      <w:r w:rsidR="00195497">
        <w:t xml:space="preserve"> femenino </w:t>
      </w:r>
      <w:r>
        <w:t xml:space="preserve">de acuerdo a región (Lima, Norte, Sur, Centro y Oriente) entre los </w:t>
      </w:r>
      <w:r w:rsidR="00195497">
        <w:t>distintos años</w:t>
      </w:r>
      <w:bookmarkEnd w:id="283"/>
      <w:bookmarkEnd w:id="284"/>
      <w:bookmarkEnd w:id="285"/>
      <w:bookmarkEnd w:id="286"/>
      <w:bookmarkEnd w:id="287"/>
      <w:bookmarkEnd w:id="288"/>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2D4D5DB7">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w:t>
      </w:r>
      <w:proofErr w:type="spellStart"/>
      <w:r w:rsidRPr="007601BD">
        <w:t>residentado</w:t>
      </w:r>
      <w:proofErr w:type="spellEnd"/>
      <w:r w:rsidRPr="007601BD">
        <w:t xml:space="preserve">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5190C2C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9EE5C95" w14:textId="30B69494" w:rsidR="004569B5" w:rsidRDefault="00C02A84" w:rsidP="00C02A84">
      <w:pPr>
        <w:pStyle w:val="Ttulo2"/>
      </w:pPr>
      <w:bookmarkStart w:id="289" w:name="_Tabla_16:_resultados"/>
      <w:bookmarkStart w:id="290" w:name="_Toc160649969"/>
      <w:bookmarkStart w:id="291" w:name="_Toc160651150"/>
      <w:bookmarkStart w:id="292" w:name="_Toc160651292"/>
      <w:bookmarkStart w:id="293" w:name="_Toc160702793"/>
      <w:bookmarkStart w:id="294" w:name="_Toc160702977"/>
      <w:bookmarkStart w:id="295" w:name="_Toc160703371"/>
      <w:bookmarkEnd w:id="289"/>
      <w:r>
        <w:t xml:space="preserve">Tabla </w:t>
      </w:r>
      <w:r w:rsidR="00EC3A8E">
        <w:t>16</w:t>
      </w:r>
      <w:r>
        <w:t xml:space="preserve">: </w:t>
      </w:r>
      <w:r w:rsidR="00CC2A83">
        <w:t>R</w:t>
      </w:r>
      <w:r>
        <w:t>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w:t>
      </w:r>
      <w:r w:rsidR="00042736">
        <w:t xml:space="preserve">al </w:t>
      </w:r>
      <w:r w:rsidR="005579F0">
        <w:t>sexo</w:t>
      </w:r>
      <w:r>
        <w:t xml:space="preserve"> como variable dependiente y a</w:t>
      </w:r>
      <w:r w:rsidR="00042736">
        <w:t xml:space="preserve"> la región</w:t>
      </w:r>
      <w:r>
        <w:t xml:space="preserve"> </w:t>
      </w:r>
      <w:r w:rsidR="00042736">
        <w:t>de postulación</w:t>
      </w:r>
      <w:r>
        <w:t xml:space="preserve"> y al tiempo (año de postulación) como variables independientes (predictoras)</w:t>
      </w:r>
      <w:bookmarkEnd w:id="290"/>
      <w:bookmarkEnd w:id="291"/>
      <w:bookmarkEnd w:id="292"/>
      <w:bookmarkEnd w:id="293"/>
      <w:bookmarkEnd w:id="294"/>
      <w:bookmarkEnd w:id="295"/>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431C67B" w14:textId="3BE39CDC" w:rsidR="00606DFA" w:rsidRDefault="00606DFA" w:rsidP="00606DFA">
      <w:r>
        <w:t>En la tabla se muestran los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al </w:t>
      </w:r>
      <w:r w:rsidR="005579F0">
        <w:t>sexo</w:t>
      </w:r>
      <w:r>
        <w:t xml:space="preserve"> como variable dependiente y a</w:t>
      </w:r>
      <w:r w:rsidR="00042736">
        <w:t xml:space="preserve"> la región de postulación </w:t>
      </w:r>
      <w:r>
        <w:t>y al tiempo (año de postulación) como variables independientes (predictoras).</w:t>
      </w:r>
      <w:r w:rsidR="009D1845">
        <w:t xml:space="preserve"> Se creó un modelo de regresión logística por cada región, comparando a esta región con el resto de regiones.</w:t>
      </w:r>
    </w:p>
    <w:p w14:paraId="01FE5DB4" w14:textId="3946AF93" w:rsidR="00C02A84" w:rsidRDefault="00606DFA" w:rsidP="00606DFA">
      <w:r>
        <w:t>Se observa que se alcanzó significancia estadística</w:t>
      </w:r>
      <w:r w:rsidR="009D1845">
        <w:t xml:space="preserve"> en los coeficientes de las distintas regiones</w:t>
      </w:r>
      <w:r>
        <w:t xml:space="preserve">. En los </w:t>
      </w:r>
      <w:proofErr w:type="spellStart"/>
      <w:r>
        <w:t>odds</w:t>
      </w:r>
      <w:proofErr w:type="spellEnd"/>
      <w:r>
        <w:t xml:space="preserve"> ratio del efecto </w:t>
      </w:r>
      <w:r w:rsidR="009D1845">
        <w:t>de la región</w:t>
      </w:r>
      <w:r>
        <w:t xml:space="preserve"> en el </w:t>
      </w:r>
      <w:r w:rsidR="005579F0">
        <w:t>sexo</w:t>
      </w:r>
      <w:r>
        <w:t xml:space="preserve">, se observó </w:t>
      </w:r>
      <w:r w:rsidR="009D1845">
        <w:t>un tamaño de efecto mayor</w:t>
      </w:r>
      <w:r>
        <w:t xml:space="preserve"> en la región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26101481" w:rsidR="00723CE1" w:rsidRPr="005201B8" w:rsidRDefault="00AE3FA2" w:rsidP="005201B8">
      <w:pPr>
        <w:pStyle w:val="Ttulo1"/>
        <w:jc w:val="center"/>
        <w:rPr>
          <w:sz w:val="80"/>
          <w:szCs w:val="80"/>
        </w:rPr>
      </w:pPr>
      <w:bookmarkStart w:id="296" w:name="_Toc160651151"/>
      <w:bookmarkStart w:id="297" w:name="_Toc160651293"/>
      <w:bookmarkStart w:id="298" w:name="_Toc160702794"/>
      <w:bookmarkStart w:id="299" w:name="_Toc160702978"/>
      <w:bookmarkStart w:id="300" w:name="_Toc160703372"/>
      <w:r w:rsidRPr="005201B8">
        <w:rPr>
          <w:sz w:val="80"/>
          <w:szCs w:val="80"/>
        </w:rPr>
        <w:t>Discusión y comentarios</w:t>
      </w:r>
      <w:bookmarkEnd w:id="296"/>
      <w:bookmarkEnd w:id="297"/>
      <w:bookmarkEnd w:id="298"/>
      <w:bookmarkEnd w:id="299"/>
      <w:bookmarkEnd w:id="300"/>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301" w:name="_Toc160651152"/>
      <w:bookmarkStart w:id="302" w:name="_Toc160651294"/>
      <w:bookmarkStart w:id="303" w:name="_Toc160702795"/>
      <w:bookmarkStart w:id="304" w:name="_Toc160702979"/>
      <w:bookmarkStart w:id="305" w:name="_Toc160703373"/>
      <w:r w:rsidRPr="001607A0">
        <w:lastRenderedPageBreak/>
        <w:t>Interpretación de resultados</w:t>
      </w:r>
      <w:bookmarkEnd w:id="301"/>
      <w:bookmarkEnd w:id="302"/>
      <w:bookmarkEnd w:id="303"/>
      <w:bookmarkEnd w:id="304"/>
      <w:bookmarkEnd w:id="305"/>
    </w:p>
    <w:p w14:paraId="61A1683D" w14:textId="5E920C68"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w:t>
      </w:r>
      <w:proofErr w:type="spellStart"/>
      <w:r>
        <w:t>residentado</w:t>
      </w:r>
      <w:proofErr w:type="spellEnd"/>
      <w:r>
        <w:t xml:space="preserve"> médico del Perú, se asignó el </w:t>
      </w:r>
      <w:r w:rsidR="005579F0">
        <w:t>sexo</w:t>
      </w:r>
      <w:r>
        <w:t xml:space="preserve">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7F6736E5" w:rsidR="006E0653" w:rsidRDefault="006E0653" w:rsidP="006E0653">
      <w:pPr>
        <w:spacing w:before="0"/>
      </w:pPr>
      <w:r>
        <w:t xml:space="preserve">Debido a que no se contaba con el </w:t>
      </w:r>
      <w:r w:rsidR="005579F0">
        <w:t>sexo</w:t>
      </w:r>
      <w:r>
        <w:t xml:space="preserve"> de los postulantes en la información brindada por CONAREME, se realizó una asignación de </w:t>
      </w:r>
      <w:r w:rsidR="005579F0">
        <w:t>sexo</w:t>
      </w:r>
      <w:r>
        <w:t xml:space="preserve"> a partir del primer nombre (con un método ya descrito en la metodología). Se calculó el porcentaje de asignación de </w:t>
      </w:r>
      <w:r w:rsidR="005579F0">
        <w:t>sexo</w:t>
      </w:r>
      <w:r>
        <w:t xml:space="preserve"> de acuerdo al primer nombre para descartar de que se realice una asignación de forma subóptima. Se determinó como punto de corte el 80% como límite para considerar como aceptable la asignación de </w:t>
      </w:r>
      <w:r w:rsidR="005579F0">
        <w:t>sexo</w:t>
      </w:r>
      <w:r>
        <w:t xml:space="preserve">, se tomó como guía este número como si se tratara del límite de 20% de pérdida de seguimiento usado de forma habitual en la investigación como punto de corte para determinar que la pérdida de seguimiento fue importante </w:t>
      </w:r>
      <w:r>
        <w:fldChar w:fldCharType="begin"/>
      </w:r>
      <w:r w:rsidR="00D01E50">
        <w:instrText xml:space="preserve"> ADDIN ZOTERO_ITEM CSL_CITATION {"citationID":"zWDZXhyv","properties":{"formattedCitation":"(51)","plainCitation":"(51)","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00D01E50" w:rsidRPr="00D01E50">
        <w:rPr>
          <w:rFonts w:ascii="Calibri" w:hAnsi="Calibri" w:cs="Calibri"/>
        </w:rPr>
        <w:t>(51)</w:t>
      </w:r>
      <w:r>
        <w:fldChar w:fldCharType="end"/>
      </w:r>
      <w:r>
        <w:t xml:space="preserve">. La asignación de </w:t>
      </w:r>
      <w:r w:rsidR="005579F0">
        <w:t>sexo</w:t>
      </w:r>
      <w:r>
        <w:t xml:space="preserve">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672363FC" w:rsidR="006E0653" w:rsidRDefault="006E0653" w:rsidP="006E0653">
      <w:pPr>
        <w:spacing w:before="0"/>
      </w:pPr>
      <w:r>
        <w:t xml:space="preserve">En cuanto al análisis de la distribución de </w:t>
      </w:r>
      <w:r w:rsidR="005579F0">
        <w:t>sexo</w:t>
      </w:r>
      <w:r>
        <w:t xml:space="preserve"> de forma global en los distintos años se observó que hubo un incremento progresivo en el número de postulantes de </w:t>
      </w:r>
      <w:r w:rsidR="005579F0">
        <w:t>sexo</w:t>
      </w:r>
      <w:r>
        <w:t xml:space="preserve"> femenino, desde 2206 postulantes (43.9%) hasta 3135 postulantes (49.7%) de </w:t>
      </w:r>
      <w:r w:rsidR="005579F0">
        <w:t>sexo</w:t>
      </w:r>
      <w:r>
        <w:t xml:space="preserve"> femenino. El porcentaje más alto de postulantes de </w:t>
      </w:r>
      <w:r w:rsidR="005579F0">
        <w:t>sexo</w:t>
      </w:r>
      <w:r>
        <w:t xml:space="preserve"> femenino se alcanzó el año 2020, con 50.1% de los postulantes. Esto puede apreciarse en la </w:t>
      </w:r>
      <w:hyperlink w:anchor="_Tabla_1:_número" w:history="1">
        <w:r w:rsidRPr="003B7F5E">
          <w:rPr>
            <w:rStyle w:val="Hipervnculo"/>
          </w:rPr>
          <w:t>tabla 1</w:t>
        </w:r>
      </w:hyperlink>
      <w:r>
        <w:t>.</w:t>
      </w:r>
    </w:p>
    <w:p w14:paraId="533622A8" w14:textId="619A9F0B"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w:t>
      </w:r>
      <w:r w:rsidR="005579F0">
        <w:t>sexo</w:t>
      </w:r>
      <w:r>
        <w:t xml:space="preserve"> de cada una de ellas para ver las diferencias entre cada una y </w:t>
      </w:r>
      <w:proofErr w:type="spellStart"/>
      <w:r>
        <w:t>detrminar</w:t>
      </w:r>
      <w:proofErr w:type="spellEnd"/>
      <w:r>
        <w:t xml:space="preserve"> si la distribución de </w:t>
      </w:r>
      <w:r w:rsidR="005579F0">
        <w:t>sexo</w:t>
      </w:r>
      <w:r>
        <w:t xml:space="preserve"> era homogénea o heterogénea entre estas especialidades. Lo que se encontró es que existían amplías diferencias en la distribución de </w:t>
      </w:r>
      <w:r w:rsidR="005579F0">
        <w:t>sexo</w:t>
      </w:r>
      <w:r>
        <w:t xml:space="preserve"> en las distintas especialidades. En la </w:t>
      </w:r>
      <w:hyperlink w:anchor="_Tabla_2:_número" w:history="1">
        <w:r w:rsidRPr="003B7F5E">
          <w:rPr>
            <w:rStyle w:val="Hipervnculo"/>
          </w:rPr>
          <w:t>tabla 2</w:t>
        </w:r>
      </w:hyperlink>
      <w:r>
        <w:t xml:space="preserve"> se muestran las especialidades de mayor significancia con mayor </w:t>
      </w:r>
      <w:r>
        <w:lastRenderedPageBreak/>
        <w:t xml:space="preserve">porcentaje de </w:t>
      </w:r>
      <w:r w:rsidR="005579F0">
        <w:t>sexo</w:t>
      </w:r>
      <w:r>
        <w:t xml:space="preserve">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t xml:space="preserve"> 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w:t>
      </w:r>
      <w:r w:rsidR="005579F0">
        <w:t>sexo</w:t>
      </w:r>
      <w:r>
        <w:t xml:space="preserve">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w:t>
      </w:r>
      <w:r w:rsidR="005579F0">
        <w:t>sexo</w:t>
      </w:r>
      <w:r>
        <w:t xml:space="preserve"> masculino. A diferencia de la </w:t>
      </w:r>
      <w:hyperlink w:anchor="_Tabla_2:_número" w:history="1">
        <w:r w:rsidRPr="003B7F5E">
          <w:rPr>
            <w:rStyle w:val="Hipervnculo"/>
          </w:rPr>
          <w:t>tabla 2</w:t>
        </w:r>
      </w:hyperlink>
      <w:r>
        <w:t xml:space="preserve">, mencionada anteriormente, en esta tabla predominaron para el </w:t>
      </w:r>
      <w:r w:rsidR="005579F0">
        <w:t>sexo</w:t>
      </w:r>
      <w:r>
        <w:t xml:space="preserve"> masculino las especialidades quirúrgicas. Estando a la cabeza ortopedia y traumatología (88.7% de postulantes de </w:t>
      </w:r>
      <w:r w:rsidR="005579F0">
        <w:t>sexo</w:t>
      </w:r>
      <w:r>
        <w:t xml:space="preserve"> masculino), seguida de urología (81.5%), neurocirugía (78.3%), cirugía de tórax y cardiovascular (76.7%), cirugía general (73.2%), cirugía oncológica (72.9%). Cardiología fue la especialidad clínica con mayor porcentaje de postulantes de </w:t>
      </w:r>
      <w:r w:rsidR="005579F0">
        <w:t>sexo</w:t>
      </w:r>
      <w:r>
        <w:t xml:space="preserve"> masculino (excluyendo subespecialidades), con un 69.8%.</w:t>
      </w:r>
    </w:p>
    <w:p w14:paraId="4B628FCF" w14:textId="77BB0E9D"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w:t>
      </w:r>
      <w:r w:rsidR="005579F0">
        <w:t>sexo</w:t>
      </w:r>
      <w:r>
        <w:t xml:space="preserve"> entre las distintas especialidades eran estadísticamente significativas. Para esto se utilizaron modelos de regresión </w:t>
      </w:r>
      <w:r w:rsidR="003407F9">
        <w:t xml:space="preserve">logística. </w:t>
      </w:r>
      <w:r w:rsidR="003407F9" w:rsidRPr="003407F9">
        <w:t xml:space="preserve">Se creó un modelo de regresión logística para cada una de las especialidades médicas. La variable dependiente del modelo (resultado) fue el </w:t>
      </w:r>
      <w:r w:rsidR="005579F0">
        <w:t>sexo</w:t>
      </w:r>
      <w:r w:rsidR="003407F9" w:rsidRPr="003407F9">
        <w:t>,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w:t>
      </w:r>
      <w:r w:rsidR="005579F0">
        <w:t>sexo</w:t>
      </w:r>
      <w:r>
        <w:t xml:space="preserve"> con una inclinación hacia el </w:t>
      </w:r>
      <w:r w:rsidR="005579F0">
        <w:t>sexo</w:t>
      </w:r>
      <w:r>
        <w:t xml:space="preserve"> femenino, y aquellas con inclinación de la distribución de </w:t>
      </w:r>
      <w:r w:rsidR="005579F0">
        <w:t>sexo</w:t>
      </w:r>
      <w:r>
        <w:t xml:space="preserve"> hacia el </w:t>
      </w:r>
      <w:r w:rsidR="005579F0">
        <w:t>sexo</w:t>
      </w:r>
      <w:r>
        <w:t xml:space="preserve"> masculino. Para separarlas se calcularon </w:t>
      </w:r>
      <w:proofErr w:type="spellStart"/>
      <w:r>
        <w:t>odds</w:t>
      </w:r>
      <w:proofErr w:type="spellEnd"/>
      <w:r>
        <w:t xml:space="preserve"> ratios a partir de los coeficientes de la especialidad (como predictora del </w:t>
      </w:r>
      <w:r w:rsidR="005579F0">
        <w:t>sexo</w:t>
      </w:r>
      <w:r>
        <w:t xml:space="preserve"> y ajustados al año de postulación). Se separaron aquellas especialidades con </w:t>
      </w:r>
      <w:proofErr w:type="spellStart"/>
      <w:r>
        <w:t>odds</w:t>
      </w:r>
      <w:proofErr w:type="spellEnd"/>
      <w:r>
        <w:t xml:space="preserve"> ratios estadísticamente significativos superiores a uno (más </w:t>
      </w:r>
      <w:r w:rsidR="005579F0">
        <w:t>sexo</w:t>
      </w:r>
      <w:r>
        <w:t xml:space="preserve"> femenino) y aquellos inferiores a uno (más </w:t>
      </w:r>
      <w:r w:rsidR="005579F0">
        <w:t>sexo</w:t>
      </w:r>
      <w:r>
        <w:t xml:space="preserve"> masculino). Las especialidades con </w:t>
      </w:r>
      <w:proofErr w:type="spellStart"/>
      <w:r>
        <w:t>odds</w:t>
      </w:r>
      <w:proofErr w:type="spellEnd"/>
      <w:r>
        <w:t xml:space="preserve">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w:t>
      </w:r>
      <w:r>
        <w:lastRenderedPageBreak/>
        <w:t xml:space="preserve">anteriormente analizando solamente las proporciones de </w:t>
      </w:r>
      <w:r w:rsidR="005579F0">
        <w:t>sexo</w:t>
      </w:r>
      <w:r>
        <w:t xml:space="preserve">. Entre las 10 especialidades con mayor </w:t>
      </w:r>
      <w:proofErr w:type="spellStart"/>
      <w:r>
        <w:t>odds</w:t>
      </w:r>
      <w:proofErr w:type="spellEnd"/>
      <w:r>
        <w:t xml:space="preserve"> ratio (estadísticamente significativo) se encuentra solamente una especialidad quirúrgica, que es cirugía pediátrica). Por otro lado, entre las 10 especialidades con menor </w:t>
      </w:r>
      <w:proofErr w:type="spellStart"/>
      <w:r>
        <w:t>odds</w:t>
      </w:r>
      <w:proofErr w:type="spellEnd"/>
      <w:r>
        <w:t xml:space="preserve">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2B11FCC5"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w:t>
      </w:r>
      <w:r w:rsidR="005579F0">
        <w:t>sexo</w:t>
      </w:r>
      <w:r>
        <w:t xml:space="preserve"> como variable dependiente (de resultado) y al año de postulación y especialidad como variables independientes (predictoras), se encontró que el coeficiente del año de postulación era estadísticamente significativo y con un </w:t>
      </w:r>
      <w:proofErr w:type="spellStart"/>
      <w:r>
        <w:t>odds</w:t>
      </w:r>
      <w:proofErr w:type="spellEnd"/>
      <w:r>
        <w:t xml:space="preserve"> ratio ajustado de 1.048 [</w:t>
      </w:r>
      <w:r w:rsidR="009F75E5">
        <w:t xml:space="preserve">intervalo de confianza (IC) 95%: </w:t>
      </w:r>
      <w:r>
        <w:t xml:space="preserve">1.043-1.054]. Entonces, podemos decir que hay una tendencia hacia un mayor número de mujeres con el paso de los años entre los postulantes al programa de </w:t>
      </w:r>
      <w:proofErr w:type="spellStart"/>
      <w:r>
        <w:t>residentado</w:t>
      </w:r>
      <w:proofErr w:type="spellEnd"/>
      <w:r>
        <w:t xml:space="preserve">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w:t>
      </w:r>
      <w:r w:rsidR="005579F0">
        <w:t>sexo</w:t>
      </w:r>
      <w:r>
        <w:t xml:space="preserve"> por las distintas especialidades</w:t>
      </w:r>
      <w:r w:rsidR="008F0402">
        <w:t xml:space="preserve">. Para esto se agregó la interacción en el modelo estadístico y también se realizó un análisis mediante </w:t>
      </w:r>
      <w:r w:rsidR="008F0402" w:rsidRPr="008F0402">
        <w:t>la prueba de razón de verosimilitud (“</w:t>
      </w:r>
      <w:proofErr w:type="spellStart"/>
      <w:r w:rsidR="008F0402" w:rsidRPr="008F0402">
        <w:t>likelihood</w:t>
      </w:r>
      <w:proofErr w:type="spellEnd"/>
      <w:r w:rsidR="008F0402" w:rsidRPr="008F0402">
        <w:t xml:space="preserve">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26677C95" w:rsidR="006E0653" w:rsidRDefault="006E0653" w:rsidP="006E0653">
      <w:pPr>
        <w:spacing w:before="0"/>
      </w:pPr>
      <w:r>
        <w:lastRenderedPageBreak/>
        <w:t xml:space="preserve">Entonces, sabemos que la distribución de </w:t>
      </w:r>
      <w:r w:rsidR="005579F0">
        <w:t>sexo</w:t>
      </w:r>
      <w:r>
        <w:t xml:space="preserve">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w:t>
      </w:r>
      <w:r w:rsidR="005579F0">
        <w:t>sexo</w:t>
      </w:r>
      <w:r>
        <w:t xml:space="preserve">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w:t>
      </w:r>
      <w:r w:rsidR="005579F0">
        <w:t>sexo</w:t>
      </w:r>
      <w:r>
        <w:t xml:space="preserve"> entre los postulantes a especialidades clínicas y aquellos a especialidades quirúrgicas. Se realizó un modelo de regresión logística en el que se tenía al </w:t>
      </w:r>
      <w:r w:rsidR="005579F0">
        <w:t>sexo</w:t>
      </w:r>
      <w:r>
        <w:t xml:space="preserve">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xml:space="preserve">, con un </w:t>
      </w:r>
      <w:proofErr w:type="spellStart"/>
      <w:r>
        <w:t>odds</w:t>
      </w:r>
      <w:proofErr w:type="spellEnd"/>
      <w:r>
        <w:t xml:space="preserve"> ratio ajustado de 0.39 [</w:t>
      </w:r>
      <w:r w:rsidR="008F0402">
        <w:t xml:space="preserve">IC 95%: </w:t>
      </w:r>
      <w:r>
        <w:t xml:space="preserve">0.37-0.40], con lo que se corrobora estadísticamente la evidente diferencia observada. También se realizó un modelo en el que se incorporaba la posible modificación de efecto del tipo de especialidad sobre el efecto del año de postulación en el </w:t>
      </w:r>
      <w:r w:rsidR="005579F0">
        <w:t>sexo</w:t>
      </w:r>
      <w:r>
        <w:t>.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w:t>
      </w:r>
      <w:r w:rsidR="005579F0">
        <w:t>sexo</w:t>
      </w:r>
      <w:r>
        <w:t xml:space="preserve">,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250FC1F6" w:rsidR="006E0653" w:rsidRDefault="006E0653" w:rsidP="006E0653">
      <w:pPr>
        <w:spacing w:before="0"/>
      </w:pPr>
      <w:r>
        <w:t xml:space="preserve">Ahora, si comparamos la predilección por la postulación a especialidades clínicas o quirúrgicas entre los postulantes de </w:t>
      </w:r>
      <w:r w:rsidR="005579F0">
        <w:t>sexo</w:t>
      </w:r>
      <w:r>
        <w:t xml:space="preserve"> femenino y masculino, encontramos que consistentemente los postulantes de </w:t>
      </w:r>
      <w:r w:rsidR="005579F0">
        <w:t>sexo</w:t>
      </w:r>
      <w:r>
        <w:t xml:space="preserve"> femenino tienen porcentajes más bajos de postulación a especialidades quirúrgicas. El porcentaje más alto de postulación a especialidades quirúrgicas entre los postulantes de </w:t>
      </w:r>
      <w:r w:rsidR="005579F0">
        <w:t>sexo</w:t>
      </w:r>
      <w:r>
        <w:t xml:space="preserve"> femenino fue alcanzado el año 2023, con 35.7%, mientras que el de los postulantes de </w:t>
      </w:r>
      <w:r w:rsidR="005579F0">
        <w:t>sexo</w:t>
      </w:r>
      <w:r>
        <w:t xml:space="preserve"> masculino fue el año 2022, con 56.8%. Incluso, el año con menor porcentaje de postulación a especialidades quirúrgicas de los postulantes de </w:t>
      </w:r>
      <w:r w:rsidR="005579F0">
        <w:t>sexo</w:t>
      </w:r>
      <w:r>
        <w:t xml:space="preserve"> masculino fue el año 2013, con 45.8%, porcentaje superior al mayor porcentaje en el </w:t>
      </w:r>
      <w:r w:rsidR="005579F0">
        <w:t>sexo</w:t>
      </w:r>
      <w:r>
        <w:t xml:space="preserve"> femenino. Esto indica la amplia diferencia en cuanto a la predilección por las especialidades quirúrgicas del </w:t>
      </w:r>
      <w:r w:rsidR="005579F0">
        <w:t>sexo</w:t>
      </w:r>
      <w:r>
        <w:t xml:space="preserve">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732E2CAE"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postulantes, pero solo en los ingresantes. Cabe mencionar que para los ingresantes solo se contaron </w:t>
      </w:r>
      <w:r>
        <w:lastRenderedPageBreak/>
        <w:t xml:space="preserve">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lo cual explica este fenómeno: mayor proporción de ingresantes ese año</w:t>
      </w:r>
      <w:r w:rsidR="00C00895">
        <w:t xml:space="preserve">. Estos cambios encontrados son atribuibles al impacto de la pandemia por COVID-19 en el programa de </w:t>
      </w:r>
      <w:proofErr w:type="spellStart"/>
      <w:r w:rsidR="00C00895">
        <w:t>residentado</w:t>
      </w:r>
      <w:proofErr w:type="spellEnd"/>
      <w:r w:rsidR="00C00895">
        <w:t xml:space="preserve"> médico</w:t>
      </w:r>
      <w:r>
        <w:t xml:space="preserve">. En relación al porcentaje de ingresantes de </w:t>
      </w:r>
      <w:r w:rsidR="005579F0">
        <w:t>sexo</w:t>
      </w:r>
      <w:r>
        <w:t xml:space="preserve"> femenino o masculino se encontró que hubo más porcentaje de ingresantes de </w:t>
      </w:r>
      <w:r w:rsidR="005579F0">
        <w:t>sexo</w:t>
      </w:r>
      <w:r>
        <w:t xml:space="preserve"> </w:t>
      </w:r>
      <w:r w:rsidR="00947D8E">
        <w:t>masculino</w:t>
      </w:r>
      <w:r>
        <w:t xml:space="preserve"> en todos los años, con excepción del año 2020, año en el que se encontró que hubo la misma cantidad de ingresantes de </w:t>
      </w:r>
      <w:r w:rsidR="005579F0">
        <w:t>sexo</w:t>
      </w:r>
      <w:r>
        <w:t xml:space="preserve">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6856866A" w:rsidR="006E0653" w:rsidRDefault="006E0653" w:rsidP="006E0653">
      <w:pPr>
        <w:spacing w:before="0"/>
      </w:pPr>
      <w:r>
        <w:t xml:space="preserve">Para determinar si para los ingresantes el año de postulación es también estadísticamente significativo como predictor del </w:t>
      </w:r>
      <w:r w:rsidR="005579F0">
        <w:t>sexo</w:t>
      </w:r>
      <w:r>
        <w:t xml:space="preserve"> de los ingresantes se realizó un modelo de regresión logística con el </w:t>
      </w:r>
      <w:r w:rsidR="005579F0">
        <w:t>sexo</w:t>
      </w:r>
      <w:r>
        <w:t xml:space="preserve">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w:t>
      </w:r>
      <w:proofErr w:type="spellStart"/>
      <w:r w:rsidR="00947D8E">
        <w:t>odds</w:t>
      </w:r>
      <w:proofErr w:type="spellEnd"/>
      <w:r w:rsidR="00947D8E">
        <w:t xml:space="preserve"> ratio 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w:t>
      </w:r>
      <w:proofErr w:type="spellStart"/>
      <w:r w:rsidR="00947D8E">
        <w:t>odds</w:t>
      </w:r>
      <w:proofErr w:type="spellEnd"/>
      <w:r w:rsidR="00947D8E">
        <w:t xml:space="preserve">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0998F0C" w:rsidR="006E0653" w:rsidRDefault="006E0653" w:rsidP="006E0653">
      <w:pPr>
        <w:spacing w:before="0"/>
      </w:pPr>
      <w:r>
        <w:t xml:space="preserve">Para los ingresantes, podemos analizar </w:t>
      </w:r>
      <w:r w:rsidR="00672E87">
        <w:t>también</w:t>
      </w:r>
      <w:r>
        <w:t xml:space="preserve"> cuáles son las especialidades con mayor porcentaje de ingresantes de </w:t>
      </w:r>
      <w:r w:rsidR="005579F0">
        <w:t>sexo</w:t>
      </w:r>
      <w:r>
        <w:t xml:space="preserve">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w:t>
      </w:r>
      <w:r w:rsidR="005579F0">
        <w:t>sexo</w:t>
      </w:r>
      <w:r>
        <w:t xml:space="preserve"> femenino o masculino. Entre estas especialidades que tienen un mayor porcentaje de ingresantes de </w:t>
      </w:r>
      <w:r w:rsidR="005579F0">
        <w:t>sexo</w:t>
      </w:r>
      <w:r>
        <w:t xml:space="preserve"> femenino destaca también la especialidad de cirugía </w:t>
      </w:r>
      <w:r w:rsidR="00672E87">
        <w:t>pediátrica</w:t>
      </w:r>
      <w:r>
        <w:t xml:space="preserve">, que es la única especialidad quirúrgica que llega a estar entre las que más proporción de ingresantes de </w:t>
      </w:r>
      <w:r w:rsidR="005579F0">
        <w:t>sexo</w:t>
      </w:r>
      <w:r>
        <w:t xml:space="preserve"> femenino tiene, con 62.4% (esto coincide con los hallazgos para los postulantes). En cuanto a las especialidades con predominancia de </w:t>
      </w:r>
      <w:r w:rsidR="005579F0">
        <w:t>sexo</w:t>
      </w:r>
      <w:r>
        <w:t xml:space="preserve"> masculino se encuentran también las mismas especialidades quirúrgicas que para los postulantes: </w:t>
      </w:r>
      <w:r>
        <w:lastRenderedPageBreak/>
        <w:t xml:space="preserve">ortopedia y traumatología (90.2% de postulantes de </w:t>
      </w:r>
      <w:r w:rsidR="005579F0">
        <w:t>sexo</w:t>
      </w:r>
      <w:r>
        <w:t xml:space="preserve">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26BFE651"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w:t>
      </w:r>
      <w:r w:rsidR="005579F0">
        <w:t>sexo</w:t>
      </w:r>
      <w:r>
        <w:t xml:space="preserve">, teniendo las especialidades quirúrgicas mayor número relativo de ingresantes de </w:t>
      </w:r>
      <w:r w:rsidR="005579F0">
        <w:t>sexo</w:t>
      </w:r>
      <w:r>
        <w:t xml:space="preserve">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w:t>
      </w:r>
      <w:r w:rsidR="005579F0">
        <w:t>sexo</w:t>
      </w:r>
      <w:r w:rsidR="009F75E5" w:rsidRPr="009F75E5">
        <w:t xml:space="preserve">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w:t>
      </w:r>
      <w:proofErr w:type="spellStart"/>
      <w:r w:rsidR="009F75E5">
        <w:t>odds</w:t>
      </w:r>
      <w:proofErr w:type="spellEnd"/>
      <w:r w:rsidR="009F75E5">
        <w:t xml:space="preserve"> ratio de </w:t>
      </w:r>
      <w:r w:rsidR="009F75E5" w:rsidRPr="009F75E5">
        <w:t>0.41</w:t>
      </w:r>
      <w:r w:rsidR="009F75E5">
        <w:t xml:space="preserve"> [IC 95%: </w:t>
      </w:r>
      <w:r w:rsidR="009F75E5" w:rsidRPr="009F75E5">
        <w:t>0.39</w:t>
      </w:r>
      <w:r w:rsidR="009F75E5">
        <w:t>-</w:t>
      </w:r>
      <w:r w:rsidR="009F75E5" w:rsidRPr="009F75E5">
        <w:t>0.44</w:t>
      </w:r>
      <w:r w:rsidR="009F75E5">
        <w:t>])</w:t>
      </w:r>
      <w:r>
        <w:t xml:space="preserve">, así como para los postulantes. Además, se agregó también al modelo la posible modificación de efecto del tipo de especialidad (clínica vs. quirúrgica) sobre el efecto del año de postulación en el </w:t>
      </w:r>
      <w:r w:rsidR="005579F0">
        <w:t>sexo</w:t>
      </w:r>
      <w:r>
        <w:t>. En el modelo se obtuvo significancia estadística de esta interacción</w:t>
      </w:r>
      <w:r w:rsidR="009F75E5">
        <w:t xml:space="preserve"> (</w:t>
      </w:r>
      <w:r w:rsidR="009F75E5" w:rsidRPr="009F75E5">
        <w:t>valor de p de la interacción</w:t>
      </w:r>
      <w:r w:rsidR="009F75E5">
        <w:t>:</w:t>
      </w:r>
      <w:r w:rsidR="009F75E5" w:rsidRPr="009F75E5">
        <w:t xml:space="preserve"> 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12B92EBD" w:rsidR="006E0653" w:rsidRDefault="006E0653" w:rsidP="006E0653">
      <w:pPr>
        <w:spacing w:before="0"/>
      </w:pPr>
      <w:r>
        <w:t xml:space="preserve">Ahora, queda una duda sobre la relación entre los postulantes y los ingresantes. La duda es si existe alguna diferencia en el resultado de postulación entre el </w:t>
      </w:r>
      <w:r w:rsidR="005579F0">
        <w:t>sexo</w:t>
      </w:r>
      <w:r>
        <w:t xml:space="preserve"> femenino y masculino. Es decir, ¿hay alguna diferencia en el éxito de la postulación entre postulantes de </w:t>
      </w:r>
      <w:r w:rsidR="005579F0">
        <w:t>sexo</w:t>
      </w:r>
      <w:r>
        <w:t xml:space="preserve"> femenino y masculino? Para esto se analizaron las diferencias en el porcentaje de ingresantes (entre los postulantes) en el </w:t>
      </w:r>
      <w:r w:rsidR="005579F0">
        <w:t>sexo</w:t>
      </w:r>
      <w:r>
        <w:t xml:space="preserve">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xml:space="preserve">). Se pueden observar resultados similares entre los </w:t>
      </w:r>
      <w:r w:rsidR="005579F0">
        <w:t>sexo</w:t>
      </w:r>
      <w:r>
        <w:t xml:space="preserve">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w:t>
      </w:r>
      <w:r w:rsidR="005579F0">
        <w:t>sexo</w:t>
      </w:r>
      <w:r>
        <w:t xml:space="preserve"> y al año de postulación como variables independientes (predictoras). Se obtuvo que el coeficiente del </w:t>
      </w:r>
      <w:r w:rsidR="005579F0">
        <w:t>sexo</w:t>
      </w:r>
      <w:r>
        <w:t xml:space="preserve">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w:t>
      </w:r>
      <w:r w:rsidR="00947D8E">
        <w:lastRenderedPageBreak/>
        <w:t xml:space="preserve">como otra variable independiente (valor de p ajustado: </w:t>
      </w:r>
      <w:r w:rsidR="00947D8E" w:rsidRPr="00947D8E">
        <w:t>0.1416485</w:t>
      </w:r>
      <w:r w:rsidR="00947D8E">
        <w:t>)</w:t>
      </w:r>
      <w:r>
        <w:t xml:space="preserve">. Esto no es sugerente de que existan diferencias importantes en el resultado de la postulación de acuerdo al </w:t>
      </w:r>
      <w:r w:rsidR="005579F0">
        <w:t>sexo</w:t>
      </w:r>
      <w:r>
        <w:t>.</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62DB4098" w:rsidR="006E0653" w:rsidRDefault="006E0653" w:rsidP="006E0653">
      <w:pPr>
        <w:spacing w:before="0"/>
      </w:pPr>
      <w:r>
        <w:t xml:space="preserve">En cuanto a la distribución de </w:t>
      </w:r>
      <w:r w:rsidR="005579F0">
        <w:t>sexo</w:t>
      </w:r>
      <w:r>
        <w:t xml:space="preserve"> llama especial atención la distribución de </w:t>
      </w:r>
      <w:r w:rsidR="005579F0">
        <w:t>sexo</w:t>
      </w:r>
      <w:r>
        <w:t xml:space="preserve">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w:t>
      </w:r>
      <w:r w:rsidR="005579F0">
        <w:t>sexo</w:t>
      </w:r>
      <w:r>
        <w:t xml:space="preserve">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xml:space="preserve">). Para el estudio comparativo de las distribuciones de </w:t>
      </w:r>
      <w:r w:rsidR="005579F0">
        <w:t>sexo</w:t>
      </w:r>
      <w:r>
        <w:t xml:space="preserve"> en las diferentes regiones y las tendencias de las mismas se realizaron modelos de regresión logística comparando cada región con las demás. Se obtuvo como resultado que las regiones tenían diferencias estadísticamente significativas en comparación con el resto como variables predictoras del </w:t>
      </w:r>
      <w:r w:rsidR="005579F0">
        <w:t>sexo</w:t>
      </w:r>
      <w:r>
        <w:t xml:space="preserve">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w:t>
      </w:r>
      <w:proofErr w:type="spellStart"/>
      <w:r>
        <w:t>odds</w:t>
      </w:r>
      <w:proofErr w:type="spellEnd"/>
      <w:r>
        <w:t xml:space="preserve">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xml:space="preserve">. Llama la atención el </w:t>
      </w:r>
      <w:proofErr w:type="spellStart"/>
      <w:r>
        <w:t>odds</w:t>
      </w:r>
      <w:proofErr w:type="spellEnd"/>
      <w:r>
        <w:t xml:space="preserve"> ratio de la región oriente: 0.75 [</w:t>
      </w:r>
      <w:r w:rsidR="009F75E5">
        <w:t xml:space="preserve">IC 95%: </w:t>
      </w:r>
      <w:r>
        <w:t xml:space="preserve">0.69-0.81], el cual es notablemente inferior a los demás. También se agregó a los modelos de regresión logística la modificación del efecto del año de postulación en el </w:t>
      </w:r>
      <w:r w:rsidR="005579F0">
        <w:t>sexo</w:t>
      </w:r>
      <w:r>
        <w:t xml:space="preserve"> ocasionada por las regiones. Sin embargo, no se obtuvo significancia estadística de esta interacción en ninguna de las regiones, lo cual indica que no hay diferencias estadísticamente significativas en las tendencias de </w:t>
      </w:r>
      <w:r w:rsidR="005579F0">
        <w:t>sexo</w:t>
      </w:r>
      <w:r>
        <w:t xml:space="preserve"> entre las distintas regiones.</w:t>
      </w:r>
    </w:p>
    <w:p w14:paraId="636B9FD6" w14:textId="67C40DBE" w:rsidR="006E0653" w:rsidRDefault="006E0653" w:rsidP="00D625C8">
      <w:pPr>
        <w:spacing w:before="0"/>
      </w:pPr>
      <w:r>
        <w:t xml:space="preserve">Para concluir y comprobar que la significancia estadística del año de postulación como predictor del </w:t>
      </w:r>
      <w:r w:rsidR="005579F0">
        <w:t>sexo</w:t>
      </w:r>
      <w:r>
        <w:t xml:space="preserve"> se preserva luego de ajustar este coeficiente a la especialidad y a la región se realizó un modelo de regresión logística incluyendo todas estas variables</w:t>
      </w:r>
      <w:r w:rsidR="00D625C8">
        <w:t xml:space="preserve">. Se realizó entonces un modelo de regresión logística con la variable </w:t>
      </w:r>
      <w:r w:rsidR="005579F0">
        <w:t>sexo</w:t>
      </w:r>
      <w:r w:rsidR="00D625C8">
        <w:t xml:space="preserve">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w:t>
      </w:r>
      <w:proofErr w:type="spellStart"/>
      <w:r w:rsidR="00D625C8">
        <w:t>odds</w:t>
      </w:r>
      <w:proofErr w:type="spellEnd"/>
      <w:r w:rsidR="00D625C8">
        <w:t xml:space="preserve"> ratio de 1.048 [IC 95%: 1.042-1.054]. </w:t>
      </w:r>
    </w:p>
    <w:p w14:paraId="7C83EC46" w14:textId="7CA6D714" w:rsidR="006E0653" w:rsidRPr="001607A0" w:rsidRDefault="001607A0" w:rsidP="008E7B42">
      <w:pPr>
        <w:pStyle w:val="Ttulo2"/>
      </w:pPr>
      <w:bookmarkStart w:id="306" w:name="_Toc160651153"/>
      <w:bookmarkStart w:id="307" w:name="_Toc160651295"/>
      <w:bookmarkStart w:id="308" w:name="_Toc160702796"/>
      <w:bookmarkStart w:id="309" w:name="_Toc160702980"/>
      <w:bookmarkStart w:id="310" w:name="_Toc160703374"/>
      <w:r w:rsidRPr="001607A0">
        <w:lastRenderedPageBreak/>
        <w:t>Comparación con estudios previos</w:t>
      </w:r>
      <w:bookmarkEnd w:id="306"/>
      <w:bookmarkEnd w:id="307"/>
      <w:bookmarkEnd w:id="308"/>
      <w:bookmarkEnd w:id="309"/>
      <w:bookmarkEnd w:id="310"/>
    </w:p>
    <w:p w14:paraId="16500CB3" w14:textId="4CF3D182" w:rsidR="00CC5DED" w:rsidRDefault="00BD4840" w:rsidP="00BD4840">
      <w:pPr>
        <w:spacing w:before="0"/>
      </w:pPr>
      <w:r>
        <w:t xml:space="preserve">En nuestro estudio se encontró que existen diferencias marcadas en el número de postulantes e ingresantes a especialidades quirúrgicas, con una predominancia del </w:t>
      </w:r>
      <w:r w:rsidR="005579F0">
        <w:t>sexo</w:t>
      </w:r>
      <w:r>
        <w:t xml:space="preserve"> masculino en estas especialidades</w:t>
      </w:r>
      <w:r w:rsidR="008D2AD1">
        <w:t xml:space="preserve"> quirúrgicas. Esto es compatible con hallazgos de estudios en </w:t>
      </w:r>
      <w:r w:rsidR="0007760A">
        <w:t xml:space="preserve">otros lugares tales como </w:t>
      </w:r>
      <w:proofErr w:type="spellStart"/>
      <w:r w:rsidR="0007760A">
        <w:t>Korea</w:t>
      </w:r>
      <w:proofErr w:type="spellEnd"/>
      <w:r w:rsidR="0007760A">
        <w:t xml:space="preserve"> </w:t>
      </w:r>
      <w:r w:rsidR="0007760A">
        <w:fldChar w:fldCharType="begin"/>
      </w:r>
      <w:r w:rsidR="00D01E50">
        <w:instrText xml:space="preserve"> ADDIN ZOTERO_ITEM CSL_CITATION {"citationID":"sAwY5eDj","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07760A">
        <w:fldChar w:fldCharType="separate"/>
      </w:r>
      <w:r w:rsidR="00D01E50" w:rsidRPr="00D01E50">
        <w:rPr>
          <w:rFonts w:ascii="Calibri" w:hAnsi="Calibri" w:cs="Calibri"/>
        </w:rPr>
        <w:t>(52)</w:t>
      </w:r>
      <w:r w:rsidR="0007760A">
        <w:fldChar w:fldCharType="end"/>
      </w:r>
      <w:r w:rsidR="0007760A">
        <w:t xml:space="preserve">, Japón </w:t>
      </w:r>
      <w:r w:rsidR="0007760A">
        <w:fldChar w:fldCharType="begin"/>
      </w:r>
      <w:r w:rsidR="00D01E50">
        <w:instrText xml:space="preserve"> ADDIN ZOTERO_ITEM CSL_CITATION {"citationID":"ZqNT4cW7","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07760A">
        <w:fldChar w:fldCharType="separate"/>
      </w:r>
      <w:r w:rsidR="00D01E50" w:rsidRPr="00D01E50">
        <w:rPr>
          <w:rFonts w:ascii="Calibri" w:hAnsi="Calibri" w:cs="Calibri"/>
        </w:rPr>
        <w:t>(53)</w:t>
      </w:r>
      <w:r w:rsidR="0007760A">
        <w:fldChar w:fldCharType="end"/>
      </w:r>
      <w:r w:rsidR="0007760A">
        <w:t xml:space="preserve">, Nueva Zelanda </w:t>
      </w:r>
      <w:r w:rsidR="0007760A">
        <w:fldChar w:fldCharType="begin"/>
      </w:r>
      <w:r w:rsidR="00187BB2">
        <w:instrText xml:space="preserve"> ADDIN ZOTERO_ITEM CSL_CITATION {"citationID":"tUXo8eRe","properties":{"formattedCitation":"(20)","plainCitation":"(20)","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07760A">
        <w:fldChar w:fldCharType="separate"/>
      </w:r>
      <w:r w:rsidR="00187BB2" w:rsidRPr="00187BB2">
        <w:rPr>
          <w:rFonts w:ascii="Calibri" w:hAnsi="Calibri" w:cs="Calibri"/>
        </w:rPr>
        <w:t>(20)</w:t>
      </w:r>
      <w:r w:rsidR="0007760A">
        <w:fldChar w:fldCharType="end"/>
      </w:r>
      <w:r w:rsidR="0007760A">
        <w:t xml:space="preserve">, Estados Unidos </w:t>
      </w:r>
      <w:r w:rsidR="0007760A">
        <w:fldChar w:fldCharType="begin"/>
      </w:r>
      <w:r w:rsidR="00D01E50">
        <w:instrText xml:space="preserve"> ADDIN ZOTERO_ITEM CSL_CITATION {"citationID":"EOFzBI0S","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07760A">
        <w:fldChar w:fldCharType="separate"/>
      </w:r>
      <w:r w:rsidR="00D01E50" w:rsidRPr="00D01E50">
        <w:rPr>
          <w:rFonts w:ascii="Calibri" w:hAnsi="Calibri" w:cs="Calibri"/>
        </w:rPr>
        <w:t>(54)</w:t>
      </w:r>
      <w:r w:rsidR="0007760A">
        <w:fldChar w:fldCharType="end"/>
      </w:r>
      <w:r w:rsidR="0007760A">
        <w:t xml:space="preserve">, así como lo encontrado en la revisión sistemática de Burgos y Josephson </w:t>
      </w:r>
      <w:r w:rsidR="0007760A">
        <w:fldChar w:fldCharType="begin"/>
      </w:r>
      <w:r w:rsidR="00D01E50">
        <w:instrText xml:space="preserve"> ADDIN ZOTERO_ITEM CSL_CITATION {"citationID":"L4SSEL7D","properties":{"formattedCitation":"(37)","plainCitation":"(37)","noteIndex":0},"citationItems":[{"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schema":"https://github.com/citation-style-language/schema/raw/master/csl-citation.json"} </w:instrText>
      </w:r>
      <w:r w:rsidR="0007760A">
        <w:fldChar w:fldCharType="separate"/>
      </w:r>
      <w:r w:rsidR="00D01E50" w:rsidRPr="00D01E50">
        <w:rPr>
          <w:rFonts w:ascii="Calibri" w:hAnsi="Calibri" w:cs="Calibri"/>
        </w:rPr>
        <w:t>(37)</w:t>
      </w:r>
      <w:r w:rsidR="0007760A">
        <w:fldChar w:fldCharType="end"/>
      </w:r>
      <w:r w:rsidR="008D2AD1">
        <w:t xml:space="preserve">, en los que se encuentra también una preferencia del </w:t>
      </w:r>
      <w:r w:rsidR="007F4D7F">
        <w:t>género</w:t>
      </w:r>
      <w:r w:rsidR="008D2AD1">
        <w:t xml:space="preserve"> masculino por las especialidades quirúrgicas, en comparación al </w:t>
      </w:r>
      <w:r w:rsidR="007F4D7F">
        <w:t>género</w:t>
      </w:r>
      <w:r w:rsidR="008D2AD1">
        <w:t xml:space="preserve"> femenino.</w:t>
      </w:r>
      <w:r w:rsidR="006F3F3C">
        <w:t xml:space="preserve"> Los hallazgos encontrados en cada una de las especialidades fueron también, en la mayoría de los casos, compatible</w:t>
      </w:r>
      <w:r w:rsidR="0007760A">
        <w:t>s</w:t>
      </w:r>
      <w:r w:rsidR="006F3F3C">
        <w:t xml:space="preserve"> con la literatura.</w:t>
      </w:r>
    </w:p>
    <w:p w14:paraId="77B15F66" w14:textId="2DBFF28C" w:rsidR="00CC5DED" w:rsidRDefault="006F3F3C" w:rsidP="00BD4840">
      <w:pPr>
        <w:spacing w:before="0"/>
      </w:pPr>
      <w:r>
        <w:t xml:space="preserve">Se encontró que urología </w:t>
      </w:r>
      <w:r w:rsidR="00C32D91">
        <w:t>es una especialidad con predominancia masculina</w:t>
      </w:r>
      <w:r w:rsidR="00B12037">
        <w:t xml:space="preserve">, como se puede observar en la </w:t>
      </w:r>
      <w:hyperlink w:anchor="_Tabla_5:_Especialidades_1" w:history="1">
        <w:r w:rsidR="00B12037" w:rsidRPr="00B12037">
          <w:rPr>
            <w:rStyle w:val="Hipervnculo"/>
          </w:rPr>
          <w:t>tabla 5</w:t>
        </w:r>
      </w:hyperlink>
      <w:r>
        <w:t>, lo cual también es descrito por estudios previos</w:t>
      </w:r>
      <w:r w:rsidR="0007760A">
        <w:t>.</w:t>
      </w:r>
      <w:r w:rsidR="00A32EA4">
        <w:t xml:space="preserve"> En el estudio realizado por </w:t>
      </w:r>
      <w:proofErr w:type="spellStart"/>
      <w:r w:rsidR="00A32EA4">
        <w:t>Nam</w:t>
      </w:r>
      <w:proofErr w:type="spellEnd"/>
      <w:r w:rsidR="00A32EA4">
        <w:t xml:space="preserve"> y colaboradores se menciona que en Estados Unidos solamente el 9.9% de los urólogos practicantes fueron mujeres, mientras que el 24.4% de los residentes de urología fueron mujeres y se indica que la especialidad presenta una tendencia a tener una mayor participación del género femenino </w:t>
      </w:r>
      <w:r w:rsidR="00A32EA4">
        <w:fldChar w:fldCharType="begin"/>
      </w:r>
      <w:r w:rsidR="00D01E50">
        <w:instrText xml:space="preserve"> ADDIN ZOTERO_ITEM CSL_CITATION {"citationID":"9WvbrCfr","properties":{"formattedCitation":"(23)","plainCitation":"(23)","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schema":"https://github.com/citation-style-language/schema/raw/master/csl-citation.json"} </w:instrText>
      </w:r>
      <w:r w:rsidR="00A32EA4">
        <w:fldChar w:fldCharType="separate"/>
      </w:r>
      <w:r w:rsidR="00D01E50" w:rsidRPr="00D01E50">
        <w:rPr>
          <w:rFonts w:ascii="Calibri" w:hAnsi="Calibri" w:cs="Calibri"/>
        </w:rPr>
        <w:t>(23)</w:t>
      </w:r>
      <w:r w:rsidR="00A32EA4">
        <w:fldChar w:fldCharType="end"/>
      </w:r>
      <w:r w:rsidR="00A32EA4">
        <w:t xml:space="preserve">. Estudios como el de Wynn y </w:t>
      </w:r>
      <w:proofErr w:type="spellStart"/>
      <w:r w:rsidR="00CC5DED">
        <w:t>Putra</w:t>
      </w:r>
      <w:proofErr w:type="spellEnd"/>
      <w:r w:rsidR="00CC5DED">
        <w:t xml:space="preserve"> </w:t>
      </w:r>
      <w:r w:rsidR="00CC5DED">
        <w:fldChar w:fldCharType="begin"/>
      </w:r>
      <w:r w:rsidR="00D01E50">
        <w:instrText xml:space="preserve"> ADDIN ZOTERO_ITEM CSL_CITATION {"citationID":"GJ3OjDl0","properties":{"formattedCitation":"(55)","plainCitation":"(55)","noteIndex":0},"citationItems":[{"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schema":"https://github.com/citation-style-language/schema/raw/master/csl-citation.json"} </w:instrText>
      </w:r>
      <w:r w:rsidR="00CC5DED">
        <w:fldChar w:fldCharType="separate"/>
      </w:r>
      <w:r w:rsidR="00D01E50" w:rsidRPr="00D01E50">
        <w:rPr>
          <w:rFonts w:ascii="Calibri" w:hAnsi="Calibri" w:cs="Calibri"/>
        </w:rPr>
        <w:t>(55)</w:t>
      </w:r>
      <w:r w:rsidR="00CC5DED">
        <w:fldChar w:fldCharType="end"/>
      </w:r>
      <w:r w:rsidR="00CC5DED">
        <w:t xml:space="preserve"> y el de Kim y colaboradores </w:t>
      </w:r>
      <w:r w:rsidR="00CC5DED">
        <w:fldChar w:fldCharType="begin"/>
      </w:r>
      <w:r w:rsidR="00D01E50">
        <w:instrText xml:space="preserve"> ADDIN ZOTERO_ITEM CSL_CITATION {"citationID":"opZV83zZ","properties":{"formattedCitation":"(56)","plainCitation":"(56)","noteIndex":0},"citationItems":[{"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CC5DED">
        <w:fldChar w:fldCharType="separate"/>
      </w:r>
      <w:r w:rsidR="00D01E50" w:rsidRPr="00D01E50">
        <w:rPr>
          <w:rFonts w:ascii="Calibri" w:hAnsi="Calibri" w:cs="Calibri"/>
        </w:rPr>
        <w:t>(56)</w:t>
      </w:r>
      <w:r w:rsidR="00CC5DED">
        <w:fldChar w:fldCharType="end"/>
      </w:r>
      <w:r w:rsidR="00A32EA4">
        <w:t xml:space="preserve"> indican que existe una preferencia de los pacientes </w:t>
      </w:r>
      <w:r w:rsidR="00CC5DED">
        <w:t>por urólogos del mismo género, particularmente en las mujeres, lo cual es un aspecto positivo a tener una mayor cantidad de mujeres practicantes de la especialidad</w:t>
      </w:r>
      <w:r>
        <w:t>.</w:t>
      </w:r>
      <w:r w:rsidR="00CC5DED">
        <w:t xml:space="preserve"> En el presente estudio se encontró que para en la especialidad de urología, en cuanto a los postulantes, en el año 2013 la proporción de postulantes de sexo femenino fue del 17.5%, mientras que para el año 2023 esta proporción fue de alrededor del 23%.</w:t>
      </w:r>
    </w:p>
    <w:p w14:paraId="111548D4" w14:textId="7E1698CE" w:rsidR="009C160B" w:rsidRDefault="006F3F3C" w:rsidP="00BD4840">
      <w:pPr>
        <w:spacing w:before="0"/>
      </w:pPr>
      <w:r>
        <w:t>Otras especialidades quirúrgicas con gran predominio masculino según los hallazgos del presente estudio, como la traumatología y ortopedia, también tienen estudios en otras poblaciones</w:t>
      </w:r>
      <w:r w:rsidR="00CC5DED">
        <w:t xml:space="preserve">, como Brasil </w:t>
      </w:r>
      <w:r w:rsidR="00CC5DED">
        <w:fldChar w:fldCharType="begin"/>
      </w:r>
      <w:r w:rsidR="00187BB2">
        <w:instrText xml:space="preserve"> ADDIN ZOTERO_ITEM CSL_CITATION {"citationID":"R5UFdglj","properties":{"formattedCitation":"(19)","plainCitation":"(19)","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CC5DED">
        <w:fldChar w:fldCharType="separate"/>
      </w:r>
      <w:r w:rsidR="00187BB2" w:rsidRPr="00187BB2">
        <w:rPr>
          <w:rFonts w:ascii="Calibri" w:hAnsi="Calibri" w:cs="Calibri"/>
        </w:rPr>
        <w:t>(19)</w:t>
      </w:r>
      <w:r w:rsidR="00CC5DED">
        <w:fldChar w:fldCharType="end"/>
      </w:r>
      <w:r w:rsidR="00CC5DED">
        <w:t xml:space="preserve">, Bélgica </w:t>
      </w:r>
      <w:r w:rsidR="00CC5DED">
        <w:fldChar w:fldCharType="begin"/>
      </w:r>
      <w:r w:rsidR="00D01E50">
        <w:instrText xml:space="preserve"> ADDIN ZOTERO_ITEM CSL_CITATION {"citationID":"hqlPsPU9","properties":{"formattedCitation":"(26)","plainCitation":"(26)","noteIndex":0},"citationItems":[{"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schema":"https://github.com/citation-style-language/schema/raw/master/csl-citation.json"} </w:instrText>
      </w:r>
      <w:r w:rsidR="00CC5DED">
        <w:fldChar w:fldCharType="separate"/>
      </w:r>
      <w:r w:rsidR="00D01E50" w:rsidRPr="00D01E50">
        <w:rPr>
          <w:rFonts w:ascii="Calibri" w:hAnsi="Calibri" w:cs="Calibri"/>
        </w:rPr>
        <w:t>(26)</w:t>
      </w:r>
      <w:r w:rsidR="00CC5DED">
        <w:fldChar w:fldCharType="end"/>
      </w:r>
      <w:r w:rsidR="00CC5DED">
        <w:t>,</w:t>
      </w:r>
      <w:r w:rsidR="009C160B">
        <w:t xml:space="preserve"> y</w:t>
      </w:r>
      <w:r w:rsidR="00CC5DED">
        <w:t xml:space="preserve"> </w:t>
      </w:r>
      <w:r w:rsidR="009C160B">
        <w:t xml:space="preserve">Estados Unidos </w:t>
      </w:r>
      <w:r w:rsidR="009C160B">
        <w:fldChar w:fldCharType="begin"/>
      </w:r>
      <w:r w:rsidR="00D01E50">
        <w:instrText xml:space="preserve"> ADDIN ZOTERO_ITEM CSL_CITATION {"citationID":"Bc6WRlz1","properties":{"formattedCitation":"(27)","plainCitation":"(27)","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schema":"https://github.com/citation-style-language/schema/raw/master/csl-citation.json"} </w:instrText>
      </w:r>
      <w:r w:rsidR="009C160B">
        <w:fldChar w:fldCharType="separate"/>
      </w:r>
      <w:r w:rsidR="00D01E50" w:rsidRPr="00D01E50">
        <w:rPr>
          <w:rFonts w:ascii="Calibri" w:hAnsi="Calibri" w:cs="Calibri"/>
        </w:rPr>
        <w:t>(27)</w:t>
      </w:r>
      <w:r w:rsidR="009C160B">
        <w:fldChar w:fldCharType="end"/>
      </w:r>
      <w:r>
        <w:t xml:space="preserve"> que la señalan como</w:t>
      </w:r>
      <w:r w:rsidR="009C160B">
        <w:t xml:space="preserve"> una</w:t>
      </w:r>
      <w:r>
        <w:t xml:space="preserve"> especialidad con una mayor preferencia por parte del </w:t>
      </w:r>
      <w:r w:rsidR="007F4D7F">
        <w:t>género</w:t>
      </w:r>
      <w:r>
        <w:t xml:space="preserve"> masculino</w:t>
      </w:r>
      <w:r w:rsidR="009C160B">
        <w:t xml:space="preserve">. En el estudio de </w:t>
      </w:r>
      <w:proofErr w:type="spellStart"/>
      <w:r w:rsidR="009C160B">
        <w:t>Vivekanantha</w:t>
      </w:r>
      <w:proofErr w:type="spellEnd"/>
      <w:r w:rsidR="009C160B">
        <w:t xml:space="preserve"> y colaboradores se estudia la representación de género en las conferencias principales de cirugía ortopédica a nivel mundial y se encontró también que hubo una predominancia masculina. Se describe que 58.5% de los paneles fueron de varones exclusivamente, y que el 12.6% de los miembros de facultades fueron mujeres </w:t>
      </w:r>
      <w:r w:rsidR="009C160B">
        <w:fldChar w:fldCharType="begin"/>
      </w:r>
      <w:r w:rsidR="00D01E50">
        <w:instrText xml:space="preserve"> ADDIN ZOTERO_ITEM CSL_CITATION {"citationID":"rSNiJ5HA","properties":{"formattedCitation":"(57)","plainCitation":"(57)","noteIndex":0},"citationItems":[{"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9C160B">
        <w:fldChar w:fldCharType="separate"/>
      </w:r>
      <w:r w:rsidR="00D01E50" w:rsidRPr="00D01E50">
        <w:rPr>
          <w:rFonts w:ascii="Calibri" w:hAnsi="Calibri" w:cs="Calibri"/>
        </w:rPr>
        <w:t>(57)</w:t>
      </w:r>
      <w:r w:rsidR="009C160B">
        <w:fldChar w:fldCharType="end"/>
      </w:r>
      <w:r w:rsidR="00BE0571">
        <w:t>.</w:t>
      </w:r>
      <w:r w:rsidR="009C160B">
        <w:t xml:space="preserve"> En el presente estudio se encontró que esta especialidad fue la que presentó el menor </w:t>
      </w:r>
      <w:proofErr w:type="spellStart"/>
      <w:r w:rsidR="009C160B">
        <w:t>odds</w:t>
      </w:r>
      <w:proofErr w:type="spellEnd"/>
      <w:r w:rsidR="009C160B">
        <w:t xml:space="preserve"> ratio en cuanto al efecto de la especialidad en el sexo (femenino) de los postulantes, como se puede observar en la </w:t>
      </w:r>
      <w:hyperlink w:anchor="_Tabla_5:_Especialidades_1" w:history="1">
        <w:r w:rsidR="009C160B" w:rsidRPr="009C160B">
          <w:rPr>
            <w:rStyle w:val="Hipervnculo"/>
          </w:rPr>
          <w:t>tabla 5</w:t>
        </w:r>
      </w:hyperlink>
      <w:r w:rsidR="009C160B">
        <w:t>.</w:t>
      </w:r>
    </w:p>
    <w:p w14:paraId="51F82FEF" w14:textId="776D4CE7" w:rsidR="000945D2" w:rsidRDefault="00BE0571" w:rsidP="00BD4840">
      <w:pPr>
        <w:spacing w:before="0"/>
      </w:pPr>
      <w:r>
        <w:lastRenderedPageBreak/>
        <w:t xml:space="preserve">Otra especialidad en la que se encontró predominancia del </w:t>
      </w:r>
      <w:r w:rsidR="005579F0">
        <w:t>sexo</w:t>
      </w:r>
      <w:r>
        <w:t xml:space="preserve"> masculino en el estudio fue neurocirugía</w:t>
      </w:r>
      <w:r w:rsidR="00B12037">
        <w:t xml:space="preserve">, como se puede observar en la </w:t>
      </w:r>
      <w:hyperlink w:anchor="_Tabla_5:_Especialidades_1" w:history="1">
        <w:r w:rsidR="00B12037" w:rsidRPr="00B12037">
          <w:rPr>
            <w:rStyle w:val="Hipervnculo"/>
          </w:rPr>
          <w:t>tabla 5</w:t>
        </w:r>
      </w:hyperlink>
      <w:r w:rsidR="00B12037">
        <w:t>. E</w:t>
      </w:r>
      <w:r>
        <w:t>sto también es compatible con estudios previos</w:t>
      </w:r>
      <w:r w:rsidR="00B12037">
        <w:t xml:space="preserve"> en Brasil </w:t>
      </w:r>
      <w:r w:rsidR="00B12037">
        <w:fldChar w:fldCharType="begin"/>
      </w:r>
      <w:r w:rsidR="00187BB2">
        <w:instrText xml:space="preserve"> ADDIN ZOTERO_ITEM CSL_CITATION {"citationID":"MPZ1Bgyz","properties":{"formattedCitation":"(19)","plainCitation":"(19)","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B12037">
        <w:fldChar w:fldCharType="separate"/>
      </w:r>
      <w:r w:rsidR="00187BB2" w:rsidRPr="00187BB2">
        <w:rPr>
          <w:rFonts w:ascii="Calibri" w:hAnsi="Calibri" w:cs="Calibri"/>
        </w:rPr>
        <w:t>(19)</w:t>
      </w:r>
      <w:r w:rsidR="00B12037">
        <w:fldChar w:fldCharType="end"/>
      </w:r>
      <w:r w:rsidR="00B12037">
        <w:t xml:space="preserve">, Estados Unidos </w:t>
      </w:r>
      <w:r w:rsidR="00B12037">
        <w:fldChar w:fldCharType="begin"/>
      </w:r>
      <w:r w:rsidR="00D01E50">
        <w:instrText xml:space="preserve"> ADDIN ZOTERO_ITEM CSL_CITATION {"citationID":"h4KXZgEs","properties":{"formattedCitation":"(24,27)","plainCitation":"(24,27)","noteIndex":0},"citationItems":[{"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schema":"https://github.com/citation-style-language/schema/raw/master/csl-citation.json"} </w:instrText>
      </w:r>
      <w:r w:rsidR="00B12037">
        <w:fldChar w:fldCharType="separate"/>
      </w:r>
      <w:r w:rsidR="00D01E50" w:rsidRPr="00D01E50">
        <w:rPr>
          <w:rFonts w:ascii="Calibri" w:hAnsi="Calibri" w:cs="Calibri"/>
        </w:rPr>
        <w:t>(24,27)</w:t>
      </w:r>
      <w:r w:rsidR="00B12037">
        <w:fldChar w:fldCharType="end"/>
      </w:r>
      <w:r w:rsidR="00B12037">
        <w:t xml:space="preserve">, Alemania </w:t>
      </w:r>
      <w:r w:rsidR="00B12037">
        <w:fldChar w:fldCharType="begin"/>
      </w:r>
      <w:r w:rsidR="00D01E50">
        <w:instrText xml:space="preserve"> ADDIN ZOTERO_ITEM CSL_CITATION {"citationID":"YZDuZqI1","properties":{"formattedCitation":"(25,58)","plainCitation":"(25,58)","noteIndex":0},"citationItems":[{"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12037">
        <w:fldChar w:fldCharType="separate"/>
      </w:r>
      <w:r w:rsidR="00D01E50" w:rsidRPr="00D01E50">
        <w:rPr>
          <w:rFonts w:ascii="Calibri" w:hAnsi="Calibri" w:cs="Calibri"/>
        </w:rPr>
        <w:t>(25,58)</w:t>
      </w:r>
      <w:r w:rsidR="00B12037">
        <w:fldChar w:fldCharType="end"/>
      </w:r>
      <w:r w:rsidR="00B12037">
        <w:t xml:space="preserve">, y otros 37 países como se describe en el estudio de </w:t>
      </w:r>
      <w:proofErr w:type="spellStart"/>
      <w:r w:rsidR="00B12037">
        <w:t>Zeitlberger</w:t>
      </w:r>
      <w:proofErr w:type="spellEnd"/>
      <w:r w:rsidR="00B12037">
        <w:t xml:space="preserve"> y colaboradores, en el cual se realizó una encuesta </w:t>
      </w:r>
      <w:proofErr w:type="spellStart"/>
      <w:r w:rsidR="00B12037">
        <w:t>multi-nacional</w:t>
      </w:r>
      <w:proofErr w:type="spellEnd"/>
      <w:r w:rsidR="00B12037">
        <w:t xml:space="preserve"> en donde se encontró que habían significativamente más varones que mujeres residentes y asistentes por departamento</w:t>
      </w:r>
      <w:r w:rsidR="000945D2">
        <w:t xml:space="preserve">, así como una mayor experiencia de desigualdad de género o discriminación en el trabajo por parte de colegas y pacientes o familiares de pacientes, y menor satisfacción en el trabajo en las practicantes mujeres </w:t>
      </w:r>
      <w:r w:rsidR="000945D2">
        <w:fldChar w:fldCharType="begin"/>
      </w:r>
      <w:r w:rsidR="00187BB2">
        <w:instrText xml:space="preserve"> ADDIN ZOTERO_ITEM CSL_CITATION {"citationID":"begADTPm","properties":{"formattedCitation":"(22)","plainCitation":"(22)","noteIndex":0},"citationItems":[{"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schema":"https://github.com/citation-style-language/schema/raw/master/csl-citation.json"} </w:instrText>
      </w:r>
      <w:r w:rsidR="000945D2">
        <w:fldChar w:fldCharType="separate"/>
      </w:r>
      <w:r w:rsidR="00187BB2" w:rsidRPr="00187BB2">
        <w:rPr>
          <w:rFonts w:ascii="Calibri" w:hAnsi="Calibri" w:cs="Calibri"/>
        </w:rPr>
        <w:t>(22)</w:t>
      </w:r>
      <w:r w:rsidR="000945D2">
        <w:fldChar w:fldCharType="end"/>
      </w:r>
      <w:r w:rsidR="000945D2">
        <w:t xml:space="preserve">, estos sentimientos de insatisfacción con la especialidad también fueron encontrados en el artículo realizado por </w:t>
      </w:r>
      <w:proofErr w:type="spellStart"/>
      <w:r w:rsidR="000945D2">
        <w:t>Gadjradj</w:t>
      </w:r>
      <w:proofErr w:type="spellEnd"/>
      <w:r w:rsidR="000945D2">
        <w:t xml:space="preserve"> y colaboradores </w:t>
      </w:r>
      <w:r w:rsidR="000945D2">
        <w:fldChar w:fldCharType="begin"/>
      </w:r>
      <w:r w:rsidR="005B34E8">
        <w:instrText xml:space="preserve"> ADDIN ZOTERO_ITEM CSL_CITATION {"citationID":"WL0pDKik","properties":{"formattedCitation":"(59)","plainCitation":"(59)","noteIndex":0},"citationItems":[{"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schema":"https://github.com/citation-style-language/schema/raw/master/csl-citation.json"} </w:instrText>
      </w:r>
      <w:r w:rsidR="000945D2">
        <w:fldChar w:fldCharType="separate"/>
      </w:r>
      <w:r w:rsidR="005B34E8" w:rsidRPr="005B34E8">
        <w:rPr>
          <w:rFonts w:ascii="Calibri" w:hAnsi="Calibri" w:cs="Calibri"/>
        </w:rPr>
        <w:t>(59)</w:t>
      </w:r>
      <w:r w:rsidR="000945D2">
        <w:fldChar w:fldCharType="end"/>
      </w:r>
      <w:r w:rsidR="00B12037">
        <w:t>.</w:t>
      </w:r>
      <w:r w:rsidR="000945D2">
        <w:t xml:space="preserve"> Por otro lado, en el área de la investigación, el estudio de Aslan y colaboradores estudió las diferencias de género en la autoría en revistas de alto impacto de la especialidad y encontró que de los artículos incluidos en el estudio, solamente el 16% tuvieron como mujer al primer autor </w:t>
      </w:r>
      <w:r w:rsidR="000945D2">
        <w:fldChar w:fldCharType="begin"/>
      </w:r>
      <w:r w:rsidR="005B34E8">
        <w:instrText xml:space="preserve"> ADDIN ZOTERO_ITEM CSL_CITATION {"citationID":"t2X07RnS","properties":{"formattedCitation":"(60)","plainCitation":"(60)","noteIndex":0},"citationItems":[{"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schema":"https://github.com/citation-style-language/schema/raw/master/csl-citation.json"} </w:instrText>
      </w:r>
      <w:r w:rsidR="000945D2">
        <w:fldChar w:fldCharType="separate"/>
      </w:r>
      <w:r w:rsidR="005B34E8" w:rsidRPr="005B34E8">
        <w:rPr>
          <w:rFonts w:ascii="Calibri" w:hAnsi="Calibri" w:cs="Calibri"/>
        </w:rPr>
        <w:t>(60)</w:t>
      </w:r>
      <w:r w:rsidR="000945D2">
        <w:fldChar w:fldCharType="end"/>
      </w:r>
      <w:r w:rsidR="000945D2">
        <w:t>.</w:t>
      </w:r>
    </w:p>
    <w:p w14:paraId="148ABC8A" w14:textId="724E9301" w:rsidR="006F3F3C" w:rsidRDefault="000945D2" w:rsidP="00BD4840">
      <w:pPr>
        <w:spacing w:before="0"/>
      </w:pPr>
      <w:r>
        <w:t xml:space="preserve">Entre las especialidades mencionadas: urología, ortopedia y traumatología, y neurocirugía en el presente estudio no se encontró evidencia </w:t>
      </w:r>
      <w:r w:rsidR="001976E6">
        <w:t xml:space="preserve">de que la tendencia de sexo fuera diferente a la tendencia global. Por tanto, de acuerdo a lo observado es probable que </w:t>
      </w:r>
      <w:r w:rsidR="00955286">
        <w:t>las diferencias</w:t>
      </w:r>
      <w:r w:rsidR="001976E6">
        <w:t xml:space="preserve"> de sexo</w:t>
      </w:r>
      <w:r w:rsidR="00955286">
        <w:t xml:space="preserve"> </w:t>
      </w:r>
      <w:r w:rsidR="001976E6">
        <w:t xml:space="preserve">en estas especialidades </w:t>
      </w:r>
      <w:r w:rsidR="00955286">
        <w:t>se acorten cada vez más en nuestro contexto nacional.</w:t>
      </w:r>
    </w:p>
    <w:p w14:paraId="23DCA3D0" w14:textId="1FDDA34A" w:rsidR="00955286" w:rsidRDefault="00955286" w:rsidP="00BD4840">
      <w:pPr>
        <w:spacing w:before="0"/>
      </w:pPr>
      <w:r>
        <w:t xml:space="preserve">En cuanto al análisis de las tendencias de la distribución de </w:t>
      </w:r>
      <w:r w:rsidR="005579F0">
        <w:t>sexo</w:t>
      </w:r>
      <w:r>
        <w:t xml:space="preserve">,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w:t>
      </w:r>
      <w:r w:rsidR="005579F0">
        <w:t>sexo</w:t>
      </w:r>
      <w:r>
        <w:t xml:space="preserve"> femenino más acelerado que el resto de especialidades) y la última (cirugía plástica) con una tendencia menor a la tendencia global, incluso observándose que con el pasar de los años se encuentran menos postulantes e ingresantes </w:t>
      </w:r>
      <w:r w:rsidR="009907F6">
        <w:t xml:space="preserve">de </w:t>
      </w:r>
      <w:r w:rsidR="005579F0">
        <w:t>sexo</w:t>
      </w:r>
      <w:r w:rsidR="009907F6">
        <w:t xml:space="preserve"> femenino a la especialidad. Esto está representado en la </w:t>
      </w:r>
      <w:hyperlink w:anchor="_Figura_4:_proporción_1" w:history="1">
        <w:r w:rsidR="009907F6" w:rsidRPr="009907F6">
          <w:rPr>
            <w:rStyle w:val="Hipervnculo"/>
          </w:rPr>
          <w:t>figura 4</w:t>
        </w:r>
      </w:hyperlink>
      <w:r w:rsidR="009907F6">
        <w:t>.</w:t>
      </w:r>
    </w:p>
    <w:p w14:paraId="1F566611" w14:textId="3FC3C789" w:rsidR="009907F6" w:rsidRDefault="009907F6" w:rsidP="00BD4840">
      <w:pPr>
        <w:spacing w:before="0"/>
      </w:pPr>
      <w:r>
        <w:t>Sobre la especialidad de ginecología y obstetricia</w:t>
      </w:r>
      <w:r w:rsidR="00C03994">
        <w:t>, estudios</w:t>
      </w:r>
      <w:r w:rsidR="00B70095">
        <w:t xml:space="preserve"> realizados en Corea </w:t>
      </w:r>
      <w:r w:rsidR="00B70095">
        <w:fldChar w:fldCharType="begin"/>
      </w:r>
      <w:r w:rsidR="00D01E50">
        <w:instrText xml:space="preserve"> ADDIN ZOTERO_ITEM CSL_CITATION {"citationID":"i0fQoTNe","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B70095">
        <w:fldChar w:fldCharType="separate"/>
      </w:r>
      <w:r w:rsidR="00D01E50" w:rsidRPr="00D01E50">
        <w:rPr>
          <w:rFonts w:ascii="Calibri" w:hAnsi="Calibri" w:cs="Calibri"/>
        </w:rPr>
        <w:t>(52)</w:t>
      </w:r>
      <w:r w:rsidR="00B70095">
        <w:fldChar w:fldCharType="end"/>
      </w:r>
      <w:r w:rsidR="00B70095">
        <w:t xml:space="preserve">, Japón </w:t>
      </w:r>
      <w:r w:rsidR="00B70095">
        <w:fldChar w:fldCharType="begin"/>
      </w:r>
      <w:r w:rsidR="00D01E50">
        <w:instrText xml:space="preserve"> ADDIN ZOTERO_ITEM CSL_CITATION {"citationID":"iMa1ODMv","properties":{"formattedCitation":"(53)","plainCitation":"(53)","noteIndex":0},"citationItems":[{"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schema":"https://github.com/citation-style-language/schema/raw/master/csl-citation.json"} </w:instrText>
      </w:r>
      <w:r w:rsidR="00B70095">
        <w:fldChar w:fldCharType="separate"/>
      </w:r>
      <w:r w:rsidR="00D01E50" w:rsidRPr="00D01E50">
        <w:rPr>
          <w:rFonts w:ascii="Calibri" w:hAnsi="Calibri" w:cs="Calibri"/>
        </w:rPr>
        <w:t>(53)</w:t>
      </w:r>
      <w:r w:rsidR="00B70095">
        <w:fldChar w:fldCharType="end"/>
      </w:r>
      <w:r w:rsidR="00B70095">
        <w:t xml:space="preserve">, Nueva Zelanda </w:t>
      </w:r>
      <w:r w:rsidR="00B70095">
        <w:fldChar w:fldCharType="begin"/>
      </w:r>
      <w:r w:rsidR="00187BB2">
        <w:instrText xml:space="preserve"> ADDIN ZOTERO_ITEM CSL_CITATION {"citationID":"w2FSydqj","properties":{"formattedCitation":"(20)","plainCitation":"(20)","noteIndex":0},"citationItems":[{"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schema":"https://github.com/citation-style-language/schema/raw/master/csl-citation.json"} </w:instrText>
      </w:r>
      <w:r w:rsidR="00B70095">
        <w:fldChar w:fldCharType="separate"/>
      </w:r>
      <w:r w:rsidR="00187BB2" w:rsidRPr="00187BB2">
        <w:rPr>
          <w:rFonts w:ascii="Calibri" w:hAnsi="Calibri" w:cs="Calibri"/>
        </w:rPr>
        <w:t>(20)</w:t>
      </w:r>
      <w:r w:rsidR="00B70095">
        <w:fldChar w:fldCharType="end"/>
      </w:r>
      <w:r w:rsidR="00B70095">
        <w:t xml:space="preserve">, Estados Unidos </w:t>
      </w:r>
      <w:r w:rsidR="00B70095">
        <w:fldChar w:fldCharType="begin"/>
      </w:r>
      <w:r w:rsidR="00D01E50">
        <w:instrText xml:space="preserve"> ADDIN ZOTERO_ITEM CSL_CITATION {"citationID":"Awo8GSQI","properties":{"formattedCitation":"(54)","plainCitation":"(54)","noteIndex":0},"citationItems":[{"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B70095">
        <w:fldChar w:fldCharType="separate"/>
      </w:r>
      <w:r w:rsidR="00D01E50" w:rsidRPr="00D01E50">
        <w:rPr>
          <w:rFonts w:ascii="Calibri" w:hAnsi="Calibri" w:cs="Calibri"/>
        </w:rPr>
        <w:t>(54)</w:t>
      </w:r>
      <w:r w:rsidR="00B70095">
        <w:fldChar w:fldCharType="end"/>
      </w:r>
      <w:r w:rsidR="00A13A15">
        <w:t xml:space="preserve">, Brasil </w:t>
      </w:r>
      <w:r w:rsidR="00A13A15">
        <w:fldChar w:fldCharType="begin"/>
      </w:r>
      <w:r w:rsidR="00187BB2">
        <w:instrText xml:space="preserve"> ADDIN ZOTERO_ITEM CSL_CITATION {"citationID":"yIuVA5KX","properties":{"formattedCitation":"(19)","plainCitation":"(19)","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A13A15">
        <w:fldChar w:fldCharType="separate"/>
      </w:r>
      <w:r w:rsidR="00187BB2" w:rsidRPr="00187BB2">
        <w:rPr>
          <w:rFonts w:ascii="Calibri" w:hAnsi="Calibri" w:cs="Calibri"/>
        </w:rPr>
        <w:t>(19)</w:t>
      </w:r>
      <w:r w:rsidR="00A13A15">
        <w:fldChar w:fldCharType="end"/>
      </w:r>
      <w:r w:rsidR="00C03994">
        <w:t xml:space="preserve"> indican que </w:t>
      </w:r>
      <w:r w:rsidR="005965ED">
        <w:t xml:space="preserve">esta especialidad es tradicionalmente preferida por el </w:t>
      </w:r>
      <w:r w:rsidR="007C0A3A">
        <w:t>género</w:t>
      </w:r>
      <w:r w:rsidR="005965ED">
        <w:t xml:space="preserve"> femenino</w:t>
      </w:r>
      <w:r w:rsidR="00B70095">
        <w:t>. Incluso,</w:t>
      </w:r>
      <w:r w:rsidR="00A13A15">
        <w:t xml:space="preserve"> estudios como el de</w:t>
      </w:r>
      <w:r w:rsidR="00B70095">
        <w:t xml:space="preserve"> </w:t>
      </w:r>
      <w:proofErr w:type="spellStart"/>
      <w:r w:rsidR="00B70095">
        <w:t>Stratton</w:t>
      </w:r>
      <w:proofErr w:type="spellEnd"/>
      <w:r w:rsidR="00B70095">
        <w:t xml:space="preserve"> y colaboradores</w:t>
      </w:r>
      <w:r w:rsidR="00A13A15">
        <w:t xml:space="preserve"> </w:t>
      </w:r>
      <w:r w:rsidR="00A13A15">
        <w:fldChar w:fldCharType="begin"/>
      </w:r>
      <w:r w:rsidR="005B34E8">
        <w:instrText xml:space="preserve"> ADDIN ZOTERO_ITEM CSL_CITATION {"citationID":"jGFD65Hn","properties":{"formattedCitation":"(61)","plainCitation":"(61)","noteIndex":0},"citationItems":[{"id":2498,"uris":["http://zotero.org/users/7840571/items/KD8382ZR"],"itemData":{"id":2498,"type":"article-journal","abstract":"PURPOSE: To examine the role of gender discrimination and sexual harassment in medical students' choice of specialty and residency program.\nMETHOD: Anonymous, self-administered questionnaires were distributed in 1997 to fourth-year students enrolled in 14 public and private U.S. medical schools. In addition to reporting the frequency of gender discrimination and sexual harassment encountered during preclinical coursework, core clerkships, elective clerkships, and residency selection, students assessed the impact of these exposures (none, a little, some, quite a bit, the deciding factor) on their specialty choices and rankings of residency programs.\nRESULTS: A total of 1,314 (69%) useable questionnaires were returned. Large percentages of men (83.2%) and women (92.8%) experienced, observed, or heard about at least one incident of gender discrimination and sexual harassment during medical school, although more women reported such behavior across all training contexts. Compared with men, significantly (p &lt;/= .01) more women who reported exposure indicated that gender discrimination and sexual harassment influenced their specialty choices (45.3% versus 16.4%) and residency rankings (25.3% versus 10.9%). Across all specialties, more women than men experienced gender discrimination and sexual harassment during residency selection, with one exception: a larger percentage of men choosing obstetrics and gynecology experienced such behavior. Among women, those choosing general surgery were most likely to experience gender discrimination and sexual harassment during residency selection. Interestingly, correlations between exposure to gender discrimination and sexual harassment and self-assessed impact on career decisions tended to be larger for men, suggesting that although fewer men are generally affected, they may weigh such experiences more heavily in their choice of specialty and residency program.\nCONCLUSION: This study suggests that exposure to gender discrimination and sexual harassment during undergraduate education may influence some medical students' choice of specialty and, to a lesser degree, ranking of residency programs.","container-title":"Academic Medicine: Journal of the Association of American Medical Colleges","DOI":"10.1097/00001888-200504000-00020","ISSN":"1040-2446","issue":"4","journalAbbreviation":"Acad Med","language":"eng","note":"PMID: 15793027","page":"400-408","source":"PubMed","title":"Does students' exposure to gender discrimination and sexual harassment in medical school affect specialty choice and residency program selection?","volume":"80","author":[{"family":"Stratton","given":"Terry D."},{"family":"McLaughlin","given":"Margaret A."},{"family":"Witte","given":"Florence M."},{"family":"Fosson","given":"Sue E."},{"family":"Nora","given":"Lois Margaret"}],"issued":{"date-parts":[["2005",4]]},"citation-key":"strattonDoesStudentsExposure2005"}}],"schema":"https://github.com/citation-style-language/schema/raw/master/csl-citation.json"} </w:instrText>
      </w:r>
      <w:r w:rsidR="00A13A15">
        <w:fldChar w:fldCharType="separate"/>
      </w:r>
      <w:r w:rsidR="005B34E8" w:rsidRPr="005B34E8">
        <w:rPr>
          <w:rFonts w:ascii="Calibri" w:hAnsi="Calibri" w:cs="Calibri"/>
        </w:rPr>
        <w:t>(61)</w:t>
      </w:r>
      <w:r w:rsidR="00A13A15">
        <w:fldChar w:fldCharType="end"/>
      </w:r>
      <w:r w:rsidR="00A13A15">
        <w:t>,</w:t>
      </w:r>
      <w:r w:rsidR="00B70095">
        <w:t xml:space="preserve"> y</w:t>
      </w:r>
      <w:r w:rsidR="00A13A15">
        <w:t xml:space="preserve"> el de</w:t>
      </w:r>
      <w:r w:rsidR="00B70095">
        <w:t xml:space="preserve"> </w:t>
      </w:r>
      <w:proofErr w:type="spellStart"/>
      <w:r w:rsidR="00B70095">
        <w:t>Lempp</w:t>
      </w:r>
      <w:proofErr w:type="spellEnd"/>
      <w:r w:rsidR="00B70095">
        <w:t xml:space="preserve"> y colaboradores </w:t>
      </w:r>
      <w:r w:rsidR="00A13A15">
        <w:t>encontraron</w:t>
      </w:r>
      <w:r w:rsidR="00B70095">
        <w:t xml:space="preserve"> que los varones experimentaban y percibían dificultades producto del género durante sus rotaciones en obstetricia</w:t>
      </w:r>
      <w:r w:rsidR="00A13A15">
        <w:t xml:space="preserve"> </w:t>
      </w:r>
      <w:r w:rsidR="00A13A15">
        <w:fldChar w:fldCharType="begin"/>
      </w:r>
      <w:r w:rsidR="005B34E8">
        <w:instrText xml:space="preserve"> ADDIN ZOTERO_ITEM CSL_CITATION {"citationID":"QBYZ4H3N","properties":{"formattedCitation":"(62)","plainCitation":"(62)","noteIndex":0},"citationItems":[{"id":2500,"uris":["http://zotero.org/users/7840571/items/7NYB5U24"],"itemData":{"id":2500,"type":"article-journal","abstract":"The British medical student population has undergone rapid diversification over the last decades. This study focuses on medical students' views about their experiences in relation to ethnicity and gender during their undergraduate training within the context of the hidden curriculum in one British medical school as part of a wider qualitative research project into undergraduate medical education.","container-title":"BMC Medical Education","DOI":"10.1186/1472-6920-6-17","ISSN":"1472-6920","issue":"1","journalAbbreviation":"BMC Medical Education","page":"17","source":"BioMed Central","title":"Medical students' perceptions in relation to ethnicity and gender: a qualitative study","title-short":"Medical students' perceptions in relation to ethnicity and gender","volume":"6","author":[{"family":"Lempp","given":"Heidi"},{"family":"Seale","given":"Clive"}],"issued":{"date-parts":[["2006",3,8]]},"citation-key":"lemppMedicalStudentsPerceptions2006"}}],"schema":"https://github.com/citation-style-language/schema/raw/master/csl-citation.json"} </w:instrText>
      </w:r>
      <w:r w:rsidR="00A13A15">
        <w:fldChar w:fldCharType="separate"/>
      </w:r>
      <w:r w:rsidR="005B34E8" w:rsidRPr="005B34E8">
        <w:rPr>
          <w:rFonts w:ascii="Calibri" w:hAnsi="Calibri" w:cs="Calibri"/>
        </w:rPr>
        <w:t>(62)</w:t>
      </w:r>
      <w:r w:rsidR="00A13A15">
        <w:fldChar w:fldCharType="end"/>
      </w:r>
      <w:r w:rsidR="00B70095">
        <w:t>.</w:t>
      </w:r>
      <w:r w:rsidR="00A13A15">
        <w:t xml:space="preserve"> Sumado a esto</w:t>
      </w:r>
      <w:r w:rsidR="005965ED">
        <w:t xml:space="preserve">, </w:t>
      </w:r>
      <w:r w:rsidR="00A13A15">
        <w:t xml:space="preserve">el estudio de Janssen y </w:t>
      </w:r>
      <w:proofErr w:type="spellStart"/>
      <w:r w:rsidR="00A13A15">
        <w:t>Lagro</w:t>
      </w:r>
      <w:proofErr w:type="spellEnd"/>
      <w:r w:rsidR="00A13A15">
        <w:t xml:space="preserve">-Janssen encontró </w:t>
      </w:r>
      <w:r w:rsidR="005965ED">
        <w:t>que pacientes</w:t>
      </w:r>
      <w:r w:rsidR="00A13A15">
        <w:t xml:space="preserve"> ginecológicas</w:t>
      </w:r>
      <w:r w:rsidR="005965ED">
        <w:t xml:space="preserve"> prefieren ginecólogas-</w:t>
      </w:r>
      <w:r w:rsidR="005965ED">
        <w:lastRenderedPageBreak/>
        <w:t xml:space="preserve">obstetras mujeres </w:t>
      </w:r>
      <w:r w:rsidR="005965ED">
        <w:fldChar w:fldCharType="begin"/>
      </w:r>
      <w:r w:rsidR="005B34E8">
        <w:instrText xml:space="preserve"> ADDIN ZOTERO_ITEM CSL_CITATION {"citationID":"4UT8bgQ7","properties":{"formattedCitation":"(63)","plainCitation":"(63)","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5B34E8" w:rsidRPr="005B34E8">
        <w:rPr>
          <w:rFonts w:ascii="Calibri" w:hAnsi="Calibri" w:cs="Calibri"/>
        </w:rPr>
        <w:t>(63)</w:t>
      </w:r>
      <w:r w:rsidR="005965ED">
        <w:fldChar w:fldCharType="end"/>
      </w:r>
      <w:r w:rsidR="005965ED">
        <w:t xml:space="preserve">. En el presente estudio, sin embargo, se encontró que inicialmente (hasta el año 2018) la proporción de mujeres postulantes esta especialidad era incluso inferior a la proporción global de postulantes. Sin embargo, desde el año 2018, el aumento en el número de postulantes e ingresantes de </w:t>
      </w:r>
      <w:r w:rsidR="005579F0">
        <w:t>sexo</w:t>
      </w:r>
      <w:r w:rsidR="005965ED">
        <w:t xml:space="preserve"> femenino a la especialidad siguió una tendencia superior a la tendencia global. A partir del 2019 se encontró que el número de postulantes de </w:t>
      </w:r>
      <w:r w:rsidR="005579F0">
        <w:t>sexo</w:t>
      </w:r>
      <w:r w:rsidR="005965ED">
        <w:t xml:space="preserve"> femenino ya era superior a los postulantes de </w:t>
      </w:r>
      <w:r w:rsidR="005579F0">
        <w:t>sexo</w:t>
      </w:r>
      <w:r w:rsidR="005965ED">
        <w:t xml:space="preserve"> masculino y esto se mantuvo en los años siguientes.</w:t>
      </w:r>
    </w:p>
    <w:p w14:paraId="293647C6" w14:textId="383746E9" w:rsidR="009907F6" w:rsidRDefault="009907F6" w:rsidP="00BD4840">
      <w:pPr>
        <w:spacing w:before="0"/>
      </w:pPr>
      <w:r>
        <w:t>Sobre la especialidad de cirugía genera</w:t>
      </w:r>
      <w:r w:rsidR="005965ED">
        <w:t>l</w:t>
      </w:r>
      <w:r w:rsidR="00DA6285">
        <w:t xml:space="preserve">, se encontró que la especialidad tradicionalmente ha tenido predominancia del </w:t>
      </w:r>
      <w:r w:rsidR="00A13A15">
        <w:t>género</w:t>
      </w:r>
      <w:r w:rsidR="00DA6285">
        <w:t xml:space="preserve"> masculino.</w:t>
      </w:r>
      <w:r w:rsidR="0030552B">
        <w:t xml:space="preserve"> Algunas situaciones problemáticas se han descrito en estudios previos, tales como el estudio de Schlick y colaboradores en el que se describen experiencias de discriminación por género y acoso sexual entre residentes de cirugía general en Estados Unidos </w:t>
      </w:r>
      <w:r w:rsidR="0030552B">
        <w:fldChar w:fldCharType="begin"/>
      </w:r>
      <w:r w:rsidR="005B34E8">
        <w:instrText xml:space="preserve"> ADDIN ZOTERO_ITEM CSL_CITATION {"citationID":"Y8sTZYqC","properties":{"formattedCitation":"(64)","plainCitation":"(64)","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schema":"https://github.com/citation-style-language/schema/raw/master/csl-citation.json"} </w:instrText>
      </w:r>
      <w:r w:rsidR="0030552B">
        <w:fldChar w:fldCharType="separate"/>
      </w:r>
      <w:r w:rsidR="005B34E8" w:rsidRPr="005B34E8">
        <w:rPr>
          <w:rFonts w:ascii="Calibri" w:hAnsi="Calibri" w:cs="Calibri"/>
        </w:rPr>
        <w:t>(64)</w:t>
      </w:r>
      <w:r w:rsidR="0030552B">
        <w:fldChar w:fldCharType="end"/>
      </w:r>
      <w:r w:rsidR="00446DC5">
        <w:t xml:space="preserve">, los estudios de Park y colaboradores </w:t>
      </w:r>
      <w:r w:rsidR="00446DC5">
        <w:fldChar w:fldCharType="begin"/>
      </w:r>
      <w:r w:rsidR="005B34E8">
        <w:instrText xml:space="preserve"> ADDIN ZOTERO_ITEM CSL_CITATION {"citationID":"t48smkx6","properties":{"formattedCitation":"(65)","plainCitation":"(65)","noteIndex":0},"citationItems":[{"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schema":"https://github.com/citation-style-language/schema/raw/master/csl-citation.json"} </w:instrText>
      </w:r>
      <w:r w:rsidR="00446DC5">
        <w:fldChar w:fldCharType="separate"/>
      </w:r>
      <w:r w:rsidR="005B34E8" w:rsidRPr="005B34E8">
        <w:rPr>
          <w:rFonts w:ascii="Calibri" w:hAnsi="Calibri" w:cs="Calibri"/>
        </w:rPr>
        <w:t>(65)</w:t>
      </w:r>
      <w:r w:rsidR="00446DC5">
        <w:fldChar w:fldCharType="end"/>
      </w:r>
      <w:r w:rsidR="00446DC5">
        <w:t xml:space="preserve">, y de French y colaboradores </w:t>
      </w:r>
      <w:r w:rsidR="00446DC5">
        <w:fldChar w:fldCharType="begin"/>
      </w:r>
      <w:r w:rsidR="005B34E8">
        <w:instrText xml:space="preserve"> ADDIN ZOTERO_ITEM CSL_CITATION {"citationID":"a27CUZVg","properties":{"formattedCitation":"(66)","plainCitation":"(66)","noteIndex":0},"citationItems":[{"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5B34E8">
        <w:rPr>
          <w:rFonts w:ascii="Segoe UI Symbol" w:hAnsi="Segoe UI Symbol" w:cs="Segoe UI Symbol"/>
        </w:rPr>
        <w:instrText>✰</w:instrText>
      </w:r>
      <w:r w:rsidR="005B34E8">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446DC5">
        <w:fldChar w:fldCharType="separate"/>
      </w:r>
      <w:r w:rsidR="005B34E8" w:rsidRPr="005B34E8">
        <w:rPr>
          <w:rFonts w:ascii="Calibri" w:hAnsi="Calibri" w:cs="Calibri"/>
        </w:rPr>
        <w:t>(66)</w:t>
      </w:r>
      <w:r w:rsidR="00446DC5">
        <w:fldChar w:fldCharType="end"/>
      </w:r>
      <w:r w:rsidR="00446DC5">
        <w:t xml:space="preserve"> describen también otras barreras tales como percepciones de que la especialidad no es compatible con una vida familiar adecuada, un matrimonio feliz o tener hijos</w:t>
      </w:r>
      <w:r w:rsidR="008E7B42">
        <w:t>. Esto podría explicar el menor interés de las mujeres por las especialidades quirúrgicas, así como el mayor valor que le dan las mujeres al estilo de vida que brinda la especialidad</w:t>
      </w:r>
      <w:r w:rsidR="00446DC5">
        <w:t xml:space="preserve">, como se describe en el estudio de Lee </w:t>
      </w:r>
      <w:r w:rsidR="00446DC5">
        <w:fldChar w:fldCharType="begin"/>
      </w:r>
      <w:r w:rsidR="00D01E50">
        <w:instrText xml:space="preserve"> ADDIN ZOTERO_ITEM CSL_CITATION {"citationID":"zlpav4ZF","properties":{"formattedCitation":"(52)","plainCitation":"(52)","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schema":"https://github.com/citation-style-language/schema/raw/master/csl-citation.json"} </w:instrText>
      </w:r>
      <w:r w:rsidR="00446DC5">
        <w:fldChar w:fldCharType="separate"/>
      </w:r>
      <w:r w:rsidR="00D01E50" w:rsidRPr="00D01E50">
        <w:rPr>
          <w:rFonts w:ascii="Calibri" w:hAnsi="Calibri" w:cs="Calibri"/>
        </w:rPr>
        <w:t>(52)</w:t>
      </w:r>
      <w:r w:rsidR="00446DC5">
        <w:fldChar w:fldCharType="end"/>
      </w:r>
      <w:r w:rsidR="00446DC5">
        <w:t xml:space="preserve"> y el de van </w:t>
      </w:r>
      <w:proofErr w:type="spellStart"/>
      <w:r w:rsidR="00446DC5">
        <w:t>der</w:t>
      </w:r>
      <w:proofErr w:type="spellEnd"/>
      <w:r w:rsidR="00446DC5">
        <w:t xml:space="preserve"> Horst y colaboradores </w:t>
      </w:r>
      <w:r w:rsidR="00446DC5">
        <w:fldChar w:fldCharType="begin"/>
      </w:r>
      <w:r w:rsidR="005B34E8">
        <w:instrText xml:space="preserve"> ADDIN ZOTERO_ITEM CSL_CITATION {"citationID":"5v26N1C1","properties":{"formattedCitation":"(67)","plainCitation":"(67)","noteIndex":0},"citationItems":[{"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446DC5">
        <w:fldChar w:fldCharType="separate"/>
      </w:r>
      <w:r w:rsidR="005B34E8" w:rsidRPr="005B34E8">
        <w:rPr>
          <w:rFonts w:ascii="Calibri" w:hAnsi="Calibri" w:cs="Calibri"/>
        </w:rPr>
        <w:t>(67)</w:t>
      </w:r>
      <w:r w:rsidR="00446DC5">
        <w:fldChar w:fldCharType="end"/>
      </w:r>
      <w:r w:rsidR="008E7B42">
        <w:t>, el cual no suele ser muy favorable en algunas especialidades quirúrgicas</w:t>
      </w:r>
      <w:r w:rsidR="00DA6285">
        <w:t xml:space="preserve">. En el presente estudio se encontró también que existen diferencias importantes en la distribución de </w:t>
      </w:r>
      <w:r w:rsidR="005579F0">
        <w:t>sexo</w:t>
      </w:r>
      <w:r w:rsidR="00DA6285">
        <w:t xml:space="preserve"> de los postulantes e ingresantes a la especialidad, teniendo predominancia de </w:t>
      </w:r>
      <w:r w:rsidR="005579F0">
        <w:t>sexo</w:t>
      </w:r>
      <w:r w:rsidR="00DA6285">
        <w:t xml:space="preserve"> masculino. Sin embargo, se encontró que la tendencia de la especialidad a tener una mayor proporción de postulantes de </w:t>
      </w:r>
      <w:r w:rsidR="005579F0">
        <w:t>sexo</w:t>
      </w:r>
      <w:r w:rsidR="00DA6285">
        <w:t xml:space="preserve"> femenino fue superior a la tendencia global, habiendo cada año una mayor cantidad de postulantes e ingresantes de </w:t>
      </w:r>
      <w:r w:rsidR="005579F0">
        <w:t>sexo</w:t>
      </w:r>
      <w:r w:rsidR="00DA6285">
        <w:t xml:space="preserve"> femenino</w:t>
      </w:r>
      <w:r w:rsidR="00446DC5">
        <w:t xml:space="preserve"> en la especialidad de cirugía general</w:t>
      </w:r>
      <w:r w:rsidR="00DA6285">
        <w:t xml:space="preserve">. </w:t>
      </w:r>
      <w:r w:rsidR="007C0A3A">
        <w:t>Aun</w:t>
      </w:r>
      <w:r w:rsidR="00DA6285">
        <w:t xml:space="preserve"> así, la proporción de </w:t>
      </w:r>
      <w:r w:rsidR="00DC5D3F">
        <w:t xml:space="preserve">postulantes de </w:t>
      </w:r>
      <w:r w:rsidR="005579F0">
        <w:t>sexo</w:t>
      </w:r>
      <w:r w:rsidR="00DC5D3F">
        <w:t xml:space="preserve"> </w:t>
      </w:r>
      <w:r w:rsidR="00483676">
        <w:t>femenino</w:t>
      </w:r>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4FB9FF75" w:rsidR="009907F6" w:rsidRDefault="009907F6" w:rsidP="00BD4840">
      <w:pPr>
        <w:spacing w:before="0"/>
      </w:pPr>
      <w:r>
        <w:t>Sobre la especialidad de cirugía plástica</w:t>
      </w:r>
      <w:r w:rsidR="00DC5D3F">
        <w:t>, estudios encontraron que mujeres tienen más probabilidades que los hombres de experimentar sexismo</w:t>
      </w:r>
      <w:r w:rsidR="00446DC5">
        <w:t xml:space="preserve">, según los hallazgos en el estudio de Furnas y colaboradores </w:t>
      </w:r>
      <w:r w:rsidR="00446DC5">
        <w:fldChar w:fldCharType="begin"/>
      </w:r>
      <w:r w:rsidR="005B34E8">
        <w:instrText xml:space="preserve"> ADDIN ZOTERO_ITEM CSL_CITATION {"citationID":"Dhm1wQIz","properties":{"formattedCitation":"(68)","plainCitation":"(68)","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schema":"https://github.com/citation-style-language/schema/raw/master/csl-citation.json"} </w:instrText>
      </w:r>
      <w:r w:rsidR="00446DC5">
        <w:fldChar w:fldCharType="separate"/>
      </w:r>
      <w:r w:rsidR="005B34E8" w:rsidRPr="005B34E8">
        <w:rPr>
          <w:rFonts w:ascii="Calibri" w:hAnsi="Calibri" w:cs="Calibri"/>
        </w:rPr>
        <w:t>(68)</w:t>
      </w:r>
      <w:r w:rsidR="00446DC5">
        <w:fldChar w:fldCharType="end"/>
      </w:r>
      <w:r w:rsidR="00DC5D3F">
        <w:t>. También se menciona que mujeres tienen menos probabilidades de casarse</w:t>
      </w:r>
      <w:r w:rsidR="00F94182">
        <w:t>, tener hijos</w:t>
      </w:r>
      <w:r w:rsidR="00DC5D3F">
        <w:t>, de estar satisfechas con el equilibrio entre su trabajo y su vida cotidiana, o de tener reconocimiento por sus ideas, autoría, promociones o incrementos en el salario</w:t>
      </w:r>
      <w:r w:rsidR="00446DC5">
        <w:t xml:space="preserve">, esto de acuerdo a los estudios de </w:t>
      </w:r>
      <w:proofErr w:type="spellStart"/>
      <w:r w:rsidR="00446DC5">
        <w:t>Lafer</w:t>
      </w:r>
      <w:proofErr w:type="spellEnd"/>
      <w:r w:rsidR="00446DC5">
        <w:t xml:space="preserve"> y colaboradores </w:t>
      </w:r>
      <w:r w:rsidR="00446DC5">
        <w:fldChar w:fldCharType="begin"/>
      </w:r>
      <w:r w:rsidR="005B34E8">
        <w:instrText xml:space="preserve"> ADDIN ZOTERO_ITEM CSL_CITATION {"citationID":"uAHiNfRN","properties":{"formattedCitation":"(69)","plainCitation":"(69)","noteIndex":0},"citationItems":[{"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schema":"https://github.com/citation-style-language/schema/raw/master/csl-citation.json"} </w:instrText>
      </w:r>
      <w:r w:rsidR="00446DC5">
        <w:fldChar w:fldCharType="separate"/>
      </w:r>
      <w:r w:rsidR="005B34E8" w:rsidRPr="005B34E8">
        <w:rPr>
          <w:rFonts w:ascii="Calibri" w:hAnsi="Calibri" w:cs="Calibri"/>
        </w:rPr>
        <w:t>(69)</w:t>
      </w:r>
      <w:r w:rsidR="00446DC5">
        <w:fldChar w:fldCharType="end"/>
      </w:r>
      <w:r w:rsidR="00446DC5">
        <w:t xml:space="preserve">, y de </w:t>
      </w:r>
      <w:proofErr w:type="spellStart"/>
      <w:r w:rsidR="00446DC5">
        <w:t>Halperin</w:t>
      </w:r>
      <w:proofErr w:type="spellEnd"/>
      <w:r w:rsidR="00446DC5">
        <w:t xml:space="preserve"> y colaboradores </w:t>
      </w:r>
      <w:r w:rsidR="00446DC5">
        <w:fldChar w:fldCharType="begin"/>
      </w:r>
      <w:r w:rsidR="005B34E8">
        <w:instrText xml:space="preserve"> ADDIN ZOTERO_ITEM CSL_CITATION {"citationID":"hbZfnFOV","properties":{"formattedCitation":"(70)","plainCitation":"(70)","noteIndex":0},"citationItems":[{"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446DC5">
        <w:fldChar w:fldCharType="separate"/>
      </w:r>
      <w:r w:rsidR="005B34E8" w:rsidRPr="005B34E8">
        <w:rPr>
          <w:rFonts w:ascii="Calibri" w:hAnsi="Calibri" w:cs="Calibri"/>
        </w:rPr>
        <w:t>(70)</w:t>
      </w:r>
      <w:r w:rsidR="00446DC5">
        <w:fldChar w:fldCharType="end"/>
      </w:r>
      <w:r w:rsidR="008B00B7">
        <w:t xml:space="preserve">, así como tener menos </w:t>
      </w:r>
      <w:r w:rsidR="008B00B7">
        <w:lastRenderedPageBreak/>
        <w:t>ingresos económicos al ejercer la especialidad que los cirujanos varones</w:t>
      </w:r>
      <w:r w:rsidR="00446DC5">
        <w:t xml:space="preserve">, como se describe en el estudio de Moore y colaboradores </w:t>
      </w:r>
      <w:r w:rsidR="008B00B7">
        <w:fldChar w:fldCharType="begin"/>
      </w:r>
      <w:r w:rsidR="005B34E8">
        <w:instrText xml:space="preserve"> ADDIN ZOTERO_ITEM CSL_CITATION {"citationID":"x6nbldiU","properties":{"formattedCitation":"(71)","plainCitation":"(71)","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5B34E8" w:rsidRPr="005B34E8">
        <w:rPr>
          <w:rFonts w:ascii="Calibri" w:hAnsi="Calibri" w:cs="Calibri"/>
        </w:rPr>
        <w:t>(71)</w:t>
      </w:r>
      <w:r w:rsidR="008B00B7">
        <w:fldChar w:fldCharType="end"/>
      </w:r>
      <w:r w:rsidR="00DC5D3F">
        <w:t xml:space="preserve">. También se describen amplias diferencias de </w:t>
      </w:r>
      <w:r w:rsidR="005579F0">
        <w:t>sexo</w:t>
      </w:r>
      <w:r w:rsidR="00DC5D3F">
        <w:t xml:space="preserve"> en el área académica, teniendo las mujeres una menor participación</w:t>
      </w:r>
      <w:r w:rsidR="00446DC5">
        <w:t xml:space="preserve"> según varios estudios, como los de </w:t>
      </w:r>
      <w:proofErr w:type="spellStart"/>
      <w:r w:rsidR="00446DC5">
        <w:t>Sasor</w:t>
      </w:r>
      <w:proofErr w:type="spellEnd"/>
      <w:r w:rsidR="00446DC5">
        <w:t xml:space="preserve"> y colaboradores, </w:t>
      </w:r>
      <w:proofErr w:type="spellStart"/>
      <w:r w:rsidR="00446DC5">
        <w:t>Elango</w:t>
      </w:r>
      <w:proofErr w:type="spellEnd"/>
      <w:r w:rsidR="00446DC5">
        <w:t xml:space="preserve"> y colaboradores, Smith y colaboradores, </w:t>
      </w:r>
      <w:proofErr w:type="spellStart"/>
      <w:r w:rsidR="00446DC5">
        <w:t>Paik</w:t>
      </w:r>
      <w:proofErr w:type="spellEnd"/>
      <w:r w:rsidR="00446DC5">
        <w:t xml:space="preserve"> y colaboradores, </w:t>
      </w:r>
      <w:proofErr w:type="spellStart"/>
      <w:r w:rsidR="00446DC5">
        <w:t>Bucknor</w:t>
      </w:r>
      <w:proofErr w:type="spellEnd"/>
      <w:r w:rsidR="00446DC5">
        <w:t xml:space="preserve"> y colaboradores, </w:t>
      </w:r>
      <w:proofErr w:type="spellStart"/>
      <w:r w:rsidR="00446DC5">
        <w:t>Reghunathan</w:t>
      </w:r>
      <w:proofErr w:type="spellEnd"/>
      <w:r w:rsidR="00446DC5">
        <w:t xml:space="preserve"> y colaboradores</w:t>
      </w:r>
      <w:r w:rsidR="00DC5D3F">
        <w:t xml:space="preserve"> </w:t>
      </w:r>
      <w:r w:rsidR="00DC5D3F">
        <w:fldChar w:fldCharType="begin"/>
      </w:r>
      <w:r w:rsidR="005B34E8">
        <w:instrText xml:space="preserve"> ADDIN ZOTERO_ITEM CSL_CITATION {"citationID":"YWSkizR7","properties":{"formattedCitation":"(72\\uc0\\u8211{}78)","plainCitation":"(72–78)","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5B34E8" w:rsidRPr="005B34E8">
        <w:rPr>
          <w:rFonts w:ascii="Calibri" w:hAnsi="Calibri" w:cs="Calibri"/>
          <w:szCs w:val="24"/>
        </w:rPr>
        <w:t>(72–78)</w:t>
      </w:r>
      <w:r w:rsidR="00DC5D3F">
        <w:fldChar w:fldCharType="end"/>
      </w:r>
      <w:r w:rsidR="00DC5D3F">
        <w:t>.</w:t>
      </w:r>
      <w:r w:rsidR="006E3607">
        <w:t xml:space="preserve"> Algunos estudios describen un incremento en la representación de mujeres en el área académica de la cirugía plástica</w:t>
      </w:r>
      <w:r w:rsidR="00446DC5">
        <w:t xml:space="preserve">, como el estudio de Smith y colaboradores </w:t>
      </w:r>
      <w:r w:rsidR="00446DC5">
        <w:fldChar w:fldCharType="begin"/>
      </w:r>
      <w:r w:rsidR="005B34E8">
        <w:instrText xml:space="preserve"> ADDIN ZOTERO_ITEM CSL_CITATION {"citationID":"k96SkvIS","properties":{"formattedCitation":"(74)","plainCitation":"(74)","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schema":"https://github.com/citation-style-language/schema/raw/master/csl-citation.json"} </w:instrText>
      </w:r>
      <w:r w:rsidR="00446DC5">
        <w:fldChar w:fldCharType="separate"/>
      </w:r>
      <w:r w:rsidR="005B34E8" w:rsidRPr="005B34E8">
        <w:rPr>
          <w:rFonts w:ascii="Calibri" w:hAnsi="Calibri" w:cs="Calibri"/>
        </w:rPr>
        <w:t>(74)</w:t>
      </w:r>
      <w:r w:rsidR="00446DC5">
        <w:fldChar w:fldCharType="end"/>
      </w:r>
      <w:r w:rsidR="00446DC5">
        <w:t xml:space="preserve"> y el de Silvestre y colaboradores </w:t>
      </w:r>
      <w:r w:rsidR="00446DC5">
        <w:fldChar w:fldCharType="begin"/>
      </w:r>
      <w:r w:rsidR="005B34E8">
        <w:instrText xml:space="preserve"> ADDIN ZOTERO_ITEM CSL_CITATION {"citationID":"xIARRM8Q","properties":{"formattedCitation":"(79)","plainCitation":"(79)","noteIndex":0},"citationItems":[{"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446DC5">
        <w:fldChar w:fldCharType="separate"/>
      </w:r>
      <w:r w:rsidR="005B34E8" w:rsidRPr="005B34E8">
        <w:rPr>
          <w:rFonts w:ascii="Calibri" w:hAnsi="Calibri" w:cs="Calibri"/>
        </w:rPr>
        <w:t>(79)</w:t>
      </w:r>
      <w:r w:rsidR="00446DC5">
        <w:fldChar w:fldCharType="end"/>
      </w:r>
      <w:r w:rsidR="00F94182">
        <w:t xml:space="preserve"> y también en los programas de </w:t>
      </w:r>
      <w:proofErr w:type="spellStart"/>
      <w:r w:rsidR="00F94182">
        <w:t>residentado</w:t>
      </w:r>
      <w:proofErr w:type="spellEnd"/>
      <w:r w:rsidR="00F94182">
        <w:t xml:space="preserve"> médico de esta especialidad, incluso llegando a alcanzar el mismo número</w:t>
      </w:r>
      <w:r w:rsidR="008B00B7">
        <w:t xml:space="preserve"> de residentes que de los de </w:t>
      </w:r>
      <w:r w:rsidR="007C0A3A">
        <w:t>género</w:t>
      </w:r>
      <w:r w:rsidR="008B00B7">
        <w:t xml:space="preserve"> masculino</w:t>
      </w:r>
      <w:r w:rsidR="00124C81">
        <w:t xml:space="preserve">, según lo encontrado en el estudio de </w:t>
      </w:r>
      <w:proofErr w:type="spellStart"/>
      <w:r w:rsidR="00124C81">
        <w:t>Moak</w:t>
      </w:r>
      <w:proofErr w:type="spellEnd"/>
      <w:r w:rsidR="00124C81">
        <w:t xml:space="preserve"> y colaboradores en Estados Unidos </w:t>
      </w:r>
      <w:r w:rsidR="008B00B7">
        <w:fldChar w:fldCharType="begin"/>
      </w:r>
      <w:r w:rsidR="005B34E8">
        <w:instrText xml:space="preserve"> ADDIN ZOTERO_ITEM CSL_CITATION {"citationID":"Uw86dm2F","properties":{"formattedCitation":"(80)","plainCitation":"(80)","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5B34E8" w:rsidRPr="005B34E8">
        <w:rPr>
          <w:rFonts w:ascii="Calibri" w:hAnsi="Calibri" w:cs="Calibri"/>
        </w:rPr>
        <w:t>(80)</w:t>
      </w:r>
      <w:r w:rsidR="008B00B7">
        <w:fldChar w:fldCharType="end"/>
      </w:r>
      <w:r w:rsidR="008B00B7">
        <w:t>. S</w:t>
      </w:r>
      <w:r w:rsidR="006E3607">
        <w:t xml:space="preserve">in embargo, esto contrasta con lo encontrado en el presente estudio, donde se observa una </w:t>
      </w:r>
      <w:r w:rsidR="00F94182">
        <w:t xml:space="preserve">tendencia hacia una </w:t>
      </w:r>
      <w:r w:rsidR="006E3607">
        <w:t xml:space="preserve">menor participación en los postulantes al programa de </w:t>
      </w:r>
      <w:proofErr w:type="spellStart"/>
      <w:r w:rsidR="006E3607">
        <w:t>residentado</w:t>
      </w:r>
      <w:proofErr w:type="spellEnd"/>
      <w:r w:rsidR="006E3607">
        <w:t xml:space="preserve"> médico del Perú en esta especialidad</w:t>
      </w:r>
      <w:r w:rsidR="008B00B7">
        <w:t>, se desconoce la causa de este hallazgo.</w:t>
      </w:r>
    </w:p>
    <w:p w14:paraId="2070426B" w14:textId="62E416C0" w:rsidR="00BE0571" w:rsidRDefault="008B00B7" w:rsidP="00BD4840">
      <w:pPr>
        <w:spacing w:before="0"/>
      </w:pPr>
      <w:r>
        <w:t xml:space="preserve">Otro hallazgo llamativo de la presente investigación es que cirugía pediátrica escapaba de la tendencia de las demás especialidades quirúrgicas. </w:t>
      </w:r>
      <w:r w:rsidR="00124C81">
        <w:t xml:space="preserve">El estudio de </w:t>
      </w:r>
      <w:proofErr w:type="spellStart"/>
      <w:r w:rsidR="00124C81">
        <w:t>Dingemann</w:t>
      </w:r>
      <w:proofErr w:type="spellEnd"/>
      <w:r w:rsidR="00123262">
        <w:t xml:space="preserve"> indica que esta especialidad ha presentado un aumento en la representación del </w:t>
      </w:r>
      <w:r w:rsidR="007C0A3A">
        <w:t>género</w:t>
      </w:r>
      <w:r w:rsidR="00123262">
        <w:t xml:space="preserve"> femenino los estos últimos años </w:t>
      </w:r>
      <w:r w:rsidR="00123262">
        <w:fldChar w:fldCharType="begin"/>
      </w:r>
      <w:r w:rsidR="005B34E8">
        <w:instrText xml:space="preserve"> ADDIN ZOTERO_ITEM CSL_CITATION {"citationID":"OCShuxpT","properties":{"formattedCitation":"(81)","plainCitation":"(81)","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5B34E8" w:rsidRPr="005B34E8">
        <w:rPr>
          <w:rFonts w:ascii="Calibri" w:hAnsi="Calibri" w:cs="Calibri"/>
        </w:rPr>
        <w:t>(81)</w:t>
      </w:r>
      <w:r w:rsidR="00123262">
        <w:fldChar w:fldCharType="end"/>
      </w:r>
      <w:r w:rsidR="00123262">
        <w:t xml:space="preserve">. No se encontró información sobre una predominancia </w:t>
      </w:r>
      <w:r w:rsidR="00124C81">
        <w:t>femenina en la literatura ni</w:t>
      </w:r>
      <w:r w:rsidR="00123262">
        <w:t xml:space="preserve"> estudios previos que indiquen lo encontrado en la presente investigación</w:t>
      </w:r>
      <w:r w:rsidR="00124C81">
        <w:t xml:space="preserve"> en la que se encontró que </w:t>
      </w:r>
      <w:r w:rsidR="00123262">
        <w:t>la especialidad de cirugía pediátrica tiene una predominancia femenina</w:t>
      </w:r>
      <w:r w:rsidR="00124C81">
        <w:t>, teniendo</w:t>
      </w:r>
      <w:r w:rsidR="00123262">
        <w:t xml:space="preserve"> más postulantes de </w:t>
      </w:r>
      <w:r w:rsidR="005579F0">
        <w:t>sexo</w:t>
      </w:r>
      <w:r w:rsidR="00123262">
        <w:t xml:space="preserve"> femenino que masculino desde el año 2014</w:t>
      </w:r>
      <w:r w:rsidR="00124C81">
        <w:t xml:space="preserve">, situación que </w:t>
      </w:r>
      <w:r w:rsidR="00123262">
        <w:t>se ha mantenido durante todos los años desde el 2014 hasta el 2023 e incluso con un aumento en el número de mujeres a un ritmo similar al de la tendencia global.</w:t>
      </w:r>
    </w:p>
    <w:p w14:paraId="537544D8" w14:textId="3F4393ED" w:rsidR="001607A0" w:rsidRDefault="001607A0" w:rsidP="008E7B42">
      <w:pPr>
        <w:pStyle w:val="Ttulo2"/>
      </w:pPr>
      <w:bookmarkStart w:id="311" w:name="_Toc160651154"/>
      <w:bookmarkStart w:id="312" w:name="_Toc160651296"/>
      <w:bookmarkStart w:id="313" w:name="_Toc160702797"/>
      <w:bookmarkStart w:id="314" w:name="_Toc160702981"/>
      <w:bookmarkStart w:id="315" w:name="_Toc160703375"/>
      <w:r w:rsidRPr="001607A0">
        <w:t>Limitaciones</w:t>
      </w:r>
      <w:bookmarkEnd w:id="311"/>
      <w:bookmarkEnd w:id="312"/>
      <w:bookmarkEnd w:id="313"/>
      <w:bookmarkEnd w:id="314"/>
      <w:bookmarkEnd w:id="315"/>
    </w:p>
    <w:p w14:paraId="688060C9" w14:textId="00C7E131" w:rsidR="00FA71A2" w:rsidRDefault="00FA71A2" w:rsidP="00FA71A2">
      <w:r>
        <w:t>Entre las limitaciones del estudio se encuentra la forma de determinar el sexo de los participantes, ya que esta no fue determinada mediante algún método directo, sino que fue obtenida a partir del primer nombre de los postulantes</w:t>
      </w:r>
      <w:r w:rsidR="00A456EE">
        <w:t xml:space="preserve"> debido a que no se contó con estos datos disponibles de forma pública ni fueron proporcionados al intentar comunicarse con CONAREME directamente</w:t>
      </w:r>
      <w:r>
        <w:t>. Estudios previos han utilizado estrategias similares para obtener el género a partir del primer nombre, esto fue realizado en el estudio</w:t>
      </w:r>
      <w:r w:rsidR="00124C81">
        <w:t xml:space="preserve"> de Sinclair y Clark sobre las brechas de género en publicaciones y citaciones en estudios sobre juegos de azar </w:t>
      </w:r>
      <w:r w:rsidR="00124C81">
        <w:fldChar w:fldCharType="begin"/>
      </w:r>
      <w:r w:rsidR="00D01E50">
        <w:instrText xml:space="preserve"> ADDIN ZOTERO_ITEM CSL_CITATION {"citationID":"FX4qiyxY","properties":{"formattedCitation":"(28)","plainCitation":"(28)","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schema":"https://github.com/citation-style-language/schema/raw/master/csl-citation.json"} </w:instrText>
      </w:r>
      <w:r w:rsidR="00124C81">
        <w:fldChar w:fldCharType="separate"/>
      </w:r>
      <w:r w:rsidR="00D01E50" w:rsidRPr="00D01E50">
        <w:rPr>
          <w:rFonts w:ascii="Calibri" w:hAnsi="Calibri" w:cs="Calibri"/>
        </w:rPr>
        <w:t>(28)</w:t>
      </w:r>
      <w:r w:rsidR="00124C81">
        <w:fldChar w:fldCharType="end"/>
      </w:r>
      <w:r w:rsidR="00124C81">
        <w:t xml:space="preserve">, </w:t>
      </w:r>
      <w:r>
        <w:t xml:space="preserve">en </w:t>
      </w:r>
      <w:r w:rsidR="00124C81">
        <w:t xml:space="preserve">el estudio de Grant y colaboradores sobre tendencias de género en la autoría en 6 revistas principales de ortopedia </w:t>
      </w:r>
      <w:r w:rsidR="00124C81">
        <w:fldChar w:fldCharType="begin"/>
      </w:r>
      <w:r w:rsidR="00D01E50">
        <w:instrText xml:space="preserve"> ADDIN ZOTERO_ITEM CSL_CITATION {"citationID":"CMoGkDEw","properties":{"formattedCitation":"(29)","plainCitation":"(29)","noteIndex":0},"citationItems":[{"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schema":"https://github.com/citation-style-language/schema/raw/master/csl-citation.json"} </w:instrText>
      </w:r>
      <w:r w:rsidR="00124C81">
        <w:fldChar w:fldCharType="separate"/>
      </w:r>
      <w:r w:rsidR="00D01E50" w:rsidRPr="00D01E50">
        <w:rPr>
          <w:rFonts w:ascii="Calibri" w:hAnsi="Calibri" w:cs="Calibri"/>
        </w:rPr>
        <w:t>(29)</w:t>
      </w:r>
      <w:r w:rsidR="00124C81">
        <w:fldChar w:fldCharType="end"/>
      </w:r>
      <w:r w:rsidR="00124C81">
        <w:t xml:space="preserve">, y </w:t>
      </w:r>
      <w:r>
        <w:t xml:space="preserve">en </w:t>
      </w:r>
      <w:r w:rsidR="00124C81">
        <w:t xml:space="preserve">el estudio de </w:t>
      </w:r>
      <w:proofErr w:type="spellStart"/>
      <w:r w:rsidR="00124C81">
        <w:lastRenderedPageBreak/>
        <w:t>Forkin</w:t>
      </w:r>
      <w:proofErr w:type="spellEnd"/>
      <w:r w:rsidR="00124C81">
        <w:t xml:space="preserve"> y colaboradores sobre tendencias de género de autores de publicaciones de manejo de sangre de pacientes </w:t>
      </w:r>
      <w:r w:rsidR="00124C81">
        <w:fldChar w:fldCharType="begin"/>
      </w:r>
      <w:r w:rsidR="00D01E50">
        <w:instrText xml:space="preserve"> ADDIN ZOTERO_ITEM CSL_CITATION {"citationID":"YnykuggZ","properties":{"formattedCitation":"(30)","plainCitation":"(30)","noteIndex":0},"citationItems":[{"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rsidR="00124C81">
        <w:fldChar w:fldCharType="separate"/>
      </w:r>
      <w:r w:rsidR="00D01E50" w:rsidRPr="00D01E50">
        <w:rPr>
          <w:rFonts w:ascii="Calibri" w:hAnsi="Calibri" w:cs="Calibri"/>
        </w:rPr>
        <w:t>(30)</w:t>
      </w:r>
      <w:r w:rsidR="00124C81">
        <w:fldChar w:fldCharType="end"/>
      </w:r>
      <w:r>
        <w:t>.</w:t>
      </w:r>
    </w:p>
    <w:p w14:paraId="45B0C209" w14:textId="0F16C728" w:rsidR="00FA71A2" w:rsidRDefault="00FA71A2" w:rsidP="00FA71A2">
      <w:r>
        <w:t xml:space="preserve">En el presente estudio se eligió el término “sexo” en lugar del “género” </w:t>
      </w:r>
      <w:r>
        <w:t>debido a que no se analizó el rol de los participantes en la sociedad</w:t>
      </w:r>
      <w:r>
        <w:t xml:space="preserve">, lo cual definiría </w:t>
      </w:r>
      <w:r>
        <w:t xml:space="preserve">su género. Además, en los organismos nacionales en el Perú, como el Registro Nacional de Identificación y Estado Civil (RENIEC) se usa al sexo y no al género en la identificación y registro de los ciudadanos </w:t>
      </w:r>
      <w:r>
        <w:fldChar w:fldCharType="begin"/>
      </w:r>
      <w:r w:rsidR="00D01E50">
        <w:instrText xml:space="preserve"> ADDIN ZOTERO_ITEM CSL_CITATION {"citationID":"KKioGLp4","properties":{"formattedCitation":"(33)","plainCitation":"(33)","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fldChar w:fldCharType="separate"/>
      </w:r>
      <w:r w:rsidR="00D01E50" w:rsidRPr="00D01E50">
        <w:rPr>
          <w:rFonts w:ascii="Calibri" w:hAnsi="Calibri" w:cs="Calibri"/>
        </w:rPr>
        <w:t>(33)</w:t>
      </w:r>
      <w:r>
        <w:fldChar w:fldCharType="end"/>
      </w:r>
      <w:r>
        <w:t>.</w:t>
      </w:r>
    </w:p>
    <w:p w14:paraId="5D9B5795" w14:textId="1B95D489" w:rsidR="00544AA8" w:rsidRDefault="00A456EE" w:rsidP="00FA71A2">
      <w:r>
        <w:t xml:space="preserve">Cabe mencionar que la forma </w:t>
      </w:r>
      <w:r w:rsidR="00544AA8">
        <w:t>de</w:t>
      </w:r>
      <w:r>
        <w:t xml:space="preserve"> asignación de sexo </w:t>
      </w:r>
      <w:r w:rsidR="00544AA8">
        <w:t xml:space="preserve">utilizada </w:t>
      </w:r>
      <w:r>
        <w:t>y su interpretación como</w:t>
      </w:r>
      <w:r w:rsidR="00544AA8">
        <w:t xml:space="preserve"> un sustituto aproximado del género es imperfecta. En el presente estudio se consideró el sexo femenino y el sexo masculino. Investigaciones relacionadas a este tema usualmente abordan el género como binario. Estos estudios, incluyendo el presente estudio no valoran las diferencias entre personas con una identidad de género diferente a la de varón y mujer. Es necesario realizar otros estudios diseñados para abordar a esta población para determinar las características y tendencias en estos grupos.</w:t>
      </w:r>
    </w:p>
    <w:p w14:paraId="25734105" w14:textId="758CB7A1" w:rsidR="00A456EE" w:rsidRPr="00C66B25" w:rsidRDefault="00544AA8" w:rsidP="00FA71A2">
      <w:r>
        <w:t>Se considera también oportuno incluir esta información en los procesos de admisión en distintas etapas de la formación académica en la carrera de medicina humana, así como en la información brindada por los mecanismos de registro de información de recursos humanos a nivel nacional para facilitar la investigación en este tema.</w:t>
      </w:r>
    </w:p>
    <w:p w14:paraId="6770EE61" w14:textId="1FF51C62" w:rsidR="00C25E3E" w:rsidRPr="00A92A86" w:rsidRDefault="001607A0" w:rsidP="008E7B42">
      <w:pPr>
        <w:pStyle w:val="Ttulo2"/>
      </w:pPr>
      <w:bookmarkStart w:id="316" w:name="_Toc160651155"/>
      <w:bookmarkStart w:id="317" w:name="_Toc160651297"/>
      <w:bookmarkStart w:id="318" w:name="_Toc160702798"/>
      <w:bookmarkStart w:id="319" w:name="_Toc160702982"/>
      <w:bookmarkStart w:id="320" w:name="_Toc160703376"/>
      <w:r>
        <w:t>Implicancias y significancia del estudio</w:t>
      </w:r>
      <w:bookmarkEnd w:id="316"/>
      <w:bookmarkEnd w:id="317"/>
      <w:bookmarkEnd w:id="318"/>
      <w:bookmarkEnd w:id="319"/>
      <w:bookmarkEnd w:id="320"/>
    </w:p>
    <w:p w14:paraId="02A8D67C" w14:textId="79DCE53D" w:rsidR="00A92A86" w:rsidRDefault="00A92A86" w:rsidP="00A92A86">
      <w:pPr>
        <w:spacing w:before="0"/>
      </w:pPr>
      <w:r>
        <w:t xml:space="preserve">No existen estudios previos sobre la distribución de </w:t>
      </w:r>
      <w:r w:rsidR="005579F0">
        <w:t>sexo</w:t>
      </w:r>
      <w:r>
        <w:t xml:space="preserve"> y las tendencias de </w:t>
      </w:r>
      <w:r w:rsidR="005579F0">
        <w:t>sexo</w:t>
      </w:r>
      <w:r>
        <w:t xml:space="preserve"> en esta población de postulantes e ingresantes al programa de </w:t>
      </w:r>
      <w:proofErr w:type="spellStart"/>
      <w:r>
        <w:t>residentado</w:t>
      </w:r>
      <w:proofErr w:type="spellEnd"/>
      <w:r>
        <w:t xml:space="preserve"> médico del Perú. Esta investigación permitió conocer la situación actual del Perú en cuanto a las diferencias en el </w:t>
      </w:r>
      <w:r w:rsidR="005579F0">
        <w:t>sexo</w:t>
      </w:r>
      <w:r>
        <w:t xml:space="preserve"> en sus postulantes a las distintas especialidades médicas. Se pudo además explorar los detalles de estas diferencias y las tendencias de </w:t>
      </w:r>
      <w:r w:rsidR="005579F0">
        <w:t>sexo</w:t>
      </w:r>
      <w:r>
        <w:t xml:space="preserve"> en los últimos 11 años (del 2013 al 2023), brindando información sobre el contexto actual de las diferencias de </w:t>
      </w:r>
      <w:r w:rsidR="005579F0">
        <w:t>sexo</w:t>
      </w:r>
      <w:r>
        <w:t xml:space="preserve"> entre los postulantes e ingresantes al programa de </w:t>
      </w:r>
      <w:proofErr w:type="spellStart"/>
      <w:r>
        <w:t>residentado</w:t>
      </w:r>
      <w:proofErr w:type="spellEnd"/>
      <w:r>
        <w:t xml:space="preserve"> médico del Perú.</w:t>
      </w:r>
    </w:p>
    <w:p w14:paraId="50B22343" w14:textId="007473A6" w:rsidR="00A92A86" w:rsidRDefault="008E7B42" w:rsidP="00A92A86">
      <w:pPr>
        <w:spacing w:before="0"/>
      </w:pPr>
      <w:r>
        <w:t xml:space="preserve">En el presente estudio se pudo determinar que en el contexto del Perú existen diferencias en la distribución de </w:t>
      </w:r>
      <w:r w:rsidR="005579F0">
        <w:t>sexo</w:t>
      </w:r>
      <w:r>
        <w:t xml:space="preserve"> y las tendencias en las distintas especialidades y distintas regiones. </w:t>
      </w:r>
      <w:r w:rsidR="00A92A86">
        <w:t xml:space="preserve">Es debatible si las diferencias de </w:t>
      </w:r>
      <w:r w:rsidR="005579F0">
        <w:t>sexo</w:t>
      </w:r>
      <w:r w:rsidR="00A92A86">
        <w:t xml:space="preserve"> son en sí mismas un problema, pero estudios indican que contar con diversidad de </w:t>
      </w:r>
      <w:r w:rsidR="005579F0">
        <w:t>sexo</w:t>
      </w:r>
      <w:r w:rsidR="00A92A86">
        <w:t xml:space="preserve"> en las distintas especialidades médicas se podría considerar como algo positivo, </w:t>
      </w:r>
      <w:r w:rsidR="00A92A86">
        <w:lastRenderedPageBreak/>
        <w:t xml:space="preserve">ya que aumentar la diversidad de un grupo </w:t>
      </w:r>
      <w:r w:rsidR="00A92A86" w:rsidRPr="00957D0F">
        <w:t>permite que personas con distintas experiencias, perspectivas y herramientas interactúen para encontrar mejores soluciones</w:t>
      </w:r>
      <w:r w:rsidR="00A92A86">
        <w:t xml:space="preserve"> </w:t>
      </w:r>
      <w:r w:rsidR="00A92A86">
        <w:fldChar w:fldCharType="begin"/>
      </w:r>
      <w:r w:rsidR="005B34E8">
        <w:instrText xml:space="preserve"> ADDIN ZOTERO_ITEM CSL_CITATION {"citationID":"VlOWFeZj","properties":{"formattedCitation":"(82)","plainCitation":"(82)","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5B34E8" w:rsidRPr="005B34E8">
        <w:rPr>
          <w:rFonts w:ascii="Calibri" w:hAnsi="Calibri" w:cs="Calibri"/>
        </w:rPr>
        <w:t>(82)</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w:t>
      </w:r>
      <w:r w:rsidR="007C0A3A">
        <w:t>género</w:t>
      </w:r>
      <w:r w:rsidR="00A92A86">
        <w:t xml:space="preserve"> </w:t>
      </w:r>
      <w:r w:rsidR="00A92A86">
        <w:fldChar w:fldCharType="begin"/>
      </w:r>
      <w:r w:rsidR="005B34E8">
        <w:instrText xml:space="preserve"> ADDIN ZOTERO_ITEM CSL_CITATION {"citationID":"ICPJFwB4","properties":{"formattedCitation":"(83)","plainCitation":"(83)","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5B34E8" w:rsidRPr="005B34E8">
        <w:rPr>
          <w:rFonts w:ascii="Calibri" w:hAnsi="Calibri" w:cs="Calibri"/>
        </w:rPr>
        <w:t>(83)</w:t>
      </w:r>
      <w:r w:rsidR="00A92A86">
        <w:fldChar w:fldCharType="end"/>
      </w:r>
      <w:r w:rsidR="00A92A86">
        <w:t>, lo mismo podría ocurrir también en el ambiente laboral de la residencia médica y posteriormente en el trabajo asistencial de los médicos como especialistas.</w:t>
      </w:r>
    </w:p>
    <w:p w14:paraId="0010E0E0" w14:textId="3CD65323" w:rsidR="00BC43D7" w:rsidRDefault="008E7B42" w:rsidP="001607A0">
      <w:pPr>
        <w:spacing w:before="0"/>
      </w:pPr>
      <w:r>
        <w:t>Además, e</w:t>
      </w:r>
      <w:r w:rsidR="00A92A86">
        <w:t>s</w:t>
      </w:r>
      <w:r>
        <w:t xml:space="preserve"> importante</w:t>
      </w:r>
      <w:r w:rsidR="00A92A86">
        <w:t xml:space="preserve"> explorar las causas de estas diferencias encontradas, las cuales pueden ser problemáticas, y justamente este estudio podría brindar la información necesaria para poder ampliar </w:t>
      </w:r>
      <w:r w:rsidR="002F26AB">
        <w:t>la investigación</w:t>
      </w:r>
      <w:r w:rsidR="00A92A86">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 xml:space="preserve">de exclusión y prejuicios de </w:t>
      </w:r>
      <w:r w:rsidR="005579F0">
        <w:rPr>
          <w:rFonts w:ascii="Calibri" w:hAnsi="Calibri" w:cs="Calibri"/>
          <w:color w:val="000000"/>
        </w:rPr>
        <w:t>sexo</w:t>
      </w:r>
      <w:r w:rsidR="00C25E3E">
        <w:rPr>
          <w:rFonts w:ascii="Calibri" w:hAnsi="Calibri" w:cs="Calibri"/>
          <w:color w:val="000000"/>
        </w:rPr>
        <w:t xml:space="preserve"> que se originan desde la facultad de medicina, impactando negativamente a las mujeres que optan por continuar su formación en alguna especialidad quirúrgica</w:t>
      </w:r>
      <w:r w:rsidR="00C25E3E">
        <w:t xml:space="preserve"> </w:t>
      </w:r>
      <w:r w:rsidR="00C25E3E">
        <w:fldChar w:fldCharType="begin"/>
      </w:r>
      <w:r w:rsidR="005B34E8">
        <w:instrText xml:space="preserve"> ADDIN ZOTERO_ITEM CSL_CITATION {"citationID":"oHVXP9Vx","properties":{"formattedCitation":"(21,84)","plainCitation":"(21,8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5B34E8" w:rsidRPr="005B34E8">
        <w:rPr>
          <w:rFonts w:ascii="Calibri" w:hAnsi="Calibri" w:cs="Calibri"/>
        </w:rPr>
        <w:t>(21,84)</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5B34E8">
        <w:instrText xml:space="preserve"> ADDIN ZOTERO_ITEM CSL_CITATION {"citationID":"6dju5IXI","properties":{"formattedCitation":"(85\\uc0\\u8211{}87)","plainCitation":"(85–87)","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5B34E8" w:rsidRPr="005B34E8">
        <w:rPr>
          <w:rFonts w:ascii="Calibri" w:hAnsi="Calibri" w:cs="Calibri"/>
          <w:szCs w:val="24"/>
        </w:rPr>
        <w:t>(85–87)</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w:t>
      </w:r>
      <w:r w:rsidR="005579F0">
        <w:t>sexo</w:t>
      </w:r>
      <w:r>
        <w:t xml:space="preserve"> femenino.</w:t>
      </w:r>
    </w:p>
    <w:p w14:paraId="3855B67B" w14:textId="26CA347A" w:rsidR="001607A0" w:rsidRDefault="001607A0" w:rsidP="002F26AB">
      <w:pPr>
        <w:rPr>
          <w:lang w:val="es-419"/>
        </w:rPr>
      </w:pPr>
      <w:r>
        <w:t>Es claro que l</w:t>
      </w:r>
      <w:r w:rsidRPr="00EA184F">
        <w:t xml:space="preserve">a elección de una especialidad es una decisión compleja, factores relacionados al </w:t>
      </w:r>
      <w:r w:rsidR="005579F0">
        <w:t>sexo</w:t>
      </w:r>
      <w:r w:rsidRPr="00EA184F">
        <w:t xml:space="preserve"> pueden jugar un papel importante en esta elección</w:t>
      </w:r>
      <w:r>
        <w:t>, ya sean motivos personales, o sociales, como el tema familiar</w:t>
      </w:r>
      <w:r w:rsidRPr="00EA184F">
        <w:t>.</w:t>
      </w:r>
      <w:r>
        <w:t xml:space="preserve"> L</w:t>
      </w:r>
      <w:r w:rsidRPr="00EA184F">
        <w:t>a forma de ingreso</w:t>
      </w:r>
      <w:r>
        <w:t xml:space="preserve">, mediante el concurso nacional de </w:t>
      </w:r>
      <w:proofErr w:type="spellStart"/>
      <w:r>
        <w:t>residentado</w:t>
      </w:r>
      <w:proofErr w:type="spellEnd"/>
      <w:r>
        <w:t xml:space="preserve">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w:t>
      </w:r>
      <w:r w:rsidR="007C0A3A">
        <w:rPr>
          <w:lang w:val="es-419"/>
        </w:rPr>
        <w:t>género</w:t>
      </w:r>
      <w:r>
        <w:rPr>
          <w:lang w:val="es-419"/>
        </w:rPr>
        <w:t xml:space="preserve"> </w:t>
      </w:r>
      <w:r>
        <w:rPr>
          <w:lang w:val="es-419"/>
        </w:rPr>
        <w:fldChar w:fldCharType="begin"/>
      </w:r>
      <w:r w:rsidR="00D01E50">
        <w:rPr>
          <w:lang w:val="es-419"/>
        </w:rPr>
        <w:instrText xml:space="preserve"> ADDIN ZOTERO_ITEM CSL_CITATION {"citationID":"ypAag4h0","properties":{"formattedCitation":"(40)","plainCitation":"(40)","noteIndex":0},"citationItems":[{"id":"l5zwFAQ2/gxTD9wh3","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D01E50" w:rsidRPr="00D01E50">
        <w:rPr>
          <w:rFonts w:ascii="Calibri" w:hAnsi="Calibri" w:cs="Calibri"/>
        </w:rPr>
        <w:t>(40)</w:t>
      </w:r>
      <w:r>
        <w:rPr>
          <w:lang w:val="es-419"/>
        </w:rPr>
        <w:fldChar w:fldCharType="end"/>
      </w:r>
      <w:r>
        <w:rPr>
          <w:lang w:val="es-419"/>
        </w:rPr>
        <w:t xml:space="preserve">, y que mujeres sienten que han perdido oportunidades laborales y que su subespecialidad de elección ha sido influida por el </w:t>
      </w:r>
      <w:r w:rsidR="007C0A3A">
        <w:rPr>
          <w:lang w:val="es-419"/>
        </w:rPr>
        <w:t>género</w:t>
      </w:r>
      <w:r>
        <w:rPr>
          <w:lang w:val="es-419"/>
        </w:rPr>
        <w:t xml:space="preserve"> </w:t>
      </w:r>
      <w:r>
        <w:rPr>
          <w:lang w:val="es-419"/>
        </w:rPr>
        <w:fldChar w:fldCharType="begin"/>
      </w:r>
      <w:r w:rsidR="00D01E50">
        <w:rPr>
          <w:lang w:val="es-419"/>
        </w:rPr>
        <w:instrText xml:space="preserve"> ADDIN ZOTERO_ITEM CSL_CITATION {"citationID":"as6k4skm","properties":{"formattedCitation":"(41)","plainCitation":"(41)","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D01E50" w:rsidRPr="00D01E50">
        <w:rPr>
          <w:rFonts w:ascii="Calibri" w:hAnsi="Calibri" w:cs="Calibri"/>
        </w:rPr>
        <w:t>(41)</w:t>
      </w:r>
      <w:r>
        <w:rPr>
          <w:lang w:val="es-419"/>
        </w:rPr>
        <w:fldChar w:fldCharType="end"/>
      </w:r>
      <w:r>
        <w:rPr>
          <w:lang w:val="es-419"/>
        </w:rPr>
        <w:t>. Es posible que estos factores tengan un papel también en la elección de las especialidades en el Perú y la investigación en este tema podría en el futuro revelar posibles problemas en la incorporación de la mujer a la fuerza laboral en el área de la medicina humana.</w:t>
      </w:r>
    </w:p>
    <w:p w14:paraId="78EA04CA" w14:textId="7A6CA38C" w:rsidR="00BC43D7" w:rsidRPr="001607A0" w:rsidRDefault="00BC43D7" w:rsidP="002F26AB">
      <w:r>
        <w:rPr>
          <w:lang w:val="es-419"/>
        </w:rPr>
        <w:lastRenderedPageBreak/>
        <w:t xml:space="preserve">Del mismo modo, es importante también conocer estos cambios en la distribución de género en las distintas especialidades y las distintas regiones para poder realizar medidas que permitan la incorporación adecuada de las mujeres en los programas de </w:t>
      </w:r>
      <w:proofErr w:type="spellStart"/>
      <w:r>
        <w:rPr>
          <w:lang w:val="es-419"/>
        </w:rPr>
        <w:t>residentado</w:t>
      </w:r>
      <w:proofErr w:type="spellEnd"/>
      <w:r>
        <w:rPr>
          <w:lang w:val="es-419"/>
        </w:rPr>
        <w:t xml:space="preserve"> médico. Medidas tales como contar con vestidores para ambos sexos en las especialidades quirúrgicas en todos los establecimientos de salud, contar con políticas que brinden apoyo en los periodos de embarazo o lactancia son también necesarias para que las mujeres puedan ejercer la función de maternidad sin que tengan barreras adicionales.</w:t>
      </w:r>
    </w:p>
    <w:p w14:paraId="113C9A38" w14:textId="48447E69" w:rsidR="001607A0" w:rsidRPr="001607A0" w:rsidRDefault="001607A0" w:rsidP="0047794B">
      <w:pPr>
        <w:pStyle w:val="Ttulo2"/>
      </w:pPr>
      <w:bookmarkStart w:id="321" w:name="_Toc160651156"/>
      <w:bookmarkStart w:id="322" w:name="_Toc160651298"/>
      <w:bookmarkStart w:id="323" w:name="_Toc160702799"/>
      <w:bookmarkStart w:id="324" w:name="_Toc160702983"/>
      <w:bookmarkStart w:id="325" w:name="_Toc160703377"/>
      <w:r>
        <w:t>Direcciones de investigación futuras</w:t>
      </w:r>
      <w:bookmarkEnd w:id="321"/>
      <w:bookmarkEnd w:id="322"/>
      <w:bookmarkEnd w:id="323"/>
      <w:bookmarkEnd w:id="324"/>
      <w:bookmarkEnd w:id="325"/>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220E024D" w:rsidR="002F26AB" w:rsidRDefault="002F26AB" w:rsidP="002F26AB">
      <w:pPr>
        <w:pStyle w:val="Prrafodelista"/>
        <w:numPr>
          <w:ilvl w:val="0"/>
          <w:numId w:val="19"/>
        </w:numPr>
        <w:spacing w:before="0"/>
      </w:pPr>
      <w:r>
        <w:t>P</w:t>
      </w:r>
      <w:r w:rsidR="001607A0">
        <w:t xml:space="preserve">or qué la distribución de </w:t>
      </w:r>
      <w:r w:rsidR="005579F0">
        <w:t>sexo</w:t>
      </w:r>
      <w:r w:rsidR="001607A0">
        <w:t xml:space="preserve">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1EB3059B"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w:t>
      </w:r>
      <w:r w:rsidR="005579F0">
        <w:t>sexo</w:t>
      </w:r>
      <w:r>
        <w:t xml:space="preserve">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6452484C" w:rsidR="008377C6" w:rsidRDefault="002F26AB" w:rsidP="00D14B1F">
      <w:pPr>
        <w:spacing w:before="0"/>
      </w:pPr>
      <w:r>
        <w:t xml:space="preserve">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w:t>
      </w:r>
      <w:r w:rsidR="005579F0">
        <w:t>sexo</w:t>
      </w:r>
      <w:r>
        <w:t xml:space="preserve">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w:t>
      </w:r>
      <w:r w:rsidR="005579F0">
        <w:t>sexo</w:t>
      </w:r>
      <w:r>
        <w:t xml:space="preserve"> femenino a </w:t>
      </w:r>
      <w:r w:rsidR="00D14B1F">
        <w:t xml:space="preserve">especialidades con predominancia masculina (y también lo opuesto: ingresantes de </w:t>
      </w:r>
      <w:r w:rsidR="005579F0">
        <w:t>sexo</w:t>
      </w:r>
      <w:r w:rsidR="00D14B1F">
        <w:t xml:space="preserve"> masculino a especialidades con predominancia femenina), para monitorizar si es que pasan por situaciones de acoso o si presentan barreras o dificultades ocasionadas por las diferencias de </w:t>
      </w:r>
      <w:r w:rsidR="005579F0">
        <w:t>sexo</w:t>
      </w:r>
      <w:r w:rsidR="00D14B1F">
        <w:t>.</w:t>
      </w:r>
    </w:p>
    <w:p w14:paraId="43AC83DF" w14:textId="77777777" w:rsidR="008377C6" w:rsidRDefault="008377C6">
      <w:pPr>
        <w:spacing w:before="0" w:after="160" w:line="259" w:lineRule="auto"/>
        <w:jc w:val="left"/>
      </w:pPr>
      <w:r>
        <w:br w:type="page"/>
      </w:r>
    </w:p>
    <w:p w14:paraId="25DFC63B" w14:textId="69D87D0B" w:rsidR="005201B8" w:rsidRDefault="005201B8">
      <w:pPr>
        <w:spacing w:before="0" w:after="160" w:line="259" w:lineRule="auto"/>
        <w:jc w:val="left"/>
      </w:pP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370776EC" w14:textId="77777777" w:rsidR="005201B8" w:rsidRDefault="005201B8" w:rsidP="00BD4840">
      <w:pPr>
        <w:spacing w:before="0"/>
      </w:pPr>
    </w:p>
    <w:p w14:paraId="17CE707D" w14:textId="77777777" w:rsidR="008377C6" w:rsidRDefault="008377C6" w:rsidP="00BD4840">
      <w:pPr>
        <w:spacing w:before="0"/>
      </w:pPr>
    </w:p>
    <w:p w14:paraId="022715A5" w14:textId="70A8649F" w:rsidR="00956361" w:rsidRPr="005201B8" w:rsidRDefault="00956361" w:rsidP="005201B8">
      <w:pPr>
        <w:pStyle w:val="Ttulo1"/>
        <w:jc w:val="center"/>
        <w:rPr>
          <w:sz w:val="80"/>
          <w:szCs w:val="80"/>
        </w:rPr>
      </w:pPr>
      <w:bookmarkStart w:id="326" w:name="_Toc160651157"/>
      <w:bookmarkStart w:id="327" w:name="_Toc160651299"/>
      <w:bookmarkStart w:id="328" w:name="_Toc160702800"/>
      <w:bookmarkStart w:id="329" w:name="_Toc160702984"/>
      <w:bookmarkStart w:id="330" w:name="_Toc160703378"/>
      <w:r w:rsidRPr="005201B8">
        <w:rPr>
          <w:sz w:val="80"/>
          <w:szCs w:val="80"/>
        </w:rPr>
        <w:t>Conclusiones</w:t>
      </w:r>
      <w:bookmarkEnd w:id="326"/>
      <w:bookmarkEnd w:id="327"/>
      <w:bookmarkEnd w:id="328"/>
      <w:bookmarkEnd w:id="329"/>
      <w:bookmarkEnd w:id="330"/>
    </w:p>
    <w:p w14:paraId="1B2F38B8" w14:textId="7D9FB70B" w:rsidR="005201B8" w:rsidRDefault="005201B8">
      <w:pPr>
        <w:spacing w:before="0" w:after="160" w:line="259" w:lineRule="auto"/>
        <w:jc w:val="left"/>
      </w:pPr>
      <w:r>
        <w:br w:type="page"/>
      </w:r>
    </w:p>
    <w:p w14:paraId="4F11D5F2" w14:textId="5DB50D7A" w:rsidR="00956361" w:rsidRDefault="00112ED4" w:rsidP="00606DFA">
      <w:pPr>
        <w:pStyle w:val="Prrafodelista"/>
        <w:numPr>
          <w:ilvl w:val="0"/>
          <w:numId w:val="18"/>
        </w:numPr>
      </w:pPr>
      <w:r>
        <w:lastRenderedPageBreak/>
        <w:t xml:space="preserve">Hubo más postulantes de </w:t>
      </w:r>
      <w:r w:rsidR="005579F0">
        <w:t>sexo</w:t>
      </w:r>
      <w:r>
        <w:t xml:space="preserve"> masculino que de </w:t>
      </w:r>
      <w:r w:rsidR="005579F0">
        <w:t>sexo</w:t>
      </w:r>
      <w:r>
        <w:t xml:space="preserve"> femenino durante el periodo 2013-2023 en el programa de </w:t>
      </w:r>
      <w:proofErr w:type="spellStart"/>
      <w:r>
        <w:t>residentado</w:t>
      </w:r>
      <w:proofErr w:type="spellEnd"/>
      <w:r>
        <w:t xml:space="preserve"> médico del Perú y se encontró una tendencia hacia una mayor proporción de postulantes de </w:t>
      </w:r>
      <w:r w:rsidR="005579F0">
        <w:t>sexo</w:t>
      </w:r>
      <w:r>
        <w:t xml:space="preserve"> femenino.</w:t>
      </w:r>
    </w:p>
    <w:p w14:paraId="019E0183" w14:textId="05A18066" w:rsidR="00112ED4" w:rsidRDefault="00112ED4" w:rsidP="00606DFA">
      <w:pPr>
        <w:pStyle w:val="Prrafodelista"/>
        <w:numPr>
          <w:ilvl w:val="0"/>
          <w:numId w:val="18"/>
        </w:numPr>
      </w:pPr>
      <w:r>
        <w:t xml:space="preserve">Se encontró una distribución de </w:t>
      </w:r>
      <w:r w:rsidR="005579F0">
        <w:t>sexo</w:t>
      </w:r>
      <w:r>
        <w:t xml:space="preserve"> heterogénea en los postulantes a las distintas especialidades médicas en el periodo 2013-2023 en el programa de </w:t>
      </w:r>
      <w:proofErr w:type="spellStart"/>
      <w:r>
        <w:t>residentado</w:t>
      </w:r>
      <w:proofErr w:type="spellEnd"/>
      <w:r>
        <w:t xml:space="preserve"> médico del Perú.</w:t>
      </w:r>
    </w:p>
    <w:p w14:paraId="7CE5BFEF" w14:textId="45D0D3B1" w:rsidR="00112ED4" w:rsidRDefault="00112ED4" w:rsidP="00606DFA">
      <w:pPr>
        <w:pStyle w:val="Prrafodelista"/>
        <w:numPr>
          <w:ilvl w:val="0"/>
          <w:numId w:val="18"/>
        </w:numPr>
      </w:pPr>
      <w:r>
        <w:t xml:space="preserve">Hubo más ingresantes de </w:t>
      </w:r>
      <w:r w:rsidR="005579F0">
        <w:t>sexo</w:t>
      </w:r>
      <w:r>
        <w:t xml:space="preserve"> masculino que de </w:t>
      </w:r>
      <w:r w:rsidR="005579F0">
        <w:t>sexo</w:t>
      </w:r>
      <w:r>
        <w:t xml:space="preserve"> femenino durante el periodo 2016-2023 en el programa de </w:t>
      </w:r>
      <w:proofErr w:type="spellStart"/>
      <w:r>
        <w:t>residentado</w:t>
      </w:r>
      <w:proofErr w:type="spellEnd"/>
      <w:r>
        <w:t xml:space="preserve"> médico del Perú y se encontró también una tendencia hacia una mayor proporción de ingresantes de </w:t>
      </w:r>
      <w:r w:rsidR="005579F0">
        <w:t>sexo</w:t>
      </w:r>
      <w:r>
        <w:t xml:space="preserve"> femenino.</w:t>
      </w:r>
    </w:p>
    <w:p w14:paraId="63DC1C25" w14:textId="3D0EA2B6" w:rsidR="00112ED4" w:rsidRDefault="00112ED4" w:rsidP="00112ED4">
      <w:pPr>
        <w:pStyle w:val="Prrafodelista"/>
        <w:numPr>
          <w:ilvl w:val="0"/>
          <w:numId w:val="18"/>
        </w:numPr>
      </w:pPr>
      <w:r>
        <w:t xml:space="preserve">Se encontró una distribución de </w:t>
      </w:r>
      <w:r w:rsidR="005579F0">
        <w:t>sexo</w:t>
      </w:r>
      <w:r>
        <w:t xml:space="preserve"> heterogénea en los ingresantes a las distintas especialidades médicas en el periodo 2016-2023 en el programa de </w:t>
      </w:r>
      <w:proofErr w:type="spellStart"/>
      <w:r>
        <w:t>residentado</w:t>
      </w:r>
      <w:proofErr w:type="spellEnd"/>
      <w:r>
        <w:t xml:space="preserve"> médico del Perú.</w:t>
      </w:r>
    </w:p>
    <w:p w14:paraId="6AAFCC0F" w14:textId="6A341B06" w:rsidR="00112ED4" w:rsidRDefault="00914C71" w:rsidP="00606DFA">
      <w:pPr>
        <w:pStyle w:val="Prrafodelista"/>
        <w:numPr>
          <w:ilvl w:val="0"/>
          <w:numId w:val="18"/>
        </w:numPr>
      </w:pPr>
      <w:r>
        <w:t xml:space="preserve">En las especialidades quirúrgicas hubo un mayor número de postulantes e ingresantes de </w:t>
      </w:r>
      <w:r w:rsidR="005579F0">
        <w:t>sexo</w:t>
      </w:r>
      <w:r>
        <w:t xml:space="preserve"> masculino, en comparación a aquellos de </w:t>
      </w:r>
      <w:r w:rsidR="005579F0">
        <w:t>sexo</w:t>
      </w:r>
      <w:r>
        <w:t xml:space="preserve"> femenino en el periodo de tiempo 2013-2023 en el programa de </w:t>
      </w:r>
      <w:proofErr w:type="spellStart"/>
      <w:r>
        <w:t>residentado</w:t>
      </w:r>
      <w:proofErr w:type="spellEnd"/>
      <w:r>
        <w:t xml:space="preserve"> médico del Perú.</w:t>
      </w:r>
    </w:p>
    <w:p w14:paraId="55A87E3F" w14:textId="7C4A231E" w:rsidR="00914C71" w:rsidRDefault="00914C71" w:rsidP="00606DFA">
      <w:pPr>
        <w:pStyle w:val="Prrafodelista"/>
        <w:numPr>
          <w:ilvl w:val="0"/>
          <w:numId w:val="18"/>
        </w:numPr>
      </w:pPr>
      <w:r>
        <w:t xml:space="preserve">En las distintas regiones hubo una distribución de </w:t>
      </w:r>
      <w:r w:rsidR="005579F0">
        <w:t>sexo</w:t>
      </w:r>
      <w:r>
        <w:t xml:space="preserve"> heterogénea en los postulantes al programa de </w:t>
      </w:r>
      <w:proofErr w:type="spellStart"/>
      <w:r>
        <w:t>residentado</w:t>
      </w:r>
      <w:proofErr w:type="spellEnd"/>
      <w:r>
        <w:t xml:space="preserve">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300C7978" w:rsidR="001607A0" w:rsidRPr="005201B8" w:rsidRDefault="001607A0" w:rsidP="005201B8">
      <w:pPr>
        <w:pStyle w:val="Ttulo1"/>
        <w:jc w:val="center"/>
        <w:rPr>
          <w:sz w:val="80"/>
          <w:szCs w:val="80"/>
        </w:rPr>
      </w:pPr>
      <w:bookmarkStart w:id="331" w:name="_Toc160651158"/>
      <w:bookmarkStart w:id="332" w:name="_Toc160651300"/>
      <w:bookmarkStart w:id="333" w:name="_Toc160702801"/>
      <w:bookmarkStart w:id="334" w:name="_Toc160702985"/>
      <w:bookmarkStart w:id="335" w:name="_Toc160703379"/>
      <w:r w:rsidRPr="005201B8">
        <w:rPr>
          <w:sz w:val="80"/>
          <w:szCs w:val="80"/>
        </w:rPr>
        <w:t>Recomendaciones</w:t>
      </w:r>
      <w:bookmarkEnd w:id="331"/>
      <w:bookmarkEnd w:id="332"/>
      <w:bookmarkEnd w:id="333"/>
      <w:bookmarkEnd w:id="334"/>
      <w:bookmarkEnd w:id="335"/>
    </w:p>
    <w:p w14:paraId="3FA516F2" w14:textId="3B6E245F" w:rsidR="005201B8" w:rsidRDefault="005201B8">
      <w:pPr>
        <w:spacing w:before="0" w:after="160" w:line="259" w:lineRule="auto"/>
        <w:jc w:val="left"/>
      </w:pPr>
      <w:r>
        <w:br w:type="page"/>
      </w:r>
    </w:p>
    <w:p w14:paraId="6EA9AA09" w14:textId="79E4C315" w:rsidR="00D14B1F" w:rsidRDefault="00F03AA2" w:rsidP="00F03AA2">
      <w:pPr>
        <w:pStyle w:val="Prrafodelista"/>
        <w:numPr>
          <w:ilvl w:val="0"/>
          <w:numId w:val="21"/>
        </w:numPr>
        <w:spacing w:before="0"/>
      </w:pPr>
      <w:r>
        <w:lastRenderedPageBreak/>
        <w:t>Explorar p</w:t>
      </w:r>
      <w:r w:rsidR="00D14B1F">
        <w:t xml:space="preserve">or qué la distribución de </w:t>
      </w:r>
      <w:r w:rsidR="005579F0">
        <w:t>sexo</w:t>
      </w:r>
      <w:r w:rsidR="00D14B1F">
        <w:t xml:space="preserve"> es tan diferente en la región oriente.</w:t>
      </w:r>
    </w:p>
    <w:p w14:paraId="7DED06DD" w14:textId="5C1BB474" w:rsidR="00D14B1F" w:rsidRDefault="00F03AA2" w:rsidP="00F03AA2">
      <w:pPr>
        <w:pStyle w:val="Prrafodelista"/>
        <w:numPr>
          <w:ilvl w:val="0"/>
          <w:numId w:val="21"/>
        </w:numPr>
        <w:spacing w:before="0"/>
      </w:pPr>
      <w:r>
        <w:t>Estudiar c</w:t>
      </w:r>
      <w:r w:rsidR="00D14B1F">
        <w:t>uáles son los motivos que explican las diferencias entre especialidades quirúrgicas y las demás en el Perú.</w:t>
      </w:r>
    </w:p>
    <w:p w14:paraId="092D4632" w14:textId="6BDCE089" w:rsidR="00D14B1F" w:rsidRDefault="00F03AA2" w:rsidP="00F03AA2">
      <w:pPr>
        <w:pStyle w:val="Prrafodelista"/>
        <w:numPr>
          <w:ilvl w:val="0"/>
          <w:numId w:val="21"/>
        </w:numPr>
        <w:spacing w:before="0"/>
      </w:pPr>
      <w:r>
        <w:t>Explorar p</w:t>
      </w:r>
      <w:r w:rsidR="00D14B1F">
        <w:t xml:space="preserve">or qué cirugía pediátrica </w:t>
      </w:r>
      <w:r w:rsidR="0047794B">
        <w:t>es diferente a las otras especialidades quirúrgicas</w:t>
      </w:r>
      <w:r w:rsidR="00D14B1F">
        <w:t xml:space="preserve"> (habiendo más postulantes e ingresantes de </w:t>
      </w:r>
      <w:r w:rsidR="005579F0">
        <w:t>sexo</w:t>
      </w:r>
      <w:r w:rsidR="00D14B1F">
        <w:t xml:space="preserve"> femenino).</w:t>
      </w:r>
    </w:p>
    <w:p w14:paraId="28EAB406" w14:textId="3F60BBA3" w:rsidR="00D14B1F" w:rsidRDefault="00F03AA2" w:rsidP="00F03AA2">
      <w:pPr>
        <w:pStyle w:val="Prrafodelista"/>
        <w:numPr>
          <w:ilvl w:val="0"/>
          <w:numId w:val="21"/>
        </w:numPr>
        <w:spacing w:before="0"/>
      </w:pPr>
      <w:r>
        <w:t>Explorar p</w:t>
      </w:r>
      <w:r w:rsidR="00D14B1F">
        <w:t>or qué cirugía plástica no sigue la tendencia de las demás especialidades (cada vez tiene menos mujeres).</w:t>
      </w:r>
    </w:p>
    <w:p w14:paraId="32D4E0DF" w14:textId="04367773" w:rsidR="00F03AA2" w:rsidRDefault="00F03AA2" w:rsidP="00F03AA2">
      <w:pPr>
        <w:pStyle w:val="Prrafodelista"/>
        <w:numPr>
          <w:ilvl w:val="0"/>
          <w:numId w:val="21"/>
        </w:numPr>
        <w:spacing w:before="0"/>
      </w:pPr>
      <w:r>
        <w:t xml:space="preserve">Estudiar la distribución de </w:t>
      </w:r>
      <w:r w:rsidR="005579F0">
        <w:t>sexo</w:t>
      </w:r>
      <w:r>
        <w:t xml:space="preserve"> y las tendencias de </w:t>
      </w:r>
      <w:r w:rsidR="005579F0">
        <w:t>sexo</w:t>
      </w:r>
      <w:r>
        <w:t xml:space="preserve"> al final de los programas de residencia médica.</w:t>
      </w:r>
    </w:p>
    <w:p w14:paraId="472EBCC2" w14:textId="610160A3" w:rsidR="00F03AA2" w:rsidRDefault="00F03AA2" w:rsidP="00F03AA2">
      <w:pPr>
        <w:pStyle w:val="Prrafodelista"/>
        <w:numPr>
          <w:ilvl w:val="0"/>
          <w:numId w:val="21"/>
        </w:numPr>
        <w:spacing w:before="0"/>
      </w:pPr>
      <w:r>
        <w:t xml:space="preserve">Realizar seguimiento a los ingresantes a las especialidades con predominancia del </w:t>
      </w:r>
      <w:r w:rsidR="005579F0">
        <w:t>sexo</w:t>
      </w:r>
      <w:r>
        <w:t xml:space="preserve"> opuesto para estudiar posibles barreras o dificultades producto del </w:t>
      </w:r>
      <w:r w:rsidR="005579F0">
        <w:t>sexo</w:t>
      </w:r>
      <w:r>
        <w:t>.</w:t>
      </w:r>
    </w:p>
    <w:p w14:paraId="2B1815E9" w14:textId="524565A6" w:rsidR="00F03AA2" w:rsidRDefault="00F03AA2" w:rsidP="00F03AA2">
      <w:pPr>
        <w:pStyle w:val="Prrafodelista"/>
        <w:numPr>
          <w:ilvl w:val="0"/>
          <w:numId w:val="21"/>
        </w:numPr>
        <w:spacing w:before="0"/>
      </w:pPr>
      <w:r>
        <w:t xml:space="preserve">Registrar información sobre el </w:t>
      </w:r>
      <w:r w:rsidR="005579F0">
        <w:t>sexo</w:t>
      </w:r>
      <w:r>
        <w:t xml:space="preserve"> de los participantes en procesos de evaluación y formación de la carrera de medicina humana.</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615DF29D" w:rsidR="009107F8" w:rsidRPr="005201B8" w:rsidRDefault="00AE3FA2" w:rsidP="005201B8">
      <w:pPr>
        <w:pStyle w:val="Ttulo1"/>
        <w:jc w:val="center"/>
        <w:rPr>
          <w:sz w:val="80"/>
          <w:szCs w:val="80"/>
          <w:lang w:val="en-US"/>
        </w:rPr>
      </w:pPr>
      <w:bookmarkStart w:id="336" w:name="_Reproducibilidad"/>
      <w:bookmarkStart w:id="337" w:name="_Toc160651159"/>
      <w:bookmarkStart w:id="338" w:name="_Toc160651301"/>
      <w:bookmarkStart w:id="339" w:name="_Toc160702802"/>
      <w:bookmarkStart w:id="340" w:name="_Toc160702986"/>
      <w:bookmarkStart w:id="341" w:name="_Toc160703380"/>
      <w:bookmarkEnd w:id="336"/>
      <w:proofErr w:type="spellStart"/>
      <w:r w:rsidRPr="005201B8">
        <w:rPr>
          <w:sz w:val="80"/>
          <w:szCs w:val="80"/>
          <w:lang w:val="en-US"/>
        </w:rPr>
        <w:t>Bibliografía</w:t>
      </w:r>
      <w:bookmarkEnd w:id="337"/>
      <w:bookmarkEnd w:id="338"/>
      <w:bookmarkEnd w:id="339"/>
      <w:bookmarkEnd w:id="340"/>
      <w:bookmarkEnd w:id="341"/>
      <w:proofErr w:type="spellEnd"/>
    </w:p>
    <w:p w14:paraId="629E53CD" w14:textId="6F01C96B" w:rsidR="005201B8" w:rsidRDefault="005201B8">
      <w:pPr>
        <w:spacing w:before="0" w:after="160" w:line="259" w:lineRule="auto"/>
        <w:jc w:val="left"/>
        <w:rPr>
          <w:lang w:val="en-US"/>
        </w:rPr>
      </w:pPr>
      <w:r>
        <w:rPr>
          <w:lang w:val="en-US"/>
        </w:rPr>
        <w:br w:type="page"/>
      </w:r>
    </w:p>
    <w:bookmarkStart w:id="342" w:name="_Anexo_1:_base"/>
    <w:bookmarkEnd w:id="342"/>
    <w:p w14:paraId="4B55F9AB" w14:textId="77777777" w:rsidR="008377C6" w:rsidRPr="008377C6" w:rsidRDefault="000A5E3D" w:rsidP="008377C6">
      <w:pPr>
        <w:pStyle w:val="Bibliografa"/>
        <w:rPr>
          <w:rFonts w:ascii="Times New Roman" w:hAnsi="Times New Roman" w:cs="Times New Roman"/>
          <w:szCs w:val="24"/>
          <w:lang w:val="en-US"/>
        </w:rPr>
      </w:pPr>
      <w:r>
        <w:lastRenderedPageBreak/>
        <w:fldChar w:fldCharType="begin"/>
      </w:r>
      <w:r w:rsidR="008377C6">
        <w:rPr>
          <w:lang w:val="en-US"/>
        </w:rPr>
        <w:instrText xml:space="preserve"> ADDIN ZOTERO_BIBL {"uncited":[],"omitted":[],"custom":[]} CSL_BIBLIOGRAPHY </w:instrText>
      </w:r>
      <w:r>
        <w:fldChar w:fldCharType="separate"/>
      </w:r>
      <w:r w:rsidR="008377C6" w:rsidRPr="008377C6">
        <w:rPr>
          <w:rFonts w:ascii="Times New Roman" w:hAnsi="Times New Roman" w:cs="Times New Roman"/>
          <w:szCs w:val="24"/>
          <w:lang w:val="en-US"/>
        </w:rPr>
        <w:t>1.</w:t>
      </w:r>
      <w:r w:rsidR="008377C6" w:rsidRPr="008377C6">
        <w:rPr>
          <w:rFonts w:ascii="Times New Roman" w:hAnsi="Times New Roman" w:cs="Times New Roman"/>
          <w:szCs w:val="24"/>
          <w:lang w:val="en-US"/>
        </w:rPr>
        <w:tab/>
        <w:t xml:space="preserve">Smith A. The wealth of nations. Blacksburg, VA: Thrifty Books; 2009. </w:t>
      </w:r>
    </w:p>
    <w:p w14:paraId="3C57E598"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2.</w:t>
      </w:r>
      <w:r w:rsidRPr="008377C6">
        <w:rPr>
          <w:rFonts w:ascii="Times New Roman" w:hAnsi="Times New Roman" w:cs="Times New Roman"/>
          <w:szCs w:val="24"/>
          <w:lang w:val="en-US"/>
        </w:rPr>
        <w:tab/>
        <w:t xml:space="preserve">Baten J, International Economic History Association, </w:t>
      </w:r>
      <w:proofErr w:type="spellStart"/>
      <w:r w:rsidRPr="008377C6">
        <w:rPr>
          <w:rFonts w:ascii="Times New Roman" w:hAnsi="Times New Roman" w:cs="Times New Roman"/>
          <w:szCs w:val="24"/>
          <w:lang w:val="en-US"/>
        </w:rPr>
        <w:t>editores</w:t>
      </w:r>
      <w:proofErr w:type="spellEnd"/>
      <w:r w:rsidRPr="008377C6">
        <w:rPr>
          <w:rFonts w:ascii="Times New Roman" w:hAnsi="Times New Roman" w:cs="Times New Roman"/>
          <w:szCs w:val="24"/>
          <w:lang w:val="en-US"/>
        </w:rPr>
        <w:t xml:space="preserve">. A history of the global economy: from 1500 to the present. </w:t>
      </w:r>
      <w:proofErr w:type="gramStart"/>
      <w:r w:rsidRPr="008377C6">
        <w:rPr>
          <w:rFonts w:ascii="Times New Roman" w:hAnsi="Times New Roman" w:cs="Times New Roman"/>
          <w:szCs w:val="24"/>
          <w:lang w:val="en-US"/>
        </w:rPr>
        <w:t>Cambridge ;</w:t>
      </w:r>
      <w:proofErr w:type="gramEnd"/>
      <w:r w:rsidRPr="008377C6">
        <w:rPr>
          <w:rFonts w:ascii="Times New Roman" w:hAnsi="Times New Roman" w:cs="Times New Roman"/>
          <w:szCs w:val="24"/>
          <w:lang w:val="en-US"/>
        </w:rPr>
        <w:t xml:space="preserve"> New York: Cambridge University Press; 2016. </w:t>
      </w:r>
    </w:p>
    <w:p w14:paraId="130FD535"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3.</w:t>
      </w:r>
      <w:r w:rsidRPr="008377C6">
        <w:rPr>
          <w:rFonts w:ascii="Times New Roman" w:hAnsi="Times New Roman" w:cs="Times New Roman"/>
          <w:szCs w:val="24"/>
          <w:lang w:val="en-US"/>
        </w:rPr>
        <w:tab/>
      </w:r>
      <w:proofErr w:type="spellStart"/>
      <w:r w:rsidRPr="008377C6">
        <w:rPr>
          <w:rFonts w:ascii="Times New Roman" w:hAnsi="Times New Roman" w:cs="Times New Roman"/>
          <w:szCs w:val="24"/>
          <w:lang w:val="en-US"/>
        </w:rPr>
        <w:t>Detsky</w:t>
      </w:r>
      <w:proofErr w:type="spellEnd"/>
      <w:r w:rsidRPr="008377C6">
        <w:rPr>
          <w:rFonts w:ascii="Times New Roman" w:hAnsi="Times New Roman" w:cs="Times New Roman"/>
          <w:szCs w:val="24"/>
          <w:lang w:val="en-US"/>
        </w:rPr>
        <w:t xml:space="preserve"> AS, Gauthier SR, Fuchs VR. Specialization in Medicine: How Much Is Appropriate? JAMA. 1 de </w:t>
      </w:r>
      <w:proofErr w:type="spellStart"/>
      <w:r w:rsidRPr="008377C6">
        <w:rPr>
          <w:rFonts w:ascii="Times New Roman" w:hAnsi="Times New Roman" w:cs="Times New Roman"/>
          <w:szCs w:val="24"/>
          <w:lang w:val="en-US"/>
        </w:rPr>
        <w:t>febrero</w:t>
      </w:r>
      <w:proofErr w:type="spellEnd"/>
      <w:r w:rsidRPr="008377C6">
        <w:rPr>
          <w:rFonts w:ascii="Times New Roman" w:hAnsi="Times New Roman" w:cs="Times New Roman"/>
          <w:szCs w:val="24"/>
          <w:lang w:val="en-US"/>
        </w:rPr>
        <w:t xml:space="preserve"> de 2012;307(5):463–4. </w:t>
      </w:r>
    </w:p>
    <w:p w14:paraId="617315B0"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4.</w:t>
      </w:r>
      <w:r w:rsidRPr="008377C6">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30 de septiembre de 1961;2(5256):843–7. </w:t>
      </w:r>
    </w:p>
    <w:p w14:paraId="1713ED10"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Taype-Rondan A, Torres-</w:t>
      </w:r>
      <w:proofErr w:type="spellStart"/>
      <w:r>
        <w:rPr>
          <w:rFonts w:ascii="Times New Roman" w:hAnsi="Times New Roman" w:cs="Times New Roman"/>
          <w:szCs w:val="24"/>
        </w:rPr>
        <w:t>Roman</w:t>
      </w:r>
      <w:proofErr w:type="spellEnd"/>
      <w:r>
        <w:rPr>
          <w:rFonts w:ascii="Times New Roman" w:hAnsi="Times New Roman" w:cs="Times New Roman"/>
          <w:szCs w:val="24"/>
        </w:rPr>
        <w:t xml:space="preserve"> JS, Herrera-Añazco P, Diaz CA, </w:t>
      </w:r>
      <w:proofErr w:type="spellStart"/>
      <w:r>
        <w:rPr>
          <w:rFonts w:ascii="Times New Roman" w:hAnsi="Times New Roman" w:cs="Times New Roman"/>
          <w:szCs w:val="24"/>
        </w:rPr>
        <w:t>Brañez-Condorena</w:t>
      </w:r>
      <w:proofErr w:type="spellEnd"/>
      <w:r>
        <w:rPr>
          <w:rFonts w:ascii="Times New Roman" w:hAnsi="Times New Roman" w:cs="Times New Roman"/>
          <w:szCs w:val="24"/>
        </w:rPr>
        <w:t xml:space="preserve"> A, Moscoso-Porras MG. Ingresos económicos en médicos peruanos según especialidad: Un análisis transversal de la ENSUSALUD 2015.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w:t>
      </w:r>
      <w:proofErr w:type="gramStart"/>
      <w:r>
        <w:rPr>
          <w:rFonts w:ascii="Times New Roman" w:hAnsi="Times New Roman" w:cs="Times New Roman"/>
          <w:szCs w:val="24"/>
        </w:rPr>
        <w:t>2017;34:183</w:t>
      </w:r>
      <w:proofErr w:type="gramEnd"/>
      <w:r>
        <w:rPr>
          <w:rFonts w:ascii="Times New Roman" w:hAnsi="Times New Roman" w:cs="Times New Roman"/>
          <w:szCs w:val="24"/>
        </w:rPr>
        <w:t xml:space="preserve">–91. </w:t>
      </w:r>
    </w:p>
    <w:p w14:paraId="727A3668"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r>
      <w:proofErr w:type="spellStart"/>
      <w:r>
        <w:rPr>
          <w:rFonts w:ascii="Times New Roman" w:hAnsi="Times New Roman" w:cs="Times New Roman"/>
          <w:szCs w:val="24"/>
        </w:rPr>
        <w:t>Donini-Lenhoff</w:t>
      </w:r>
      <w:proofErr w:type="spellEnd"/>
      <w:r>
        <w:rPr>
          <w:rFonts w:ascii="Times New Roman" w:hAnsi="Times New Roman" w:cs="Times New Roman"/>
          <w:szCs w:val="24"/>
        </w:rPr>
        <w:t xml:space="preserve"> FG, </w:t>
      </w:r>
      <w:proofErr w:type="spellStart"/>
      <w:r>
        <w:rPr>
          <w:rFonts w:ascii="Times New Roman" w:hAnsi="Times New Roman" w:cs="Times New Roman"/>
          <w:szCs w:val="24"/>
        </w:rPr>
        <w:t>Hedrick</w:t>
      </w:r>
      <w:proofErr w:type="spellEnd"/>
      <w:r>
        <w:rPr>
          <w:rFonts w:ascii="Times New Roman" w:hAnsi="Times New Roman" w:cs="Times New Roman"/>
          <w:szCs w:val="24"/>
        </w:rPr>
        <w:t xml:space="preserve"> HL. </w:t>
      </w:r>
      <w:r w:rsidRPr="008377C6">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55862B71"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173D6B0A"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w:t>
      </w:r>
      <w:proofErr w:type="gramStart"/>
      <w:r>
        <w:rPr>
          <w:rFonts w:ascii="Times New Roman" w:hAnsi="Times New Roman" w:cs="Times New Roman"/>
          <w:szCs w:val="24"/>
        </w:rPr>
        <w:t>s :</w:t>
      </w:r>
      <w:proofErr w:type="gramEnd"/>
      <w:r>
        <w:rPr>
          <w:rFonts w:ascii="Times New Roman" w:hAnsi="Times New Roman" w:cs="Times New Roman"/>
          <w:szCs w:val="24"/>
        </w:rPr>
        <w:t xml:space="preserve"> una perspectiva de género y estado. Repos Tesis - UNMSM [Internet]. 2013 [citado 11 de junio de 2021]; Disponible en: https://cybertesis.unmsm.edu.pe/handle/20.500.12672/3090</w:t>
      </w:r>
    </w:p>
    <w:p w14:paraId="2A402212"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Garavito </w:t>
      </w:r>
      <w:proofErr w:type="spellStart"/>
      <w:r>
        <w:rPr>
          <w:rFonts w:ascii="Times New Roman" w:hAnsi="Times New Roman" w:cs="Times New Roman"/>
          <w:szCs w:val="24"/>
        </w:rPr>
        <w:t>Masalias</w:t>
      </w:r>
      <w:proofErr w:type="spellEnd"/>
      <w:r>
        <w:rPr>
          <w:rFonts w:ascii="Times New Roman" w:hAnsi="Times New Roman" w:cs="Times New Roman"/>
          <w:szCs w:val="24"/>
        </w:rPr>
        <w:t xml:space="preserve"> C, Carrillo Calle M. Feminización de la matrícula de educación superior y mercado de trabajo en el Perú: 1978-2003. agosto de 2004 [citado 11 de junio de 2021]; Disponible en: https://repositorio.minedu.gob.pe/handle/20.500.12799/227</w:t>
      </w:r>
    </w:p>
    <w:p w14:paraId="7967D24B"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w:t>
      </w:r>
      <w:proofErr w:type="spellStart"/>
      <w:r>
        <w:rPr>
          <w:rFonts w:ascii="Times New Roman" w:hAnsi="Times New Roman" w:cs="Times New Roman"/>
          <w:szCs w:val="24"/>
        </w:rPr>
        <w:t>Genero</w:t>
      </w:r>
      <w:proofErr w:type="spellEnd"/>
      <w:r>
        <w:rPr>
          <w:rFonts w:ascii="Times New Roman" w:hAnsi="Times New Roman" w:cs="Times New Roman"/>
          <w:szCs w:val="24"/>
        </w:rPr>
        <w:t xml:space="preserve"> y trabajo femenino en el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Lat</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Enfermagem</w:t>
      </w:r>
      <w:proofErr w:type="spellEnd"/>
      <w:r>
        <w:rPr>
          <w:rFonts w:ascii="Times New Roman" w:hAnsi="Times New Roman" w:cs="Times New Roman"/>
          <w:szCs w:val="24"/>
        </w:rPr>
        <w:t xml:space="preserve">. abril de 1997;5(2):23–31. </w:t>
      </w:r>
    </w:p>
    <w:p w14:paraId="1EFB8B92"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r>
      <w:proofErr w:type="spellStart"/>
      <w:r>
        <w:rPr>
          <w:rFonts w:ascii="Times New Roman" w:hAnsi="Times New Roman" w:cs="Times New Roman"/>
          <w:szCs w:val="24"/>
        </w:rPr>
        <w:t>Laberiano</w:t>
      </w:r>
      <w:proofErr w:type="spellEnd"/>
      <w:r>
        <w:rPr>
          <w:rFonts w:ascii="Times New Roman" w:hAnsi="Times New Roman" w:cs="Times New Roman"/>
          <w:szCs w:val="24"/>
        </w:rPr>
        <w:t xml:space="preserve"> Fernández C, Salinas AM, Palacios M, Maguiña Vargas C. Rol de la mujer médica: A propósito del Día Internacional de la Mujer. Acta Médica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enero de 2012;29(1):12–3. </w:t>
      </w:r>
    </w:p>
    <w:p w14:paraId="3326317D"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Peruano. Decreto Supremo que aprueba el Reglamento de la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30453, Ley del Sistema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SINAREME)-DECRETO SUPREMO-</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07-2017-SA [Internet]. 2017 [citado 3 de junio de 2021]. Disponible en: http://busquedas.elperuano.pe/normaslegales/decreto-supremo-que-aprueba-el-reglamento-de-la-ley-n-30453-decreto-supremo-n-007-2017-sa-1492036-2/</w:t>
      </w:r>
    </w:p>
    <w:p w14:paraId="5B454CE5"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Ministerio de Salud - Dirección General de Personal de la Salud (MINSA - DIGEP). Compendio Estadístico: Información de Recursos Humanos del Sector Salud, Perú 2013 - 2018 [Internet]. 2019 </w:t>
      </w:r>
      <w:proofErr w:type="spellStart"/>
      <w:r>
        <w:rPr>
          <w:rFonts w:ascii="Times New Roman" w:hAnsi="Times New Roman" w:cs="Times New Roman"/>
          <w:szCs w:val="24"/>
        </w:rPr>
        <w:t>sep</w:t>
      </w:r>
      <w:proofErr w:type="spellEnd"/>
      <w:r>
        <w:rPr>
          <w:rFonts w:ascii="Times New Roman" w:hAnsi="Times New Roman" w:cs="Times New Roman"/>
          <w:szCs w:val="24"/>
        </w:rPr>
        <w:t xml:space="preserve"> [citado 28 de marzo de 2021]. Disponible en: http://bvs.minsa.gob.pe/local/MINSA/10896.pdf</w:t>
      </w:r>
    </w:p>
    <w:p w14:paraId="0CA3C7C8"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14.</w:t>
      </w:r>
      <w:r w:rsidRPr="008377C6">
        <w:rPr>
          <w:rFonts w:ascii="Times New Roman" w:hAnsi="Times New Roman" w:cs="Times New Roman"/>
          <w:szCs w:val="24"/>
          <w:lang w:val="en-US"/>
        </w:rPr>
        <w:tab/>
        <w:t xml:space="preserve">Adamson JD. SPECIALIZATION IN MEDICINE*. Can Med Assoc J. </w:t>
      </w:r>
      <w:proofErr w:type="spellStart"/>
      <w:r w:rsidRPr="008377C6">
        <w:rPr>
          <w:rFonts w:ascii="Times New Roman" w:hAnsi="Times New Roman" w:cs="Times New Roman"/>
          <w:szCs w:val="24"/>
          <w:lang w:val="en-US"/>
        </w:rPr>
        <w:t>octubre</w:t>
      </w:r>
      <w:proofErr w:type="spellEnd"/>
      <w:r w:rsidRPr="008377C6">
        <w:rPr>
          <w:rFonts w:ascii="Times New Roman" w:hAnsi="Times New Roman" w:cs="Times New Roman"/>
          <w:szCs w:val="24"/>
          <w:lang w:val="en-US"/>
        </w:rPr>
        <w:t xml:space="preserve"> de 1927;17(10 Pt 1):1214–6. </w:t>
      </w:r>
    </w:p>
    <w:p w14:paraId="02340E4A"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Seguín Escobedo CA. Tú y la medicina. 1957. </w:t>
      </w:r>
    </w:p>
    <w:p w14:paraId="2214DD10"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lastRenderedPageBreak/>
        <w:t>16.</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w:t>
      </w:r>
      <w:proofErr w:type="gramStart"/>
      <w:r>
        <w:rPr>
          <w:rFonts w:ascii="Times New Roman" w:hAnsi="Times New Roman" w:cs="Times New Roman"/>
          <w:szCs w:val="24"/>
        </w:rPr>
        <w:t>2011;28:177</w:t>
      </w:r>
      <w:proofErr w:type="gramEnd"/>
      <w:r>
        <w:rPr>
          <w:rFonts w:ascii="Times New Roman" w:hAnsi="Times New Roman" w:cs="Times New Roman"/>
          <w:szCs w:val="24"/>
        </w:rPr>
        <w:t xml:space="preserve">–85. </w:t>
      </w:r>
    </w:p>
    <w:p w14:paraId="157180CA"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Cornejo Corrales CA, De la Cruz García L, Farfán </w:t>
      </w:r>
      <w:proofErr w:type="spellStart"/>
      <w:r>
        <w:rPr>
          <w:rFonts w:ascii="Times New Roman" w:hAnsi="Times New Roman" w:cs="Times New Roman"/>
          <w:szCs w:val="24"/>
        </w:rPr>
        <w:t>Vignolo</w:t>
      </w:r>
      <w:proofErr w:type="spellEnd"/>
      <w:r>
        <w:rPr>
          <w:rFonts w:ascii="Times New Roman" w:hAnsi="Times New Roman" w:cs="Times New Roman"/>
          <w:szCs w:val="24"/>
        </w:rPr>
        <w:t xml:space="preserve"> VDP, Sandoval Soto JG. Mujer y empleo rural en el Perú. octubre de 2016 [citado 11 de junio de 2021]; Disponible en: http://tesis.pucp.edu.pe/repositorio/handle/20.500.12404/7636</w:t>
      </w:r>
    </w:p>
    <w:p w14:paraId="3E6684EC"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r>
      <w:proofErr w:type="spellStart"/>
      <w:r>
        <w:rPr>
          <w:rFonts w:ascii="Times New Roman" w:hAnsi="Times New Roman" w:cs="Times New Roman"/>
          <w:szCs w:val="24"/>
        </w:rPr>
        <w:t>Portalatino</w:t>
      </w:r>
      <w:proofErr w:type="spellEnd"/>
      <w:r>
        <w:rPr>
          <w:rFonts w:ascii="Times New Roman" w:hAnsi="Times New Roman" w:cs="Times New Roman"/>
          <w:szCs w:val="24"/>
        </w:rPr>
        <w:t xml:space="preserve"> Ávalos KR, Cruz Mamani F, Quito Sarmiento BJ, </w:t>
      </w:r>
      <w:proofErr w:type="spellStart"/>
      <w:r>
        <w:rPr>
          <w:rFonts w:ascii="Times New Roman" w:hAnsi="Times New Roman" w:cs="Times New Roman"/>
          <w:szCs w:val="24"/>
        </w:rPr>
        <w:t>Taipe</w:t>
      </w:r>
      <w:proofErr w:type="spellEnd"/>
      <w:r>
        <w:rPr>
          <w:rFonts w:ascii="Times New Roman" w:hAnsi="Times New Roman" w:cs="Times New Roman"/>
          <w:szCs w:val="24"/>
        </w:rPr>
        <w:t xml:space="preserve"> Coronado ME, Agüero Gutiérrez MA, Robles Araujo SE, et al. CONGRESO DE LA REPÚBLICA. 2022 [citado 9 de enero de 2024]. LEY QUE REGULA Y ORGANIZA UN EFICIENTE FUNCIONAMIENTO DEL SISTEMA NACIONAL DE RESIDENTADO MÉDICO - PROYECTO DE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3537/2022-CR. Disponible en: https://wb2server.congreso.gob.pe/spley-portal/#/expediente/2021/3537</w:t>
      </w:r>
    </w:p>
    <w:p w14:paraId="7E062CC5"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19.</w:t>
      </w:r>
      <w:r w:rsidRPr="008377C6">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w:t>
      </w:r>
      <w:proofErr w:type="spellStart"/>
      <w:r w:rsidRPr="008377C6">
        <w:rPr>
          <w:rFonts w:ascii="Times New Roman" w:hAnsi="Times New Roman" w:cs="Times New Roman"/>
          <w:szCs w:val="24"/>
          <w:lang w:val="en-US"/>
        </w:rPr>
        <w:t>julio</w:t>
      </w:r>
      <w:proofErr w:type="spellEnd"/>
      <w:r w:rsidRPr="008377C6">
        <w:rPr>
          <w:rFonts w:ascii="Times New Roman" w:hAnsi="Times New Roman" w:cs="Times New Roman"/>
          <w:szCs w:val="24"/>
          <w:lang w:val="en-US"/>
        </w:rPr>
        <w:t xml:space="preserve"> de </w:t>
      </w:r>
      <w:proofErr w:type="gramStart"/>
      <w:r w:rsidRPr="008377C6">
        <w:rPr>
          <w:rFonts w:ascii="Times New Roman" w:hAnsi="Times New Roman" w:cs="Times New Roman"/>
          <w:szCs w:val="24"/>
          <w:lang w:val="en-US"/>
        </w:rPr>
        <w:t>2022;275:1</w:t>
      </w:r>
      <w:proofErr w:type="gramEnd"/>
      <w:r w:rsidRPr="008377C6">
        <w:rPr>
          <w:rFonts w:ascii="Times New Roman" w:hAnsi="Times New Roman" w:cs="Times New Roman"/>
          <w:szCs w:val="24"/>
          <w:lang w:val="en-US"/>
        </w:rPr>
        <w:t xml:space="preserve">–9. </w:t>
      </w:r>
    </w:p>
    <w:p w14:paraId="4DF07601"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20.</w:t>
      </w:r>
      <w:r w:rsidRPr="008377C6">
        <w:rPr>
          <w:rFonts w:ascii="Times New Roman" w:hAnsi="Times New Roman" w:cs="Times New Roman"/>
          <w:szCs w:val="24"/>
          <w:lang w:val="en-US"/>
        </w:rPr>
        <w:tab/>
        <w:t xml:space="preserve">Boyle V, </w:t>
      </w:r>
      <w:proofErr w:type="spellStart"/>
      <w:r w:rsidRPr="008377C6">
        <w:rPr>
          <w:rFonts w:ascii="Times New Roman" w:hAnsi="Times New Roman" w:cs="Times New Roman"/>
          <w:szCs w:val="24"/>
          <w:lang w:val="en-US"/>
        </w:rPr>
        <w:t>Shulruf</w:t>
      </w:r>
      <w:proofErr w:type="spellEnd"/>
      <w:r w:rsidRPr="008377C6">
        <w:rPr>
          <w:rFonts w:ascii="Times New Roman" w:hAnsi="Times New Roman" w:cs="Times New Roman"/>
          <w:szCs w:val="24"/>
          <w:lang w:val="en-US"/>
        </w:rPr>
        <w:t xml:space="preserve"> B, Poole P. Influence of gender and other factors on medical student specialty interest. </w:t>
      </w:r>
      <w:proofErr w:type="spellStart"/>
      <w:r w:rsidRPr="008377C6">
        <w:rPr>
          <w:rFonts w:ascii="Times New Roman" w:hAnsi="Times New Roman" w:cs="Times New Roman"/>
          <w:szCs w:val="24"/>
          <w:lang w:val="en-US"/>
        </w:rPr>
        <w:t>septiembre</w:t>
      </w:r>
      <w:proofErr w:type="spellEnd"/>
      <w:r w:rsidRPr="008377C6">
        <w:rPr>
          <w:rFonts w:ascii="Times New Roman" w:hAnsi="Times New Roman" w:cs="Times New Roman"/>
          <w:szCs w:val="24"/>
          <w:lang w:val="en-US"/>
        </w:rPr>
        <w:t xml:space="preserve"> de 2014 [</w:t>
      </w:r>
      <w:proofErr w:type="spellStart"/>
      <w:r w:rsidRPr="008377C6">
        <w:rPr>
          <w:rFonts w:ascii="Times New Roman" w:hAnsi="Times New Roman" w:cs="Times New Roman"/>
          <w:szCs w:val="24"/>
          <w:lang w:val="en-US"/>
        </w:rPr>
        <w:t>citado</w:t>
      </w:r>
      <w:proofErr w:type="spellEnd"/>
      <w:r w:rsidRPr="008377C6">
        <w:rPr>
          <w:rFonts w:ascii="Times New Roman" w:hAnsi="Times New Roman" w:cs="Times New Roman"/>
          <w:szCs w:val="24"/>
          <w:lang w:val="en-US"/>
        </w:rPr>
        <w:t xml:space="preserve"> 31 de </w:t>
      </w:r>
      <w:proofErr w:type="spellStart"/>
      <w:r w:rsidRPr="008377C6">
        <w:rPr>
          <w:rFonts w:ascii="Times New Roman" w:hAnsi="Times New Roman" w:cs="Times New Roman"/>
          <w:szCs w:val="24"/>
          <w:lang w:val="en-US"/>
        </w:rPr>
        <w:t>enero</w:t>
      </w:r>
      <w:proofErr w:type="spellEnd"/>
      <w:r w:rsidRPr="008377C6">
        <w:rPr>
          <w:rFonts w:ascii="Times New Roman" w:hAnsi="Times New Roman" w:cs="Times New Roman"/>
          <w:szCs w:val="24"/>
          <w:lang w:val="en-US"/>
        </w:rPr>
        <w:t xml:space="preserve"> de 2024]; Disponible </w:t>
      </w:r>
      <w:proofErr w:type="spellStart"/>
      <w:r w:rsidRPr="008377C6">
        <w:rPr>
          <w:rFonts w:ascii="Times New Roman" w:hAnsi="Times New Roman" w:cs="Times New Roman"/>
          <w:szCs w:val="24"/>
          <w:lang w:val="en-US"/>
        </w:rPr>
        <w:t>en</w:t>
      </w:r>
      <w:proofErr w:type="spellEnd"/>
      <w:r w:rsidRPr="008377C6">
        <w:rPr>
          <w:rFonts w:ascii="Times New Roman" w:hAnsi="Times New Roman" w:cs="Times New Roman"/>
          <w:szCs w:val="24"/>
          <w:lang w:val="en-US"/>
        </w:rPr>
        <w:t>: https://researchspace.auckland.ac.nz/handle/2292/24834</w:t>
      </w:r>
    </w:p>
    <w:p w14:paraId="1CEBE8B2"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21.</w:t>
      </w:r>
      <w:r w:rsidRPr="008377C6">
        <w:rPr>
          <w:rFonts w:ascii="Times New Roman" w:hAnsi="Times New Roman" w:cs="Times New Roman"/>
          <w:szCs w:val="24"/>
          <w:lang w:val="en-US"/>
        </w:rPr>
        <w:tab/>
        <w:t xml:space="preserve">Barnes KL, McGuire L, Dunivan G, Sussman AL, McKee R. Gender Bias Experiences of Female Surgical Trainees. J Surg Educ. </w:t>
      </w:r>
      <w:proofErr w:type="spellStart"/>
      <w:r w:rsidRPr="008377C6">
        <w:rPr>
          <w:rFonts w:ascii="Times New Roman" w:hAnsi="Times New Roman" w:cs="Times New Roman"/>
          <w:szCs w:val="24"/>
          <w:lang w:val="en-US"/>
        </w:rPr>
        <w:t>diciembre</w:t>
      </w:r>
      <w:proofErr w:type="spellEnd"/>
      <w:r w:rsidRPr="008377C6">
        <w:rPr>
          <w:rFonts w:ascii="Times New Roman" w:hAnsi="Times New Roman" w:cs="Times New Roman"/>
          <w:szCs w:val="24"/>
          <w:lang w:val="en-US"/>
        </w:rPr>
        <w:t xml:space="preserve"> de 2019;76(6</w:t>
      </w:r>
      <w:proofErr w:type="gramStart"/>
      <w:r w:rsidRPr="008377C6">
        <w:rPr>
          <w:rFonts w:ascii="Times New Roman" w:hAnsi="Times New Roman" w:cs="Times New Roman"/>
          <w:szCs w:val="24"/>
          <w:lang w:val="en-US"/>
        </w:rPr>
        <w:t>):e</w:t>
      </w:r>
      <w:proofErr w:type="gramEnd"/>
      <w:r w:rsidRPr="008377C6">
        <w:rPr>
          <w:rFonts w:ascii="Times New Roman" w:hAnsi="Times New Roman" w:cs="Times New Roman"/>
          <w:szCs w:val="24"/>
          <w:lang w:val="en-US"/>
        </w:rPr>
        <w:t xml:space="preserve">1–14. </w:t>
      </w:r>
    </w:p>
    <w:p w14:paraId="214AB076"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22.</w:t>
      </w:r>
      <w:r w:rsidRPr="008377C6">
        <w:rPr>
          <w:rFonts w:ascii="Times New Roman" w:hAnsi="Times New Roman" w:cs="Times New Roman"/>
          <w:szCs w:val="24"/>
          <w:lang w:val="en-US"/>
        </w:rPr>
        <w:tab/>
      </w:r>
      <w:proofErr w:type="spellStart"/>
      <w:r w:rsidRPr="008377C6">
        <w:rPr>
          <w:rFonts w:ascii="Times New Roman" w:hAnsi="Times New Roman" w:cs="Times New Roman"/>
          <w:szCs w:val="24"/>
          <w:lang w:val="en-US"/>
        </w:rPr>
        <w:t>Zeitlberger</w:t>
      </w:r>
      <w:proofErr w:type="spellEnd"/>
      <w:r w:rsidRPr="008377C6">
        <w:rPr>
          <w:rFonts w:ascii="Times New Roman" w:hAnsi="Times New Roman" w:cs="Times New Roman"/>
          <w:szCs w:val="24"/>
          <w:lang w:val="en-US"/>
        </w:rPr>
        <w:t xml:space="preserve"> AM, </w:t>
      </w:r>
      <w:proofErr w:type="spellStart"/>
      <w:r w:rsidRPr="008377C6">
        <w:rPr>
          <w:rFonts w:ascii="Times New Roman" w:hAnsi="Times New Roman" w:cs="Times New Roman"/>
          <w:szCs w:val="24"/>
          <w:lang w:val="en-US"/>
        </w:rPr>
        <w:t>Baticam</w:t>
      </w:r>
      <w:proofErr w:type="spellEnd"/>
      <w:r w:rsidRPr="008377C6">
        <w:rPr>
          <w:rFonts w:ascii="Times New Roman" w:hAnsi="Times New Roman" w:cs="Times New Roman"/>
          <w:szCs w:val="24"/>
          <w:lang w:val="en-US"/>
        </w:rPr>
        <w:t xml:space="preserve"> NS, Sprenger L, Tizi K, Schaller K, </w:t>
      </w:r>
      <w:proofErr w:type="spellStart"/>
      <w:r w:rsidRPr="008377C6">
        <w:rPr>
          <w:rFonts w:ascii="Times New Roman" w:hAnsi="Times New Roman" w:cs="Times New Roman"/>
          <w:szCs w:val="24"/>
          <w:lang w:val="en-US"/>
        </w:rPr>
        <w:t>Stienen</w:t>
      </w:r>
      <w:proofErr w:type="spellEnd"/>
      <w:r w:rsidRPr="008377C6">
        <w:rPr>
          <w:rFonts w:ascii="Times New Roman" w:hAnsi="Times New Roman" w:cs="Times New Roman"/>
          <w:szCs w:val="24"/>
          <w:lang w:val="en-US"/>
        </w:rPr>
        <w:t xml:space="preserve"> MN. Gender disparity in neurosurgery: A multinational survey on gender-related career satisfaction. Brain Spine. 1 de </w:t>
      </w:r>
      <w:proofErr w:type="spellStart"/>
      <w:r w:rsidRPr="008377C6">
        <w:rPr>
          <w:rFonts w:ascii="Times New Roman" w:hAnsi="Times New Roman" w:cs="Times New Roman"/>
          <w:szCs w:val="24"/>
          <w:lang w:val="en-US"/>
        </w:rPr>
        <w:t>enero</w:t>
      </w:r>
      <w:proofErr w:type="spellEnd"/>
      <w:r w:rsidRPr="008377C6">
        <w:rPr>
          <w:rFonts w:ascii="Times New Roman" w:hAnsi="Times New Roman" w:cs="Times New Roman"/>
          <w:szCs w:val="24"/>
          <w:lang w:val="en-US"/>
        </w:rPr>
        <w:t xml:space="preserve"> de </w:t>
      </w:r>
      <w:proofErr w:type="gramStart"/>
      <w:r w:rsidRPr="008377C6">
        <w:rPr>
          <w:rFonts w:ascii="Times New Roman" w:hAnsi="Times New Roman" w:cs="Times New Roman"/>
          <w:szCs w:val="24"/>
          <w:lang w:val="en-US"/>
        </w:rPr>
        <w:t>2022;2:100890</w:t>
      </w:r>
      <w:proofErr w:type="gramEnd"/>
      <w:r w:rsidRPr="008377C6">
        <w:rPr>
          <w:rFonts w:ascii="Times New Roman" w:hAnsi="Times New Roman" w:cs="Times New Roman"/>
          <w:szCs w:val="24"/>
          <w:lang w:val="en-US"/>
        </w:rPr>
        <w:t xml:space="preserve">. </w:t>
      </w:r>
    </w:p>
    <w:p w14:paraId="49605065"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23.</w:t>
      </w:r>
      <w:r w:rsidRPr="008377C6">
        <w:rPr>
          <w:rFonts w:ascii="Times New Roman" w:hAnsi="Times New Roman" w:cs="Times New Roman"/>
          <w:szCs w:val="24"/>
          <w:lang w:val="en-US"/>
        </w:rPr>
        <w:tab/>
        <w:t xml:space="preserve">Nam CS, Daignault-Newton S, Herrel LA, Kraft KH. The Future is Female: Urology Workforce Projection From 2020 to 2060. </w:t>
      </w:r>
      <w:proofErr w:type="spellStart"/>
      <w:r>
        <w:rPr>
          <w:rFonts w:ascii="Times New Roman" w:hAnsi="Times New Roman" w:cs="Times New Roman"/>
          <w:szCs w:val="24"/>
        </w:rPr>
        <w:t>Urology</w:t>
      </w:r>
      <w:proofErr w:type="spellEnd"/>
      <w:r>
        <w:rPr>
          <w:rFonts w:ascii="Times New Roman" w:hAnsi="Times New Roman" w:cs="Times New Roman"/>
          <w:szCs w:val="24"/>
        </w:rPr>
        <w:t xml:space="preserve">. 1 de abril de </w:t>
      </w:r>
      <w:proofErr w:type="gramStart"/>
      <w:r>
        <w:rPr>
          <w:rFonts w:ascii="Times New Roman" w:hAnsi="Times New Roman" w:cs="Times New Roman"/>
          <w:szCs w:val="24"/>
        </w:rPr>
        <w:t>2021;150:30</w:t>
      </w:r>
      <w:proofErr w:type="gramEnd"/>
      <w:r>
        <w:rPr>
          <w:rFonts w:ascii="Times New Roman" w:hAnsi="Times New Roman" w:cs="Times New Roman"/>
          <w:szCs w:val="24"/>
        </w:rPr>
        <w:t xml:space="preserve">–4. </w:t>
      </w:r>
    </w:p>
    <w:p w14:paraId="0EF90F02" w14:textId="77777777" w:rsidR="008377C6" w:rsidRPr="008377C6" w:rsidRDefault="008377C6" w:rsidP="008377C6">
      <w:pPr>
        <w:pStyle w:val="Bibliografa"/>
        <w:rPr>
          <w:rFonts w:ascii="Times New Roman" w:hAnsi="Times New Roman" w:cs="Times New Roman"/>
          <w:szCs w:val="24"/>
          <w:lang w:val="en-US"/>
        </w:rPr>
      </w:pPr>
      <w:r>
        <w:rPr>
          <w:rFonts w:ascii="Times New Roman" w:hAnsi="Times New Roman" w:cs="Times New Roman"/>
          <w:szCs w:val="24"/>
        </w:rPr>
        <w:t>24.</w:t>
      </w:r>
      <w:r>
        <w:rPr>
          <w:rFonts w:ascii="Times New Roman" w:hAnsi="Times New Roman" w:cs="Times New Roman"/>
          <w:szCs w:val="24"/>
        </w:rPr>
        <w:tab/>
        <w:t xml:space="preserve">Donaldson K, </w:t>
      </w:r>
      <w:proofErr w:type="spellStart"/>
      <w:r>
        <w:rPr>
          <w:rFonts w:ascii="Times New Roman" w:hAnsi="Times New Roman" w:cs="Times New Roman"/>
          <w:szCs w:val="24"/>
        </w:rPr>
        <w:t>Callahan</w:t>
      </w:r>
      <w:proofErr w:type="spellEnd"/>
      <w:r>
        <w:rPr>
          <w:rFonts w:ascii="Times New Roman" w:hAnsi="Times New Roman" w:cs="Times New Roman"/>
          <w:szCs w:val="24"/>
        </w:rPr>
        <w:t xml:space="preserve"> KE, </w:t>
      </w:r>
      <w:proofErr w:type="spellStart"/>
      <w:r>
        <w:rPr>
          <w:rFonts w:ascii="Times New Roman" w:hAnsi="Times New Roman" w:cs="Times New Roman"/>
          <w:szCs w:val="24"/>
        </w:rPr>
        <w:t>Gelinne</w:t>
      </w:r>
      <w:proofErr w:type="spellEnd"/>
      <w:r>
        <w:rPr>
          <w:rFonts w:ascii="Times New Roman" w:hAnsi="Times New Roman" w:cs="Times New Roman"/>
          <w:szCs w:val="24"/>
        </w:rPr>
        <w:t xml:space="preserve"> A, Everett W, Ames SE, Air EL, et al. </w:t>
      </w:r>
      <w:r w:rsidRPr="008377C6">
        <w:rPr>
          <w:rFonts w:ascii="Times New Roman" w:hAnsi="Times New Roman" w:cs="Times New Roman"/>
          <w:szCs w:val="24"/>
          <w:lang w:val="en-US"/>
        </w:rPr>
        <w:t xml:space="preserve">Gender diversity in United States neurosurgery training programs. J </w:t>
      </w:r>
      <w:proofErr w:type="spellStart"/>
      <w:r w:rsidRPr="008377C6">
        <w:rPr>
          <w:rFonts w:ascii="Times New Roman" w:hAnsi="Times New Roman" w:cs="Times New Roman"/>
          <w:szCs w:val="24"/>
          <w:lang w:val="en-US"/>
        </w:rPr>
        <w:t>Neurosurg</w:t>
      </w:r>
      <w:proofErr w:type="spellEnd"/>
      <w:r w:rsidRPr="008377C6">
        <w:rPr>
          <w:rFonts w:ascii="Times New Roman" w:hAnsi="Times New Roman" w:cs="Times New Roman"/>
          <w:szCs w:val="24"/>
          <w:lang w:val="en-US"/>
        </w:rPr>
        <w:t xml:space="preserve">. 29 de </w:t>
      </w:r>
      <w:proofErr w:type="spellStart"/>
      <w:r w:rsidRPr="008377C6">
        <w:rPr>
          <w:rFonts w:ascii="Times New Roman" w:hAnsi="Times New Roman" w:cs="Times New Roman"/>
          <w:szCs w:val="24"/>
          <w:lang w:val="en-US"/>
        </w:rPr>
        <w:t>enero</w:t>
      </w:r>
      <w:proofErr w:type="spellEnd"/>
      <w:r w:rsidRPr="008377C6">
        <w:rPr>
          <w:rFonts w:ascii="Times New Roman" w:hAnsi="Times New Roman" w:cs="Times New Roman"/>
          <w:szCs w:val="24"/>
          <w:lang w:val="en-US"/>
        </w:rPr>
        <w:t xml:space="preserve"> de 2021;135(3):943–8. </w:t>
      </w:r>
    </w:p>
    <w:p w14:paraId="03C16AD0"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25.</w:t>
      </w:r>
      <w:r w:rsidRPr="008377C6">
        <w:rPr>
          <w:rFonts w:ascii="Times New Roman" w:hAnsi="Times New Roman" w:cs="Times New Roman"/>
          <w:szCs w:val="24"/>
          <w:lang w:val="en-US"/>
        </w:rPr>
        <w:tab/>
        <w:t xml:space="preserve">Forster MT, Behrens M, McLean ACL, Nistor-Gallo DI, Weiss M, Maurer S. Gender disparity in German neurosurgery. J </w:t>
      </w:r>
      <w:proofErr w:type="spellStart"/>
      <w:r w:rsidRPr="008377C6">
        <w:rPr>
          <w:rFonts w:ascii="Times New Roman" w:hAnsi="Times New Roman" w:cs="Times New Roman"/>
          <w:szCs w:val="24"/>
          <w:lang w:val="en-US"/>
        </w:rPr>
        <w:t>Neurosurg</w:t>
      </w:r>
      <w:proofErr w:type="spellEnd"/>
      <w:r w:rsidRPr="008377C6">
        <w:rPr>
          <w:rFonts w:ascii="Times New Roman" w:hAnsi="Times New Roman" w:cs="Times New Roman"/>
          <w:szCs w:val="24"/>
          <w:lang w:val="en-US"/>
        </w:rPr>
        <w:t xml:space="preserve">. 10 de </w:t>
      </w:r>
      <w:proofErr w:type="spellStart"/>
      <w:r w:rsidRPr="008377C6">
        <w:rPr>
          <w:rFonts w:ascii="Times New Roman" w:hAnsi="Times New Roman" w:cs="Times New Roman"/>
          <w:szCs w:val="24"/>
          <w:lang w:val="en-US"/>
        </w:rPr>
        <w:t>septiembre</w:t>
      </w:r>
      <w:proofErr w:type="spellEnd"/>
      <w:r w:rsidRPr="008377C6">
        <w:rPr>
          <w:rFonts w:ascii="Times New Roman" w:hAnsi="Times New Roman" w:cs="Times New Roman"/>
          <w:szCs w:val="24"/>
          <w:lang w:val="en-US"/>
        </w:rPr>
        <w:t xml:space="preserve"> de 2021;136(4):1141–6. </w:t>
      </w:r>
    </w:p>
    <w:p w14:paraId="2E2B720C"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26.</w:t>
      </w:r>
      <w:r w:rsidRPr="008377C6">
        <w:rPr>
          <w:rFonts w:ascii="Times New Roman" w:hAnsi="Times New Roman" w:cs="Times New Roman"/>
          <w:szCs w:val="24"/>
          <w:lang w:val="en-US"/>
        </w:rPr>
        <w:tab/>
        <w:t xml:space="preserve">Meert C, Manon J, Cornu O. Female representation in orthopedic surgery: where do we stand in </w:t>
      </w:r>
      <w:proofErr w:type="gramStart"/>
      <w:r w:rsidRPr="008377C6">
        <w:rPr>
          <w:rFonts w:ascii="Times New Roman" w:hAnsi="Times New Roman" w:cs="Times New Roman"/>
          <w:szCs w:val="24"/>
          <w:lang w:val="en-US"/>
        </w:rPr>
        <w:t>Belgium ?</w:t>
      </w:r>
      <w:proofErr w:type="gramEnd"/>
      <w:r w:rsidRPr="008377C6">
        <w:rPr>
          <w:rFonts w:ascii="Times New Roman" w:hAnsi="Times New Roman" w:cs="Times New Roman"/>
          <w:szCs w:val="24"/>
          <w:lang w:val="en-US"/>
        </w:rPr>
        <w:t xml:space="preserve"> Acta </w:t>
      </w:r>
      <w:proofErr w:type="spellStart"/>
      <w:r w:rsidRPr="008377C6">
        <w:rPr>
          <w:rFonts w:ascii="Times New Roman" w:hAnsi="Times New Roman" w:cs="Times New Roman"/>
          <w:szCs w:val="24"/>
          <w:lang w:val="en-US"/>
        </w:rPr>
        <w:t>Orthop</w:t>
      </w:r>
      <w:proofErr w:type="spellEnd"/>
      <w:r w:rsidRPr="008377C6">
        <w:rPr>
          <w:rFonts w:ascii="Times New Roman" w:hAnsi="Times New Roman" w:cs="Times New Roman"/>
          <w:szCs w:val="24"/>
          <w:lang w:val="en-US"/>
        </w:rPr>
        <w:t xml:space="preserve"> Belg. </w:t>
      </w:r>
      <w:proofErr w:type="spellStart"/>
      <w:r w:rsidRPr="008377C6">
        <w:rPr>
          <w:rFonts w:ascii="Times New Roman" w:hAnsi="Times New Roman" w:cs="Times New Roman"/>
          <w:szCs w:val="24"/>
          <w:lang w:val="en-US"/>
        </w:rPr>
        <w:t>diciembre</w:t>
      </w:r>
      <w:proofErr w:type="spellEnd"/>
      <w:r w:rsidRPr="008377C6">
        <w:rPr>
          <w:rFonts w:ascii="Times New Roman" w:hAnsi="Times New Roman" w:cs="Times New Roman"/>
          <w:szCs w:val="24"/>
          <w:lang w:val="en-US"/>
        </w:rPr>
        <w:t xml:space="preserve"> de 2023;89(4):671–7. </w:t>
      </w:r>
    </w:p>
    <w:p w14:paraId="53C310F2"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27.</w:t>
      </w:r>
      <w:r w:rsidRPr="008377C6">
        <w:rPr>
          <w:rFonts w:ascii="Times New Roman" w:hAnsi="Times New Roman" w:cs="Times New Roman"/>
          <w:szCs w:val="24"/>
          <w:lang w:val="en-US"/>
        </w:rPr>
        <w:tab/>
        <w:t xml:space="preserve">Miller EK, LaPorte DM. Barriers to Women Entering the Field of Orthopedic Surgery. Orthopedics. </w:t>
      </w:r>
      <w:proofErr w:type="spellStart"/>
      <w:r w:rsidRPr="008377C6">
        <w:rPr>
          <w:rFonts w:ascii="Times New Roman" w:hAnsi="Times New Roman" w:cs="Times New Roman"/>
          <w:szCs w:val="24"/>
          <w:lang w:val="en-US"/>
        </w:rPr>
        <w:t>septiembre</w:t>
      </w:r>
      <w:proofErr w:type="spellEnd"/>
      <w:r w:rsidRPr="008377C6">
        <w:rPr>
          <w:rFonts w:ascii="Times New Roman" w:hAnsi="Times New Roman" w:cs="Times New Roman"/>
          <w:szCs w:val="24"/>
          <w:lang w:val="en-US"/>
        </w:rPr>
        <w:t xml:space="preserve"> de 2015;38(9):530–3. </w:t>
      </w:r>
    </w:p>
    <w:p w14:paraId="7D6E04E7"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28.</w:t>
      </w:r>
      <w:r w:rsidRPr="008377C6">
        <w:rPr>
          <w:rFonts w:ascii="Times New Roman" w:hAnsi="Times New Roman" w:cs="Times New Roman"/>
          <w:szCs w:val="24"/>
          <w:lang w:val="en-US"/>
        </w:rPr>
        <w:tab/>
        <w:t xml:space="preserve">Sinclair ESLL, Clark L. Gender gaps in publications and citations in gambling studies: Comparisons against addiction science. Psychol Addict </w:t>
      </w:r>
      <w:proofErr w:type="spellStart"/>
      <w:r w:rsidRPr="008377C6">
        <w:rPr>
          <w:rFonts w:ascii="Times New Roman" w:hAnsi="Times New Roman" w:cs="Times New Roman"/>
          <w:szCs w:val="24"/>
          <w:lang w:val="en-US"/>
        </w:rPr>
        <w:t>Behav</w:t>
      </w:r>
      <w:proofErr w:type="spellEnd"/>
      <w:r w:rsidRPr="008377C6">
        <w:rPr>
          <w:rFonts w:ascii="Times New Roman" w:hAnsi="Times New Roman" w:cs="Times New Roman"/>
          <w:szCs w:val="24"/>
          <w:lang w:val="en-US"/>
        </w:rPr>
        <w:t xml:space="preserve"> J Soc Psychol Addict </w:t>
      </w:r>
      <w:proofErr w:type="spellStart"/>
      <w:r w:rsidRPr="008377C6">
        <w:rPr>
          <w:rFonts w:ascii="Times New Roman" w:hAnsi="Times New Roman" w:cs="Times New Roman"/>
          <w:szCs w:val="24"/>
          <w:lang w:val="en-US"/>
        </w:rPr>
        <w:t>Behav</w:t>
      </w:r>
      <w:proofErr w:type="spellEnd"/>
      <w:r w:rsidRPr="008377C6">
        <w:rPr>
          <w:rFonts w:ascii="Times New Roman" w:hAnsi="Times New Roman" w:cs="Times New Roman"/>
          <w:szCs w:val="24"/>
          <w:lang w:val="en-US"/>
        </w:rPr>
        <w:t xml:space="preserve">. 18 de </w:t>
      </w:r>
      <w:proofErr w:type="spellStart"/>
      <w:r w:rsidRPr="008377C6">
        <w:rPr>
          <w:rFonts w:ascii="Times New Roman" w:hAnsi="Times New Roman" w:cs="Times New Roman"/>
          <w:szCs w:val="24"/>
          <w:lang w:val="en-US"/>
        </w:rPr>
        <w:t>enero</w:t>
      </w:r>
      <w:proofErr w:type="spellEnd"/>
      <w:r w:rsidRPr="008377C6">
        <w:rPr>
          <w:rFonts w:ascii="Times New Roman" w:hAnsi="Times New Roman" w:cs="Times New Roman"/>
          <w:szCs w:val="24"/>
          <w:lang w:val="en-US"/>
        </w:rPr>
        <w:t xml:space="preserve"> de 2024; </w:t>
      </w:r>
    </w:p>
    <w:p w14:paraId="00BF0ED4"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29.</w:t>
      </w:r>
      <w:r w:rsidRPr="008377C6">
        <w:rPr>
          <w:rFonts w:ascii="Times New Roman" w:hAnsi="Times New Roman" w:cs="Times New Roman"/>
          <w:szCs w:val="24"/>
          <w:lang w:val="en-US"/>
        </w:rPr>
        <w:tab/>
        <w:t xml:space="preserve">Grant C, Stauffer TP, Seyler TM, Wu CJ, Hinton ZW. Gender Trends in Authorship in 6 Major </w:t>
      </w:r>
      <w:proofErr w:type="spellStart"/>
      <w:r w:rsidRPr="008377C6">
        <w:rPr>
          <w:rFonts w:ascii="Times New Roman" w:hAnsi="Times New Roman" w:cs="Times New Roman"/>
          <w:szCs w:val="24"/>
          <w:lang w:val="en-US"/>
        </w:rPr>
        <w:t>Orthopaedic</w:t>
      </w:r>
      <w:proofErr w:type="spellEnd"/>
      <w:r w:rsidRPr="008377C6">
        <w:rPr>
          <w:rFonts w:ascii="Times New Roman" w:hAnsi="Times New Roman" w:cs="Times New Roman"/>
          <w:szCs w:val="24"/>
          <w:lang w:val="en-US"/>
        </w:rPr>
        <w:t xml:space="preserve"> Journals. J Bone Joint Surg Am. 9 de </w:t>
      </w:r>
      <w:proofErr w:type="spellStart"/>
      <w:r w:rsidRPr="008377C6">
        <w:rPr>
          <w:rFonts w:ascii="Times New Roman" w:hAnsi="Times New Roman" w:cs="Times New Roman"/>
          <w:szCs w:val="24"/>
          <w:lang w:val="en-US"/>
        </w:rPr>
        <w:t>enero</w:t>
      </w:r>
      <w:proofErr w:type="spellEnd"/>
      <w:r w:rsidRPr="008377C6">
        <w:rPr>
          <w:rFonts w:ascii="Times New Roman" w:hAnsi="Times New Roman" w:cs="Times New Roman"/>
          <w:szCs w:val="24"/>
          <w:lang w:val="en-US"/>
        </w:rPr>
        <w:t xml:space="preserve"> de 2024; </w:t>
      </w:r>
    </w:p>
    <w:p w14:paraId="3CA886B3"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lastRenderedPageBreak/>
        <w:t>30.</w:t>
      </w:r>
      <w:r w:rsidRPr="008377C6">
        <w:rPr>
          <w:rFonts w:ascii="Times New Roman" w:hAnsi="Times New Roman" w:cs="Times New Roman"/>
          <w:szCs w:val="24"/>
          <w:lang w:val="en-US"/>
        </w:rPr>
        <w:tab/>
        <w:t xml:space="preserve">Forkin KT, Render CM, Staffa SJ, Goobie SM. Trends in Gender of Authors of Patient Blood Management Publications. </w:t>
      </w:r>
      <w:proofErr w:type="spellStart"/>
      <w:r>
        <w:rPr>
          <w:rFonts w:ascii="Times New Roman" w:hAnsi="Times New Roman" w:cs="Times New Roman"/>
          <w:szCs w:val="24"/>
        </w:rPr>
        <w:t>Anesth</w:t>
      </w:r>
      <w:proofErr w:type="spellEnd"/>
      <w:r>
        <w:rPr>
          <w:rFonts w:ascii="Times New Roman" w:hAnsi="Times New Roman" w:cs="Times New Roman"/>
          <w:szCs w:val="24"/>
        </w:rPr>
        <w:t xml:space="preserve"> </w:t>
      </w:r>
      <w:proofErr w:type="spellStart"/>
      <w:r>
        <w:rPr>
          <w:rFonts w:ascii="Times New Roman" w:hAnsi="Times New Roman" w:cs="Times New Roman"/>
          <w:szCs w:val="24"/>
        </w:rPr>
        <w:t>Analg</w:t>
      </w:r>
      <w:proofErr w:type="spellEnd"/>
      <w:r>
        <w:rPr>
          <w:rFonts w:ascii="Times New Roman" w:hAnsi="Times New Roman" w:cs="Times New Roman"/>
          <w:szCs w:val="24"/>
        </w:rPr>
        <w:t xml:space="preserve">. 28 de diciembre de 2023; </w:t>
      </w:r>
    </w:p>
    <w:p w14:paraId="284456E6"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Organización Mundial de la Salud. Género y salud [Internet]. 2018 [citado 6 de marzo de 2024]. Disponible en: https://www.who.int/es/news-room/fact-sheets/detail/gender</w:t>
      </w:r>
    </w:p>
    <w:p w14:paraId="60C67AA3"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Organización Mundial de la Salud. Salud sexual [Internet]. [citado 6 de marzo de 2024]. Disponible en: https://www.who.int/es/health-topics/sexual-health</w:t>
      </w:r>
    </w:p>
    <w:p w14:paraId="395BAB30"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Registro Nacional de Identificación y Estado Civil. RENIEC indica cómo reconocer un DNI falsificado [Internet]. 2014 [citado 6 de marzo de 2024]. Disponible en: https://www.reniec.gob.pe/portal/detalleNota.htm?nota=862</w:t>
      </w:r>
    </w:p>
    <w:p w14:paraId="0CC32077" w14:textId="77777777" w:rsidR="008377C6" w:rsidRPr="008377C6" w:rsidRDefault="008377C6" w:rsidP="008377C6">
      <w:pPr>
        <w:pStyle w:val="Bibliografa"/>
        <w:rPr>
          <w:rFonts w:ascii="Times New Roman" w:hAnsi="Times New Roman" w:cs="Times New Roman"/>
          <w:szCs w:val="24"/>
          <w:lang w:val="en-US"/>
        </w:rPr>
      </w:pPr>
      <w:r>
        <w:rPr>
          <w:rFonts w:ascii="Times New Roman" w:hAnsi="Times New Roman" w:cs="Times New Roman"/>
          <w:szCs w:val="24"/>
        </w:rPr>
        <w:t>34.</w:t>
      </w:r>
      <w:r>
        <w:rPr>
          <w:rFonts w:ascii="Times New Roman" w:hAnsi="Times New Roman" w:cs="Times New Roman"/>
          <w:szCs w:val="24"/>
        </w:rPr>
        <w:tab/>
        <w:t xml:space="preserve">American </w:t>
      </w:r>
      <w:proofErr w:type="spellStart"/>
      <w:r>
        <w:rPr>
          <w:rFonts w:ascii="Times New Roman" w:hAnsi="Times New Roman" w:cs="Times New Roman"/>
          <w:szCs w:val="24"/>
        </w:rPr>
        <w:t>College</w:t>
      </w:r>
      <w:proofErr w:type="spellEnd"/>
      <w:r>
        <w:rPr>
          <w:rFonts w:ascii="Times New Roman" w:hAnsi="Times New Roman" w:cs="Times New Roman"/>
          <w:szCs w:val="24"/>
        </w:rPr>
        <w:t xml:space="preserve"> </w:t>
      </w:r>
      <w:proofErr w:type="spellStart"/>
      <w:r>
        <w:rPr>
          <w:rFonts w:ascii="Times New Roman" w:hAnsi="Times New Roman" w:cs="Times New Roman"/>
          <w:szCs w:val="24"/>
        </w:rPr>
        <w:t>of</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eons</w:t>
      </w:r>
      <w:proofErr w:type="spellEnd"/>
      <w:r>
        <w:rPr>
          <w:rFonts w:ascii="Times New Roman" w:hAnsi="Times New Roman" w:cs="Times New Roman"/>
          <w:szCs w:val="24"/>
        </w:rPr>
        <w:t xml:space="preserve">. ACS. [citado 7 de marzo de 2024]. </w:t>
      </w:r>
      <w:r w:rsidRPr="008377C6">
        <w:rPr>
          <w:rFonts w:ascii="Times New Roman" w:hAnsi="Times New Roman" w:cs="Times New Roman"/>
          <w:szCs w:val="24"/>
          <w:lang w:val="en-US"/>
        </w:rPr>
        <w:t xml:space="preserve">What are the surgical specialties? Disponible </w:t>
      </w:r>
      <w:proofErr w:type="spellStart"/>
      <w:r w:rsidRPr="008377C6">
        <w:rPr>
          <w:rFonts w:ascii="Times New Roman" w:hAnsi="Times New Roman" w:cs="Times New Roman"/>
          <w:szCs w:val="24"/>
          <w:lang w:val="en-US"/>
        </w:rPr>
        <w:t>en</w:t>
      </w:r>
      <w:proofErr w:type="spellEnd"/>
      <w:r w:rsidRPr="008377C6">
        <w:rPr>
          <w:rFonts w:ascii="Times New Roman" w:hAnsi="Times New Roman" w:cs="Times New Roman"/>
          <w:szCs w:val="24"/>
          <w:lang w:val="en-US"/>
        </w:rPr>
        <w:t>: https://www.facs.org/for-medical-professionals/education/online-guide-to-choosing-a-surgical-residency/guide-to-choosing-a-surgical-residency-for-medical-students/faqs/specialties/</w:t>
      </w:r>
    </w:p>
    <w:p w14:paraId="34C12868"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35.</w:t>
      </w:r>
      <w:r w:rsidRPr="008377C6">
        <w:rPr>
          <w:rFonts w:ascii="Times New Roman" w:hAnsi="Times New Roman" w:cs="Times New Roman"/>
          <w:szCs w:val="24"/>
          <w:lang w:val="en-US"/>
        </w:rPr>
        <w:tab/>
        <w:t xml:space="preserve">Lefebvre C, Hartman N, Tooze J, Manthey D. Determinants of medical specialty competitiveness. Postgrad Med J. 1 de </w:t>
      </w:r>
      <w:proofErr w:type="spellStart"/>
      <w:r w:rsidRPr="008377C6">
        <w:rPr>
          <w:rFonts w:ascii="Times New Roman" w:hAnsi="Times New Roman" w:cs="Times New Roman"/>
          <w:szCs w:val="24"/>
          <w:lang w:val="en-US"/>
        </w:rPr>
        <w:t>septiembre</w:t>
      </w:r>
      <w:proofErr w:type="spellEnd"/>
      <w:r w:rsidRPr="008377C6">
        <w:rPr>
          <w:rFonts w:ascii="Times New Roman" w:hAnsi="Times New Roman" w:cs="Times New Roman"/>
          <w:szCs w:val="24"/>
          <w:lang w:val="en-US"/>
        </w:rPr>
        <w:t xml:space="preserve"> de 2020;96(1139):511–4. </w:t>
      </w:r>
    </w:p>
    <w:p w14:paraId="7137F9F1"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36.</w:t>
      </w:r>
      <w:r w:rsidRPr="008377C6">
        <w:rPr>
          <w:rFonts w:ascii="Times New Roman" w:hAnsi="Times New Roman" w:cs="Times New Roman"/>
          <w:szCs w:val="24"/>
          <w:lang w:val="en-US"/>
        </w:rPr>
        <w:tab/>
      </w:r>
      <w:proofErr w:type="spellStart"/>
      <w:r w:rsidRPr="008377C6">
        <w:rPr>
          <w:rFonts w:ascii="Times New Roman" w:hAnsi="Times New Roman" w:cs="Times New Roman"/>
          <w:szCs w:val="24"/>
          <w:lang w:val="en-US"/>
        </w:rPr>
        <w:t>Vaysburg</w:t>
      </w:r>
      <w:proofErr w:type="spellEnd"/>
      <w:r w:rsidRPr="008377C6">
        <w:rPr>
          <w:rFonts w:ascii="Times New Roman" w:hAnsi="Times New Roman" w:cs="Times New Roman"/>
          <w:szCs w:val="24"/>
          <w:lang w:val="en-US"/>
        </w:rPr>
        <w:t xml:space="preserve"> DM, Cortez AR, </w:t>
      </w:r>
      <w:proofErr w:type="spellStart"/>
      <w:r w:rsidRPr="008377C6">
        <w:rPr>
          <w:rFonts w:ascii="Times New Roman" w:hAnsi="Times New Roman" w:cs="Times New Roman"/>
          <w:szCs w:val="24"/>
          <w:lang w:val="en-US"/>
        </w:rPr>
        <w:t>Hanseman</w:t>
      </w:r>
      <w:proofErr w:type="spellEnd"/>
      <w:r w:rsidRPr="008377C6">
        <w:rPr>
          <w:rFonts w:ascii="Times New Roman" w:hAnsi="Times New Roman" w:cs="Times New Roman"/>
          <w:szCs w:val="24"/>
          <w:lang w:val="en-US"/>
        </w:rPr>
        <w:t xml:space="preserve"> DJ, Delman AM, Morris C, Kassam AF, et al. An analysis of applicant competitiveness to general surgery, surgical subspecialties, and integrated programs. Surgery. 1 de </w:t>
      </w:r>
      <w:proofErr w:type="spellStart"/>
      <w:r w:rsidRPr="008377C6">
        <w:rPr>
          <w:rFonts w:ascii="Times New Roman" w:hAnsi="Times New Roman" w:cs="Times New Roman"/>
          <w:szCs w:val="24"/>
          <w:lang w:val="en-US"/>
        </w:rPr>
        <w:t>octubre</w:t>
      </w:r>
      <w:proofErr w:type="spellEnd"/>
      <w:r w:rsidRPr="008377C6">
        <w:rPr>
          <w:rFonts w:ascii="Times New Roman" w:hAnsi="Times New Roman" w:cs="Times New Roman"/>
          <w:szCs w:val="24"/>
          <w:lang w:val="en-US"/>
        </w:rPr>
        <w:t xml:space="preserve"> de 2021;170(4):1087–92. </w:t>
      </w:r>
    </w:p>
    <w:p w14:paraId="0B7C7C6E"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37.</w:t>
      </w:r>
      <w:r w:rsidRPr="008377C6">
        <w:rPr>
          <w:rFonts w:ascii="Times New Roman" w:hAnsi="Times New Roman" w:cs="Times New Roman"/>
          <w:szCs w:val="24"/>
          <w:lang w:val="en-US"/>
        </w:rPr>
        <w:tab/>
        <w:t xml:space="preserve">Burgos CM, Josephson A. Gender differences in the learning and teaching of surgery: a literature review. </w:t>
      </w:r>
      <w:proofErr w:type="spellStart"/>
      <w:r>
        <w:rPr>
          <w:rFonts w:ascii="Times New Roman" w:hAnsi="Times New Roman" w:cs="Times New Roman"/>
          <w:szCs w:val="24"/>
        </w:rPr>
        <w:t>Int</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15 de junio de </w:t>
      </w:r>
      <w:proofErr w:type="gramStart"/>
      <w:r>
        <w:rPr>
          <w:rFonts w:ascii="Times New Roman" w:hAnsi="Times New Roman" w:cs="Times New Roman"/>
          <w:szCs w:val="24"/>
        </w:rPr>
        <w:t>2014;5:110</w:t>
      </w:r>
      <w:proofErr w:type="gramEnd"/>
      <w:r>
        <w:rPr>
          <w:rFonts w:ascii="Times New Roman" w:hAnsi="Times New Roman" w:cs="Times New Roman"/>
          <w:szCs w:val="24"/>
        </w:rPr>
        <w:t xml:space="preserve">–24. </w:t>
      </w:r>
    </w:p>
    <w:p w14:paraId="41BE2E66"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Mathieu E, Ritchie H, </w:t>
      </w:r>
      <w:proofErr w:type="spellStart"/>
      <w:r>
        <w:rPr>
          <w:rFonts w:ascii="Times New Roman" w:hAnsi="Times New Roman" w:cs="Times New Roman"/>
          <w:szCs w:val="24"/>
        </w:rPr>
        <w:t>Rodés</w:t>
      </w:r>
      <w:proofErr w:type="spellEnd"/>
      <w:r>
        <w:rPr>
          <w:rFonts w:ascii="Times New Roman" w:hAnsi="Times New Roman" w:cs="Times New Roman"/>
          <w:szCs w:val="24"/>
        </w:rPr>
        <w:t xml:space="preserve">-Guirao L, </w:t>
      </w:r>
      <w:proofErr w:type="spellStart"/>
      <w:r>
        <w:rPr>
          <w:rFonts w:ascii="Times New Roman" w:hAnsi="Times New Roman" w:cs="Times New Roman"/>
          <w:szCs w:val="24"/>
        </w:rPr>
        <w:t>Appel</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Giattino</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Hasell</w:t>
      </w:r>
      <w:proofErr w:type="spellEnd"/>
      <w:r>
        <w:rPr>
          <w:rFonts w:ascii="Times New Roman" w:hAnsi="Times New Roman" w:cs="Times New Roman"/>
          <w:szCs w:val="24"/>
        </w:rPr>
        <w:t xml:space="preserve"> J, et al. Coronavirus </w:t>
      </w:r>
      <w:proofErr w:type="spellStart"/>
      <w:r>
        <w:rPr>
          <w:rFonts w:ascii="Times New Roman" w:hAnsi="Times New Roman" w:cs="Times New Roman"/>
          <w:szCs w:val="24"/>
        </w:rPr>
        <w:t>Pandemic</w:t>
      </w:r>
      <w:proofErr w:type="spellEnd"/>
      <w:r>
        <w:rPr>
          <w:rFonts w:ascii="Times New Roman" w:hAnsi="Times New Roman" w:cs="Times New Roman"/>
          <w:szCs w:val="24"/>
        </w:rPr>
        <w:t xml:space="preserve"> (COVID-19). </w:t>
      </w:r>
      <w:proofErr w:type="spellStart"/>
      <w:r>
        <w:rPr>
          <w:rFonts w:ascii="Times New Roman" w:hAnsi="Times New Roman" w:cs="Times New Roman"/>
          <w:szCs w:val="24"/>
        </w:rPr>
        <w:t>Our</w:t>
      </w:r>
      <w:proofErr w:type="spellEnd"/>
      <w:r>
        <w:rPr>
          <w:rFonts w:ascii="Times New Roman" w:hAnsi="Times New Roman" w:cs="Times New Roman"/>
          <w:szCs w:val="24"/>
        </w:rPr>
        <w:t xml:space="preserve"> </w:t>
      </w:r>
      <w:proofErr w:type="spellStart"/>
      <w:r>
        <w:rPr>
          <w:rFonts w:ascii="Times New Roman" w:hAnsi="Times New Roman" w:cs="Times New Roman"/>
          <w:szCs w:val="24"/>
        </w:rPr>
        <w:t>World</w:t>
      </w:r>
      <w:proofErr w:type="spellEnd"/>
      <w:r>
        <w:rPr>
          <w:rFonts w:ascii="Times New Roman" w:hAnsi="Times New Roman" w:cs="Times New Roman"/>
          <w:szCs w:val="24"/>
        </w:rPr>
        <w:t xml:space="preserve"> Data [Internet]. 5 de marzo de 2020 [citado 6 de marzo de 2024]; Disponible en: https://ourworldindata.org/coronavirus</w:t>
      </w:r>
    </w:p>
    <w:p w14:paraId="3806DFDD"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Actas de CONAREME | 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Internet]. [citado 6 de marzo de 2024]. Disponible en: https://www.conareme.org.pe/web/actas-de-CONAREME.php?anio=2020</w:t>
      </w:r>
    </w:p>
    <w:p w14:paraId="7AC6EED5"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40.</w:t>
      </w:r>
      <w:r w:rsidRPr="008377C6">
        <w:rPr>
          <w:rFonts w:ascii="Times New Roman" w:hAnsi="Times New Roman" w:cs="Times New Roman"/>
          <w:szCs w:val="24"/>
          <w:lang w:val="en-US"/>
        </w:rPr>
        <w:tab/>
        <w:t xml:space="preserve">Asaad M, </w:t>
      </w:r>
      <w:proofErr w:type="spellStart"/>
      <w:r w:rsidRPr="008377C6">
        <w:rPr>
          <w:rFonts w:ascii="Times New Roman" w:hAnsi="Times New Roman" w:cs="Times New Roman"/>
          <w:szCs w:val="24"/>
          <w:lang w:val="en-US"/>
        </w:rPr>
        <w:t>Zayegh</w:t>
      </w:r>
      <w:proofErr w:type="spellEnd"/>
      <w:r w:rsidRPr="008377C6">
        <w:rPr>
          <w:rFonts w:ascii="Times New Roman" w:hAnsi="Times New Roman" w:cs="Times New Roman"/>
          <w:szCs w:val="24"/>
          <w:lang w:val="en-US"/>
        </w:rPr>
        <w:t xml:space="preserve"> O, Badawi J, </w:t>
      </w:r>
      <w:proofErr w:type="spellStart"/>
      <w:r w:rsidRPr="008377C6">
        <w:rPr>
          <w:rFonts w:ascii="Times New Roman" w:hAnsi="Times New Roman" w:cs="Times New Roman"/>
          <w:szCs w:val="24"/>
          <w:lang w:val="en-US"/>
        </w:rPr>
        <w:t>Hmidi</w:t>
      </w:r>
      <w:proofErr w:type="spellEnd"/>
      <w:r w:rsidRPr="008377C6">
        <w:rPr>
          <w:rFonts w:ascii="Times New Roman" w:hAnsi="Times New Roman" w:cs="Times New Roman"/>
          <w:szCs w:val="24"/>
          <w:lang w:val="en-US"/>
        </w:rPr>
        <w:t xml:space="preserve"> Z </w:t>
      </w:r>
      <w:proofErr w:type="spellStart"/>
      <w:r w:rsidRPr="008377C6">
        <w:rPr>
          <w:rFonts w:ascii="Times New Roman" w:hAnsi="Times New Roman" w:cs="Times New Roman"/>
          <w:szCs w:val="24"/>
          <w:lang w:val="en-US"/>
        </w:rPr>
        <w:t>shikh</w:t>
      </w:r>
      <w:proofErr w:type="spellEnd"/>
      <w:r w:rsidRPr="008377C6">
        <w:rPr>
          <w:rFonts w:ascii="Times New Roman" w:hAnsi="Times New Roman" w:cs="Times New Roman"/>
          <w:szCs w:val="24"/>
          <w:lang w:val="en-US"/>
        </w:rPr>
        <w:t xml:space="preserve">, </w:t>
      </w:r>
      <w:proofErr w:type="spellStart"/>
      <w:r w:rsidRPr="008377C6">
        <w:rPr>
          <w:rFonts w:ascii="Times New Roman" w:hAnsi="Times New Roman" w:cs="Times New Roman"/>
          <w:szCs w:val="24"/>
          <w:lang w:val="en-US"/>
        </w:rPr>
        <w:t>Alhamid</w:t>
      </w:r>
      <w:proofErr w:type="spellEnd"/>
      <w:r w:rsidRPr="008377C6">
        <w:rPr>
          <w:rFonts w:ascii="Times New Roman" w:hAnsi="Times New Roman" w:cs="Times New Roman"/>
          <w:szCs w:val="24"/>
          <w:lang w:val="en-US"/>
        </w:rPr>
        <w:t xml:space="preserve"> A, Tarzi M, et al. Gender differences in specialty preference among medical Students at Aleppo University: a cross-sectional study. </w:t>
      </w:r>
      <w:r>
        <w:rPr>
          <w:rFonts w:ascii="Times New Roman" w:hAnsi="Times New Roman" w:cs="Times New Roman"/>
          <w:szCs w:val="24"/>
        </w:rPr>
        <w:t xml:space="preserve">BMC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Internet]. 5 de junio de 2020 [citado 27 de marzo de 2021];20. Disponible en: https://www.ncbi.nlm.nih.gov/pmc/articles/PMC7275529/</w:t>
      </w:r>
    </w:p>
    <w:p w14:paraId="3CC56182"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41.</w:t>
      </w:r>
      <w:r w:rsidRPr="008377C6">
        <w:rPr>
          <w:rFonts w:ascii="Times New Roman" w:hAnsi="Times New Roman" w:cs="Times New Roman"/>
          <w:szCs w:val="24"/>
          <w:lang w:val="en-US"/>
        </w:rPr>
        <w:tab/>
        <w:t xml:space="preserve">Rogers AC, Wren SM, McNamara DA. Gender and Specialty Influences on Personal and Professional Life Among Trainees. Ann Surg. </w:t>
      </w:r>
      <w:proofErr w:type="spellStart"/>
      <w:r w:rsidRPr="008377C6">
        <w:rPr>
          <w:rFonts w:ascii="Times New Roman" w:hAnsi="Times New Roman" w:cs="Times New Roman"/>
          <w:szCs w:val="24"/>
          <w:lang w:val="en-US"/>
        </w:rPr>
        <w:t>febrero</w:t>
      </w:r>
      <w:proofErr w:type="spellEnd"/>
      <w:r w:rsidRPr="008377C6">
        <w:rPr>
          <w:rFonts w:ascii="Times New Roman" w:hAnsi="Times New Roman" w:cs="Times New Roman"/>
          <w:szCs w:val="24"/>
          <w:lang w:val="en-US"/>
        </w:rPr>
        <w:t xml:space="preserve"> de 2019;269(2):383–7. </w:t>
      </w:r>
    </w:p>
    <w:p w14:paraId="7B3A8314"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42.</w:t>
      </w:r>
      <w:r w:rsidRPr="008377C6">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25 de octubre de 2019;132(1504):77–83. </w:t>
      </w:r>
    </w:p>
    <w:p w14:paraId="0EC381B7"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CONAREME) [Internet]. 2020 [citado 24 de marzo de 2021]. Disponible en: https://www.conareme.org.pe/web/</w:t>
      </w:r>
    </w:p>
    <w:p w14:paraId="7D540F3C"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44.</w:t>
      </w:r>
      <w:r w:rsidRPr="008377C6">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1CD9751F"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lastRenderedPageBreak/>
        <w:t>45.</w:t>
      </w:r>
      <w:r>
        <w:rPr>
          <w:rFonts w:ascii="Times New Roman" w:hAnsi="Times New Roman" w:cs="Times New Roman"/>
          <w:szCs w:val="24"/>
        </w:rPr>
        <w:tab/>
        <w:t xml:space="preserve">Medina-Neira D. </w:t>
      </w:r>
      <w:proofErr w:type="spellStart"/>
      <w:r>
        <w:rPr>
          <w:rFonts w:ascii="Times New Roman" w:hAnsi="Times New Roman" w:cs="Times New Roman"/>
          <w:szCs w:val="24"/>
        </w:rPr>
        <w:t>danimedi</w:t>
      </w:r>
      <w:proofErr w:type="spellEnd"/>
      <w:r>
        <w:rPr>
          <w:rFonts w:ascii="Times New Roman" w:hAnsi="Times New Roman" w:cs="Times New Roman"/>
          <w:szCs w:val="24"/>
        </w:rPr>
        <w:t>/</w:t>
      </w:r>
      <w:proofErr w:type="spellStart"/>
      <w:r>
        <w:rPr>
          <w:rFonts w:ascii="Times New Roman" w:hAnsi="Times New Roman" w:cs="Times New Roman"/>
          <w:szCs w:val="24"/>
        </w:rPr>
        <w:t>tesis_genero_especialidades</w:t>
      </w:r>
      <w:proofErr w:type="spellEnd"/>
      <w:r>
        <w:rPr>
          <w:rFonts w:ascii="Times New Roman" w:hAnsi="Times New Roman" w:cs="Times New Roman"/>
          <w:szCs w:val="24"/>
        </w:rPr>
        <w:t xml:space="preserve"> [Internet]. 2023 [citado 9 de enero de 2024]. Disponible en: https://github.com/danimedi/tesis_genero_especialidades</w:t>
      </w:r>
    </w:p>
    <w:p w14:paraId="5D6EF7B5"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46.</w:t>
      </w:r>
      <w:r w:rsidRPr="008377C6">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w:t>
      </w:r>
      <w:proofErr w:type="spellStart"/>
      <w:r w:rsidRPr="008377C6">
        <w:rPr>
          <w:rFonts w:ascii="Times New Roman" w:hAnsi="Times New Roman" w:cs="Times New Roman"/>
          <w:szCs w:val="24"/>
          <w:lang w:val="en-US"/>
        </w:rPr>
        <w:t>enero</w:t>
      </w:r>
      <w:proofErr w:type="spellEnd"/>
      <w:r w:rsidRPr="008377C6">
        <w:rPr>
          <w:rFonts w:ascii="Times New Roman" w:hAnsi="Times New Roman" w:cs="Times New Roman"/>
          <w:szCs w:val="24"/>
          <w:lang w:val="en-US"/>
        </w:rPr>
        <w:t xml:space="preserve"> de 2021;111(1):159–63. </w:t>
      </w:r>
    </w:p>
    <w:p w14:paraId="0521C59B"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47.</w:t>
      </w:r>
      <w:r w:rsidRPr="008377C6">
        <w:rPr>
          <w:rFonts w:ascii="Times New Roman" w:hAnsi="Times New Roman" w:cs="Times New Roman"/>
          <w:szCs w:val="24"/>
          <w:lang w:val="en-US"/>
        </w:rPr>
        <w:tab/>
      </w:r>
      <w:proofErr w:type="spellStart"/>
      <w:r w:rsidRPr="008377C6">
        <w:rPr>
          <w:rFonts w:ascii="Times New Roman" w:hAnsi="Times New Roman" w:cs="Times New Roman"/>
          <w:szCs w:val="24"/>
          <w:lang w:val="en-US"/>
        </w:rPr>
        <w:t>Benjamens</w:t>
      </w:r>
      <w:proofErr w:type="spellEnd"/>
      <w:r w:rsidRPr="008377C6">
        <w:rPr>
          <w:rFonts w:ascii="Times New Roman" w:hAnsi="Times New Roman" w:cs="Times New Roman"/>
          <w:szCs w:val="24"/>
          <w:lang w:val="en-US"/>
        </w:rPr>
        <w:t xml:space="preserve"> S, Banning LBD, van den Berg TAJ, Pol RA. Gender Disparities in Authorships and Citations in Transplantation Research. Transplant Direct. </w:t>
      </w:r>
      <w:proofErr w:type="spellStart"/>
      <w:r w:rsidRPr="008377C6">
        <w:rPr>
          <w:rFonts w:ascii="Times New Roman" w:hAnsi="Times New Roman" w:cs="Times New Roman"/>
          <w:szCs w:val="24"/>
          <w:lang w:val="en-US"/>
        </w:rPr>
        <w:t>noviembre</w:t>
      </w:r>
      <w:proofErr w:type="spellEnd"/>
      <w:r w:rsidRPr="008377C6">
        <w:rPr>
          <w:rFonts w:ascii="Times New Roman" w:hAnsi="Times New Roman" w:cs="Times New Roman"/>
          <w:szCs w:val="24"/>
          <w:lang w:val="en-US"/>
        </w:rPr>
        <w:t xml:space="preserve"> de 2020;6(11</w:t>
      </w:r>
      <w:proofErr w:type="gramStart"/>
      <w:r w:rsidRPr="008377C6">
        <w:rPr>
          <w:rFonts w:ascii="Times New Roman" w:hAnsi="Times New Roman" w:cs="Times New Roman"/>
          <w:szCs w:val="24"/>
          <w:lang w:val="en-US"/>
        </w:rPr>
        <w:t>):e</w:t>
      </w:r>
      <w:proofErr w:type="gramEnd"/>
      <w:r w:rsidRPr="008377C6">
        <w:rPr>
          <w:rFonts w:ascii="Times New Roman" w:hAnsi="Times New Roman" w:cs="Times New Roman"/>
          <w:szCs w:val="24"/>
          <w:lang w:val="en-US"/>
        </w:rPr>
        <w:t xml:space="preserve">614. </w:t>
      </w:r>
    </w:p>
    <w:p w14:paraId="7BA67F88"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48.</w:t>
      </w:r>
      <w:r w:rsidRPr="008377C6">
        <w:rPr>
          <w:rFonts w:ascii="Times New Roman" w:hAnsi="Times New Roman" w:cs="Times New Roman"/>
          <w:szCs w:val="24"/>
          <w:lang w:val="en-US"/>
        </w:rPr>
        <w:tab/>
        <w:t xml:space="preserve">Winkelmann M. </w:t>
      </w:r>
      <w:proofErr w:type="spellStart"/>
      <w:r w:rsidRPr="008377C6">
        <w:rPr>
          <w:rFonts w:ascii="Times New Roman" w:hAnsi="Times New Roman" w:cs="Times New Roman"/>
          <w:szCs w:val="24"/>
          <w:lang w:val="en-US"/>
        </w:rPr>
        <w:t>MatthiasWinkelmann</w:t>
      </w:r>
      <w:proofErr w:type="spellEnd"/>
      <w:r w:rsidRPr="008377C6">
        <w:rPr>
          <w:rFonts w:ascii="Times New Roman" w:hAnsi="Times New Roman" w:cs="Times New Roman"/>
          <w:szCs w:val="24"/>
          <w:lang w:val="en-US"/>
        </w:rPr>
        <w:t>/</w:t>
      </w:r>
      <w:proofErr w:type="spellStart"/>
      <w:r w:rsidRPr="008377C6">
        <w:rPr>
          <w:rFonts w:ascii="Times New Roman" w:hAnsi="Times New Roman" w:cs="Times New Roman"/>
          <w:szCs w:val="24"/>
          <w:lang w:val="en-US"/>
        </w:rPr>
        <w:t>firstname</w:t>
      </w:r>
      <w:proofErr w:type="spellEnd"/>
      <w:r w:rsidRPr="008377C6">
        <w:rPr>
          <w:rFonts w:ascii="Times New Roman" w:hAnsi="Times New Roman" w:cs="Times New Roman"/>
          <w:szCs w:val="24"/>
          <w:lang w:val="en-US"/>
        </w:rPr>
        <w:t xml:space="preserve">-database [Internet]. </w:t>
      </w:r>
      <w:r>
        <w:rPr>
          <w:rFonts w:ascii="Times New Roman" w:hAnsi="Times New Roman" w:cs="Times New Roman"/>
          <w:szCs w:val="24"/>
        </w:rPr>
        <w:t>2021 [citado 24 de marzo de 2021]. Disponible en: https://github.com/MatthiasWinkelmann/firstname-database</w:t>
      </w:r>
    </w:p>
    <w:p w14:paraId="3D777566"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49.</w:t>
      </w:r>
      <w:r w:rsidRPr="008377C6">
        <w:rPr>
          <w:rFonts w:ascii="Times New Roman" w:hAnsi="Times New Roman" w:cs="Times New Roman"/>
          <w:szCs w:val="24"/>
          <w:lang w:val="en-US"/>
        </w:rPr>
        <w:tab/>
        <w:t xml:space="preserve">Wickham H. Tidy Data. J Stat </w:t>
      </w:r>
      <w:proofErr w:type="spellStart"/>
      <w:r w:rsidRPr="008377C6">
        <w:rPr>
          <w:rFonts w:ascii="Times New Roman" w:hAnsi="Times New Roman" w:cs="Times New Roman"/>
          <w:szCs w:val="24"/>
          <w:lang w:val="en-US"/>
        </w:rPr>
        <w:t>Softw</w:t>
      </w:r>
      <w:proofErr w:type="spellEnd"/>
      <w:r w:rsidRPr="008377C6">
        <w:rPr>
          <w:rFonts w:ascii="Times New Roman" w:hAnsi="Times New Roman" w:cs="Times New Roman"/>
          <w:szCs w:val="24"/>
          <w:lang w:val="en-US"/>
        </w:rPr>
        <w:t xml:space="preserve">. </w:t>
      </w:r>
      <w:r>
        <w:rPr>
          <w:rFonts w:ascii="Times New Roman" w:hAnsi="Times New Roman" w:cs="Times New Roman"/>
          <w:szCs w:val="24"/>
        </w:rPr>
        <w:t xml:space="preserve">12 de septiembre de 2014;59(1):1–23. </w:t>
      </w:r>
    </w:p>
    <w:p w14:paraId="2ADFA099" w14:textId="77777777" w:rsidR="008377C6" w:rsidRPr="008377C6" w:rsidRDefault="008377C6" w:rsidP="008377C6">
      <w:pPr>
        <w:pStyle w:val="Bibliografa"/>
        <w:rPr>
          <w:rFonts w:ascii="Times New Roman" w:hAnsi="Times New Roman" w:cs="Times New Roman"/>
          <w:szCs w:val="24"/>
          <w:lang w:val="en-US"/>
        </w:rPr>
      </w:pPr>
      <w:r>
        <w:rPr>
          <w:rFonts w:ascii="Times New Roman" w:hAnsi="Times New Roman" w:cs="Times New Roman"/>
          <w:szCs w:val="24"/>
        </w:rPr>
        <w:t>50.</w:t>
      </w:r>
      <w:r>
        <w:rPr>
          <w:rFonts w:ascii="Times New Roman" w:hAnsi="Times New Roman" w:cs="Times New Roman"/>
          <w:szCs w:val="24"/>
        </w:rPr>
        <w:tab/>
        <w:t xml:space="preserve">R Core </w:t>
      </w:r>
      <w:proofErr w:type="spellStart"/>
      <w:r>
        <w:rPr>
          <w:rFonts w:ascii="Times New Roman" w:hAnsi="Times New Roman" w:cs="Times New Roman"/>
          <w:szCs w:val="24"/>
        </w:rPr>
        <w:t>Team</w:t>
      </w:r>
      <w:proofErr w:type="spellEnd"/>
      <w:r>
        <w:rPr>
          <w:rFonts w:ascii="Times New Roman" w:hAnsi="Times New Roman" w:cs="Times New Roman"/>
          <w:szCs w:val="24"/>
        </w:rPr>
        <w:t xml:space="preserve">. </w:t>
      </w:r>
      <w:r w:rsidRPr="008377C6">
        <w:rPr>
          <w:rFonts w:ascii="Times New Roman" w:hAnsi="Times New Roman" w:cs="Times New Roman"/>
          <w:szCs w:val="24"/>
          <w:lang w:val="en-US"/>
        </w:rPr>
        <w:t xml:space="preserve">R: A language and environment   for statistical computing [Internet]. Vienna, Austria: R Foundation for Statistical Computing; 2021. Disponible </w:t>
      </w:r>
      <w:proofErr w:type="spellStart"/>
      <w:r w:rsidRPr="008377C6">
        <w:rPr>
          <w:rFonts w:ascii="Times New Roman" w:hAnsi="Times New Roman" w:cs="Times New Roman"/>
          <w:szCs w:val="24"/>
          <w:lang w:val="en-US"/>
        </w:rPr>
        <w:t>en</w:t>
      </w:r>
      <w:proofErr w:type="spellEnd"/>
      <w:r w:rsidRPr="008377C6">
        <w:rPr>
          <w:rFonts w:ascii="Times New Roman" w:hAnsi="Times New Roman" w:cs="Times New Roman"/>
          <w:szCs w:val="24"/>
          <w:lang w:val="en-US"/>
        </w:rPr>
        <w:t>: https://www.R-project.org/</w:t>
      </w:r>
    </w:p>
    <w:p w14:paraId="6020DF8D"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51.</w:t>
      </w:r>
      <w:r w:rsidRPr="008377C6">
        <w:rPr>
          <w:rFonts w:ascii="Times New Roman" w:hAnsi="Times New Roman" w:cs="Times New Roman"/>
          <w:szCs w:val="24"/>
          <w:lang w:val="en-US"/>
        </w:rPr>
        <w:tab/>
        <w:t xml:space="preserve">Dettori JR. Loss to follow-up. Evid-Based Spine-Care J. </w:t>
      </w:r>
      <w:proofErr w:type="spellStart"/>
      <w:r w:rsidRPr="008377C6">
        <w:rPr>
          <w:rFonts w:ascii="Times New Roman" w:hAnsi="Times New Roman" w:cs="Times New Roman"/>
          <w:szCs w:val="24"/>
          <w:lang w:val="en-US"/>
        </w:rPr>
        <w:t>febrero</w:t>
      </w:r>
      <w:proofErr w:type="spellEnd"/>
      <w:r w:rsidRPr="008377C6">
        <w:rPr>
          <w:rFonts w:ascii="Times New Roman" w:hAnsi="Times New Roman" w:cs="Times New Roman"/>
          <w:szCs w:val="24"/>
          <w:lang w:val="en-US"/>
        </w:rPr>
        <w:t xml:space="preserve"> de 2011;2(1):7–10. </w:t>
      </w:r>
    </w:p>
    <w:p w14:paraId="682D197C"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52.</w:t>
      </w:r>
      <w:r w:rsidRPr="008377C6">
        <w:rPr>
          <w:rFonts w:ascii="Times New Roman" w:hAnsi="Times New Roman" w:cs="Times New Roman"/>
          <w:szCs w:val="24"/>
          <w:lang w:val="en-US"/>
        </w:rPr>
        <w:tab/>
        <w:t xml:space="preserve">Lee CW. Gender Difference and Specialty Preference in Medical Career Choice. Korean J Med Educ. </w:t>
      </w:r>
      <w:proofErr w:type="spellStart"/>
      <w:r w:rsidRPr="008377C6">
        <w:rPr>
          <w:rFonts w:ascii="Times New Roman" w:hAnsi="Times New Roman" w:cs="Times New Roman"/>
          <w:szCs w:val="24"/>
          <w:lang w:val="en-US"/>
        </w:rPr>
        <w:t>marzo</w:t>
      </w:r>
      <w:proofErr w:type="spellEnd"/>
      <w:r w:rsidRPr="008377C6">
        <w:rPr>
          <w:rFonts w:ascii="Times New Roman" w:hAnsi="Times New Roman" w:cs="Times New Roman"/>
          <w:szCs w:val="24"/>
          <w:lang w:val="en-US"/>
        </w:rPr>
        <w:t xml:space="preserve"> de 2013;25(1):15–21. </w:t>
      </w:r>
    </w:p>
    <w:p w14:paraId="25378E27"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53.</w:t>
      </w:r>
      <w:r w:rsidRPr="008377C6">
        <w:rPr>
          <w:rFonts w:ascii="Times New Roman" w:hAnsi="Times New Roman" w:cs="Times New Roman"/>
          <w:szCs w:val="24"/>
          <w:lang w:val="en-US"/>
        </w:rPr>
        <w:tab/>
        <w:t xml:space="preserve">Kawamoto R, Ninomiya D, Kasai Y, Kusunoki T, Ohtsuka N, </w:t>
      </w:r>
      <w:proofErr w:type="spellStart"/>
      <w:r w:rsidRPr="008377C6">
        <w:rPr>
          <w:rFonts w:ascii="Times New Roman" w:hAnsi="Times New Roman" w:cs="Times New Roman"/>
          <w:szCs w:val="24"/>
          <w:lang w:val="en-US"/>
        </w:rPr>
        <w:t>Kumagi</w:t>
      </w:r>
      <w:proofErr w:type="spellEnd"/>
      <w:r w:rsidRPr="008377C6">
        <w:rPr>
          <w:rFonts w:ascii="Times New Roman" w:hAnsi="Times New Roman" w:cs="Times New Roman"/>
          <w:szCs w:val="24"/>
          <w:lang w:val="en-US"/>
        </w:rPr>
        <w:t xml:space="preserve"> T, et al. Gender difference in preference of specialty as a career choice among Japanese medical students. </w:t>
      </w:r>
      <w:r>
        <w:rPr>
          <w:rFonts w:ascii="Times New Roman" w:hAnsi="Times New Roman" w:cs="Times New Roman"/>
          <w:szCs w:val="24"/>
        </w:rPr>
        <w:t xml:space="preserve">BMC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10 de noviembre de 2016;16(1):288. </w:t>
      </w:r>
    </w:p>
    <w:p w14:paraId="5F553B6B" w14:textId="77777777" w:rsidR="008377C6" w:rsidRPr="008377C6" w:rsidRDefault="008377C6" w:rsidP="008377C6">
      <w:pPr>
        <w:pStyle w:val="Bibliografa"/>
        <w:rPr>
          <w:rFonts w:ascii="Times New Roman" w:hAnsi="Times New Roman" w:cs="Times New Roman"/>
          <w:szCs w:val="24"/>
          <w:lang w:val="en-US"/>
        </w:rPr>
      </w:pPr>
      <w:r>
        <w:rPr>
          <w:rFonts w:ascii="Times New Roman" w:hAnsi="Times New Roman" w:cs="Times New Roman"/>
          <w:szCs w:val="24"/>
        </w:rPr>
        <w:t>54.</w:t>
      </w:r>
      <w:r>
        <w:rPr>
          <w:rFonts w:ascii="Times New Roman" w:hAnsi="Times New Roman" w:cs="Times New Roman"/>
          <w:szCs w:val="24"/>
        </w:rPr>
        <w:tab/>
        <w:t xml:space="preserve">Lambert EM, </w:t>
      </w:r>
      <w:proofErr w:type="spellStart"/>
      <w:r>
        <w:rPr>
          <w:rFonts w:ascii="Times New Roman" w:hAnsi="Times New Roman" w:cs="Times New Roman"/>
          <w:szCs w:val="24"/>
        </w:rPr>
        <w:t>Holmboe</w:t>
      </w:r>
      <w:proofErr w:type="spellEnd"/>
      <w:r>
        <w:rPr>
          <w:rFonts w:ascii="Times New Roman" w:hAnsi="Times New Roman" w:cs="Times New Roman"/>
          <w:szCs w:val="24"/>
        </w:rPr>
        <w:t xml:space="preserve"> ES. </w:t>
      </w:r>
      <w:r w:rsidRPr="008377C6">
        <w:rPr>
          <w:rFonts w:ascii="Times New Roman" w:hAnsi="Times New Roman" w:cs="Times New Roman"/>
          <w:szCs w:val="24"/>
          <w:lang w:val="en-US"/>
        </w:rPr>
        <w:t xml:space="preserve">The Relationship between Specialty Choice and Gender of U.S. Medical Students, 1990–2003. </w:t>
      </w:r>
      <w:proofErr w:type="spellStart"/>
      <w:r w:rsidRPr="008377C6">
        <w:rPr>
          <w:rFonts w:ascii="Times New Roman" w:hAnsi="Times New Roman" w:cs="Times New Roman"/>
          <w:szCs w:val="24"/>
          <w:lang w:val="en-US"/>
        </w:rPr>
        <w:t>Acad</w:t>
      </w:r>
      <w:proofErr w:type="spellEnd"/>
      <w:r w:rsidRPr="008377C6">
        <w:rPr>
          <w:rFonts w:ascii="Times New Roman" w:hAnsi="Times New Roman" w:cs="Times New Roman"/>
          <w:szCs w:val="24"/>
          <w:lang w:val="en-US"/>
        </w:rPr>
        <w:t xml:space="preserve"> Med. </w:t>
      </w:r>
      <w:proofErr w:type="spellStart"/>
      <w:r w:rsidRPr="008377C6">
        <w:rPr>
          <w:rFonts w:ascii="Times New Roman" w:hAnsi="Times New Roman" w:cs="Times New Roman"/>
          <w:szCs w:val="24"/>
          <w:lang w:val="en-US"/>
        </w:rPr>
        <w:t>septiembre</w:t>
      </w:r>
      <w:proofErr w:type="spellEnd"/>
      <w:r w:rsidRPr="008377C6">
        <w:rPr>
          <w:rFonts w:ascii="Times New Roman" w:hAnsi="Times New Roman" w:cs="Times New Roman"/>
          <w:szCs w:val="24"/>
          <w:lang w:val="en-US"/>
        </w:rPr>
        <w:t xml:space="preserve"> de 2005;80(9):797. </w:t>
      </w:r>
    </w:p>
    <w:p w14:paraId="63D55C20"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55.</w:t>
      </w:r>
      <w:r w:rsidRPr="008377C6">
        <w:rPr>
          <w:rFonts w:ascii="Times New Roman" w:hAnsi="Times New Roman" w:cs="Times New Roman"/>
          <w:szCs w:val="24"/>
          <w:lang w:val="en-US"/>
        </w:rPr>
        <w:tab/>
        <w:t xml:space="preserve">Wynn J, Putra LJ. Patient preference for urologist gender. Int J Urol. 2021;28(2):170–5. </w:t>
      </w:r>
    </w:p>
    <w:p w14:paraId="0B3C12D1"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56.</w:t>
      </w:r>
      <w:r w:rsidRPr="008377C6">
        <w:rPr>
          <w:rFonts w:ascii="Times New Roman" w:hAnsi="Times New Roman" w:cs="Times New Roman"/>
          <w:szCs w:val="24"/>
          <w:lang w:val="en-US"/>
        </w:rPr>
        <w:tab/>
        <w:t xml:space="preserve">Kim SO, Kang TW, Kwon D. Gender Preferences for Urologists: Women Prefer Female Urologists. </w:t>
      </w:r>
      <w:proofErr w:type="spellStart"/>
      <w:r>
        <w:rPr>
          <w:rFonts w:ascii="Times New Roman" w:hAnsi="Times New Roman" w:cs="Times New Roman"/>
          <w:szCs w:val="24"/>
        </w:rPr>
        <w:t>Urol</w:t>
      </w:r>
      <w:proofErr w:type="spellEnd"/>
      <w:r>
        <w:rPr>
          <w:rFonts w:ascii="Times New Roman" w:hAnsi="Times New Roman" w:cs="Times New Roman"/>
          <w:szCs w:val="24"/>
        </w:rPr>
        <w:t xml:space="preserve"> J. 16 de marzo de 2017;14(2):3018–22. </w:t>
      </w:r>
    </w:p>
    <w:p w14:paraId="1AAA9194" w14:textId="77777777" w:rsidR="008377C6" w:rsidRPr="008377C6" w:rsidRDefault="008377C6" w:rsidP="008377C6">
      <w:pPr>
        <w:pStyle w:val="Bibliografa"/>
        <w:rPr>
          <w:rFonts w:ascii="Times New Roman" w:hAnsi="Times New Roman" w:cs="Times New Roman"/>
          <w:szCs w:val="24"/>
          <w:lang w:val="en-US"/>
        </w:rPr>
      </w:pPr>
      <w:r>
        <w:rPr>
          <w:rFonts w:ascii="Times New Roman" w:hAnsi="Times New Roman" w:cs="Times New Roman"/>
          <w:szCs w:val="24"/>
        </w:rPr>
        <w:t>57.</w:t>
      </w:r>
      <w:r>
        <w:rPr>
          <w:rFonts w:ascii="Times New Roman" w:hAnsi="Times New Roman" w:cs="Times New Roman"/>
          <w:szCs w:val="24"/>
        </w:rPr>
        <w:tab/>
      </w:r>
      <w:proofErr w:type="spellStart"/>
      <w:r>
        <w:rPr>
          <w:rFonts w:ascii="Times New Roman" w:hAnsi="Times New Roman" w:cs="Times New Roman"/>
          <w:szCs w:val="24"/>
        </w:rPr>
        <w:t>Vivekanantha</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Dao</w:t>
      </w:r>
      <w:proofErr w:type="spellEnd"/>
      <w:r>
        <w:rPr>
          <w:rFonts w:ascii="Times New Roman" w:hAnsi="Times New Roman" w:cs="Times New Roman"/>
          <w:szCs w:val="24"/>
        </w:rPr>
        <w:t xml:space="preserve"> A, </w:t>
      </w:r>
      <w:proofErr w:type="spellStart"/>
      <w:r>
        <w:rPr>
          <w:rFonts w:ascii="Times New Roman" w:hAnsi="Times New Roman" w:cs="Times New Roman"/>
          <w:szCs w:val="24"/>
        </w:rPr>
        <w:t>Hiemstra</w:t>
      </w:r>
      <w:proofErr w:type="spellEnd"/>
      <w:r>
        <w:rPr>
          <w:rFonts w:ascii="Times New Roman" w:hAnsi="Times New Roman" w:cs="Times New Roman"/>
          <w:szCs w:val="24"/>
        </w:rPr>
        <w:t xml:space="preserve"> L, Shields M, Chan A, </w:t>
      </w:r>
      <w:proofErr w:type="spellStart"/>
      <w:r>
        <w:rPr>
          <w:rFonts w:ascii="Times New Roman" w:hAnsi="Times New Roman" w:cs="Times New Roman"/>
          <w:szCs w:val="24"/>
        </w:rPr>
        <w:t>Wadey</w:t>
      </w:r>
      <w:proofErr w:type="spellEnd"/>
      <w:r>
        <w:rPr>
          <w:rFonts w:ascii="Times New Roman" w:hAnsi="Times New Roman" w:cs="Times New Roman"/>
          <w:szCs w:val="24"/>
        </w:rPr>
        <w:t xml:space="preserve"> V, et al. </w:t>
      </w:r>
      <w:r w:rsidRPr="008377C6">
        <w:rPr>
          <w:rFonts w:ascii="Times New Roman" w:hAnsi="Times New Roman" w:cs="Times New Roman"/>
          <w:szCs w:val="24"/>
          <w:lang w:val="en-US"/>
        </w:rPr>
        <w:t xml:space="preserve">Gender Representation in Major </w:t>
      </w:r>
      <w:proofErr w:type="spellStart"/>
      <w:r w:rsidRPr="008377C6">
        <w:rPr>
          <w:rFonts w:ascii="Times New Roman" w:hAnsi="Times New Roman" w:cs="Times New Roman"/>
          <w:szCs w:val="24"/>
          <w:lang w:val="en-US"/>
        </w:rPr>
        <w:t>Orthopaedic</w:t>
      </w:r>
      <w:proofErr w:type="spellEnd"/>
      <w:r w:rsidRPr="008377C6">
        <w:rPr>
          <w:rFonts w:ascii="Times New Roman" w:hAnsi="Times New Roman" w:cs="Times New Roman"/>
          <w:szCs w:val="24"/>
          <w:lang w:val="en-US"/>
        </w:rPr>
        <w:t xml:space="preserve"> Surgery Meetings: A Quantitative Analysis. JBJS Open Access. </w:t>
      </w:r>
      <w:proofErr w:type="spellStart"/>
      <w:r w:rsidRPr="008377C6">
        <w:rPr>
          <w:rFonts w:ascii="Times New Roman" w:hAnsi="Times New Roman" w:cs="Times New Roman"/>
          <w:szCs w:val="24"/>
          <w:lang w:val="en-US"/>
        </w:rPr>
        <w:t>diciembre</w:t>
      </w:r>
      <w:proofErr w:type="spellEnd"/>
      <w:r w:rsidRPr="008377C6">
        <w:rPr>
          <w:rFonts w:ascii="Times New Roman" w:hAnsi="Times New Roman" w:cs="Times New Roman"/>
          <w:szCs w:val="24"/>
          <w:lang w:val="en-US"/>
        </w:rPr>
        <w:t xml:space="preserve"> de 2023;8(4</w:t>
      </w:r>
      <w:proofErr w:type="gramStart"/>
      <w:r w:rsidRPr="008377C6">
        <w:rPr>
          <w:rFonts w:ascii="Times New Roman" w:hAnsi="Times New Roman" w:cs="Times New Roman"/>
          <w:szCs w:val="24"/>
          <w:lang w:val="en-US"/>
        </w:rPr>
        <w:t>):e</w:t>
      </w:r>
      <w:proofErr w:type="gramEnd"/>
      <w:r w:rsidRPr="008377C6">
        <w:rPr>
          <w:rFonts w:ascii="Times New Roman" w:hAnsi="Times New Roman" w:cs="Times New Roman"/>
          <w:szCs w:val="24"/>
          <w:lang w:val="en-US"/>
        </w:rPr>
        <w:t xml:space="preserve">23.00067. </w:t>
      </w:r>
    </w:p>
    <w:p w14:paraId="1C9F9058"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58.</w:t>
      </w:r>
      <w:r w:rsidRPr="008377C6">
        <w:rPr>
          <w:rFonts w:ascii="Times New Roman" w:hAnsi="Times New Roman" w:cs="Times New Roman"/>
          <w:szCs w:val="24"/>
          <w:lang w:val="en-US"/>
        </w:rPr>
        <w:tab/>
        <w:t xml:space="preserve">Efe IE, Aliyeva I, </w:t>
      </w:r>
      <w:proofErr w:type="spellStart"/>
      <w:r w:rsidRPr="008377C6">
        <w:rPr>
          <w:rFonts w:ascii="Times New Roman" w:hAnsi="Times New Roman" w:cs="Times New Roman"/>
          <w:szCs w:val="24"/>
          <w:lang w:val="en-US"/>
        </w:rPr>
        <w:t>Beyaztas</w:t>
      </w:r>
      <w:proofErr w:type="spellEnd"/>
      <w:r w:rsidRPr="008377C6">
        <w:rPr>
          <w:rFonts w:ascii="Times New Roman" w:hAnsi="Times New Roman" w:cs="Times New Roman"/>
          <w:szCs w:val="24"/>
          <w:lang w:val="en-US"/>
        </w:rPr>
        <w:t xml:space="preserve"> D, Swiatek VM, Esene IN, Abdulrauf SI. Gender Differences in Perceptions and Attitudes of Medical Students Toward Neurosurgery: A German Nationwide Survey. World </w:t>
      </w:r>
      <w:proofErr w:type="spellStart"/>
      <w:r w:rsidRPr="008377C6">
        <w:rPr>
          <w:rFonts w:ascii="Times New Roman" w:hAnsi="Times New Roman" w:cs="Times New Roman"/>
          <w:szCs w:val="24"/>
          <w:lang w:val="en-US"/>
        </w:rPr>
        <w:t>Neurosurg</w:t>
      </w:r>
      <w:proofErr w:type="spellEnd"/>
      <w:r w:rsidRPr="008377C6">
        <w:rPr>
          <w:rFonts w:ascii="Times New Roman" w:hAnsi="Times New Roman" w:cs="Times New Roman"/>
          <w:szCs w:val="24"/>
          <w:lang w:val="en-US"/>
        </w:rPr>
        <w:t xml:space="preserve">. 1 de </w:t>
      </w:r>
      <w:proofErr w:type="spellStart"/>
      <w:r w:rsidRPr="008377C6">
        <w:rPr>
          <w:rFonts w:ascii="Times New Roman" w:hAnsi="Times New Roman" w:cs="Times New Roman"/>
          <w:szCs w:val="24"/>
          <w:lang w:val="en-US"/>
        </w:rPr>
        <w:t>julio</w:t>
      </w:r>
      <w:proofErr w:type="spellEnd"/>
      <w:r w:rsidRPr="008377C6">
        <w:rPr>
          <w:rFonts w:ascii="Times New Roman" w:hAnsi="Times New Roman" w:cs="Times New Roman"/>
          <w:szCs w:val="24"/>
          <w:lang w:val="en-US"/>
        </w:rPr>
        <w:t xml:space="preserve"> de </w:t>
      </w:r>
      <w:proofErr w:type="gramStart"/>
      <w:r w:rsidRPr="008377C6">
        <w:rPr>
          <w:rFonts w:ascii="Times New Roman" w:hAnsi="Times New Roman" w:cs="Times New Roman"/>
          <w:szCs w:val="24"/>
          <w:lang w:val="en-US"/>
        </w:rPr>
        <w:t>2022;163:96</w:t>
      </w:r>
      <w:proofErr w:type="gramEnd"/>
      <w:r w:rsidRPr="008377C6">
        <w:rPr>
          <w:rFonts w:ascii="Times New Roman" w:hAnsi="Times New Roman" w:cs="Times New Roman"/>
          <w:szCs w:val="24"/>
          <w:lang w:val="en-US"/>
        </w:rPr>
        <w:t xml:space="preserve">-103.e2. </w:t>
      </w:r>
    </w:p>
    <w:p w14:paraId="30712E93"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59.</w:t>
      </w:r>
      <w:r w:rsidRPr="008377C6">
        <w:rPr>
          <w:rFonts w:ascii="Times New Roman" w:hAnsi="Times New Roman" w:cs="Times New Roman"/>
          <w:szCs w:val="24"/>
          <w:lang w:val="en-US"/>
        </w:rPr>
        <w:tab/>
      </w:r>
      <w:proofErr w:type="spellStart"/>
      <w:r w:rsidRPr="008377C6">
        <w:rPr>
          <w:rFonts w:ascii="Times New Roman" w:hAnsi="Times New Roman" w:cs="Times New Roman"/>
          <w:szCs w:val="24"/>
          <w:lang w:val="en-US"/>
        </w:rPr>
        <w:t>Gadjradj</w:t>
      </w:r>
      <w:proofErr w:type="spellEnd"/>
      <w:r w:rsidRPr="008377C6">
        <w:rPr>
          <w:rFonts w:ascii="Times New Roman" w:hAnsi="Times New Roman" w:cs="Times New Roman"/>
          <w:szCs w:val="24"/>
          <w:lang w:val="en-US"/>
        </w:rPr>
        <w:t xml:space="preserve"> PS, </w:t>
      </w:r>
      <w:proofErr w:type="spellStart"/>
      <w:r w:rsidRPr="008377C6">
        <w:rPr>
          <w:rFonts w:ascii="Times New Roman" w:hAnsi="Times New Roman" w:cs="Times New Roman"/>
          <w:szCs w:val="24"/>
          <w:lang w:val="en-US"/>
        </w:rPr>
        <w:t>Matawlie</w:t>
      </w:r>
      <w:proofErr w:type="spellEnd"/>
      <w:r w:rsidRPr="008377C6">
        <w:rPr>
          <w:rFonts w:ascii="Times New Roman" w:hAnsi="Times New Roman" w:cs="Times New Roman"/>
          <w:szCs w:val="24"/>
          <w:lang w:val="en-US"/>
        </w:rPr>
        <w:t xml:space="preserve"> RHS, Voigt I, </w:t>
      </w:r>
      <w:proofErr w:type="spellStart"/>
      <w:r w:rsidRPr="008377C6">
        <w:rPr>
          <w:rFonts w:ascii="Times New Roman" w:hAnsi="Times New Roman" w:cs="Times New Roman"/>
          <w:szCs w:val="24"/>
          <w:lang w:val="en-US"/>
        </w:rPr>
        <w:t>Harhangi</w:t>
      </w:r>
      <w:proofErr w:type="spellEnd"/>
      <w:r w:rsidRPr="008377C6">
        <w:rPr>
          <w:rFonts w:ascii="Times New Roman" w:hAnsi="Times New Roman" w:cs="Times New Roman"/>
          <w:szCs w:val="24"/>
          <w:lang w:val="en-US"/>
        </w:rPr>
        <w:t xml:space="preserve"> BS, </w:t>
      </w:r>
      <w:proofErr w:type="spellStart"/>
      <w:r w:rsidRPr="008377C6">
        <w:rPr>
          <w:rFonts w:ascii="Times New Roman" w:hAnsi="Times New Roman" w:cs="Times New Roman"/>
          <w:szCs w:val="24"/>
          <w:lang w:val="en-US"/>
        </w:rPr>
        <w:t>Vleggeert-Lankamp</w:t>
      </w:r>
      <w:proofErr w:type="spellEnd"/>
      <w:r w:rsidRPr="008377C6">
        <w:rPr>
          <w:rFonts w:ascii="Times New Roman" w:hAnsi="Times New Roman" w:cs="Times New Roman"/>
          <w:szCs w:val="24"/>
          <w:lang w:val="en-US"/>
        </w:rPr>
        <w:t xml:space="preserve"> CLAM. Gender Differences Between Male and Female Neurosurgeons: Is There Equality for All? </w:t>
      </w:r>
      <w:proofErr w:type="spellStart"/>
      <w:r>
        <w:rPr>
          <w:rFonts w:ascii="Times New Roman" w:hAnsi="Times New Roman" w:cs="Times New Roman"/>
          <w:szCs w:val="24"/>
        </w:rPr>
        <w:t>World</w:t>
      </w:r>
      <w:proofErr w:type="spellEnd"/>
      <w:r>
        <w:rPr>
          <w:rFonts w:ascii="Times New Roman" w:hAnsi="Times New Roman" w:cs="Times New Roman"/>
          <w:szCs w:val="24"/>
        </w:rPr>
        <w:t xml:space="preserve"> </w:t>
      </w:r>
      <w:proofErr w:type="spellStart"/>
      <w:r>
        <w:rPr>
          <w:rFonts w:ascii="Times New Roman" w:hAnsi="Times New Roman" w:cs="Times New Roman"/>
          <w:szCs w:val="24"/>
        </w:rPr>
        <w:t>Neurosurg</w:t>
      </w:r>
      <w:proofErr w:type="spellEnd"/>
      <w:r>
        <w:rPr>
          <w:rFonts w:ascii="Times New Roman" w:hAnsi="Times New Roman" w:cs="Times New Roman"/>
          <w:szCs w:val="24"/>
        </w:rPr>
        <w:t xml:space="preserve">. 1 de abril de </w:t>
      </w:r>
      <w:proofErr w:type="gramStart"/>
      <w:r>
        <w:rPr>
          <w:rFonts w:ascii="Times New Roman" w:hAnsi="Times New Roman" w:cs="Times New Roman"/>
          <w:szCs w:val="24"/>
        </w:rPr>
        <w:t>2020;136:348</w:t>
      </w:r>
      <w:proofErr w:type="gramEnd"/>
      <w:r>
        <w:rPr>
          <w:rFonts w:ascii="Times New Roman" w:hAnsi="Times New Roman" w:cs="Times New Roman"/>
          <w:szCs w:val="24"/>
        </w:rPr>
        <w:t xml:space="preserve">–56. </w:t>
      </w:r>
    </w:p>
    <w:p w14:paraId="0114967F" w14:textId="77777777" w:rsidR="008377C6" w:rsidRPr="008377C6" w:rsidRDefault="008377C6" w:rsidP="008377C6">
      <w:pPr>
        <w:pStyle w:val="Bibliografa"/>
        <w:rPr>
          <w:rFonts w:ascii="Times New Roman" w:hAnsi="Times New Roman" w:cs="Times New Roman"/>
          <w:szCs w:val="24"/>
          <w:lang w:val="en-US"/>
        </w:rPr>
      </w:pPr>
      <w:r>
        <w:rPr>
          <w:rFonts w:ascii="Times New Roman" w:hAnsi="Times New Roman" w:cs="Times New Roman"/>
          <w:szCs w:val="24"/>
        </w:rPr>
        <w:t>60.</w:t>
      </w:r>
      <w:r>
        <w:rPr>
          <w:rFonts w:ascii="Times New Roman" w:hAnsi="Times New Roman" w:cs="Times New Roman"/>
          <w:szCs w:val="24"/>
        </w:rPr>
        <w:tab/>
        <w:t xml:space="preserve">Aslan A, </w:t>
      </w:r>
      <w:proofErr w:type="spellStart"/>
      <w:r>
        <w:rPr>
          <w:rFonts w:ascii="Times New Roman" w:hAnsi="Times New Roman" w:cs="Times New Roman"/>
          <w:szCs w:val="24"/>
        </w:rPr>
        <w:t>Kuzucu</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Karaaslan</w:t>
      </w:r>
      <w:proofErr w:type="spellEnd"/>
      <w:r>
        <w:rPr>
          <w:rFonts w:ascii="Times New Roman" w:hAnsi="Times New Roman" w:cs="Times New Roman"/>
          <w:szCs w:val="24"/>
        </w:rPr>
        <w:t xml:space="preserve"> B, </w:t>
      </w:r>
      <w:proofErr w:type="spellStart"/>
      <w:r>
        <w:rPr>
          <w:rFonts w:ascii="Times New Roman" w:hAnsi="Times New Roman" w:cs="Times New Roman"/>
          <w:szCs w:val="24"/>
        </w:rPr>
        <w:t>Börcek</w:t>
      </w:r>
      <w:proofErr w:type="spellEnd"/>
      <w:r>
        <w:rPr>
          <w:rFonts w:ascii="Times New Roman" w:hAnsi="Times New Roman" w:cs="Times New Roman"/>
          <w:szCs w:val="24"/>
        </w:rPr>
        <w:t xml:space="preserve"> AÖ. </w:t>
      </w:r>
      <w:r w:rsidRPr="008377C6">
        <w:rPr>
          <w:rFonts w:ascii="Times New Roman" w:hAnsi="Times New Roman" w:cs="Times New Roman"/>
          <w:szCs w:val="24"/>
          <w:lang w:val="en-US"/>
        </w:rPr>
        <w:t xml:space="preserve">Women in Neurosurgery: Gender Differences in Authorship in High-Impact Neurosurgery Journals through the Last Two Decades. World </w:t>
      </w:r>
      <w:proofErr w:type="spellStart"/>
      <w:r w:rsidRPr="008377C6">
        <w:rPr>
          <w:rFonts w:ascii="Times New Roman" w:hAnsi="Times New Roman" w:cs="Times New Roman"/>
          <w:szCs w:val="24"/>
          <w:lang w:val="en-US"/>
        </w:rPr>
        <w:t>Neurosurg</w:t>
      </w:r>
      <w:proofErr w:type="spellEnd"/>
      <w:r w:rsidRPr="008377C6">
        <w:rPr>
          <w:rFonts w:ascii="Times New Roman" w:hAnsi="Times New Roman" w:cs="Times New Roman"/>
          <w:szCs w:val="24"/>
          <w:lang w:val="en-US"/>
        </w:rPr>
        <w:t xml:space="preserve">. 1 de </w:t>
      </w:r>
      <w:proofErr w:type="spellStart"/>
      <w:r w:rsidRPr="008377C6">
        <w:rPr>
          <w:rFonts w:ascii="Times New Roman" w:hAnsi="Times New Roman" w:cs="Times New Roman"/>
          <w:szCs w:val="24"/>
          <w:lang w:val="en-US"/>
        </w:rPr>
        <w:t>junio</w:t>
      </w:r>
      <w:proofErr w:type="spellEnd"/>
      <w:r w:rsidRPr="008377C6">
        <w:rPr>
          <w:rFonts w:ascii="Times New Roman" w:hAnsi="Times New Roman" w:cs="Times New Roman"/>
          <w:szCs w:val="24"/>
          <w:lang w:val="en-US"/>
        </w:rPr>
        <w:t xml:space="preserve"> de </w:t>
      </w:r>
      <w:proofErr w:type="gramStart"/>
      <w:r w:rsidRPr="008377C6">
        <w:rPr>
          <w:rFonts w:ascii="Times New Roman" w:hAnsi="Times New Roman" w:cs="Times New Roman"/>
          <w:szCs w:val="24"/>
          <w:lang w:val="en-US"/>
        </w:rPr>
        <w:t>2020;138:374</w:t>
      </w:r>
      <w:proofErr w:type="gramEnd"/>
      <w:r w:rsidRPr="008377C6">
        <w:rPr>
          <w:rFonts w:ascii="Times New Roman" w:hAnsi="Times New Roman" w:cs="Times New Roman"/>
          <w:szCs w:val="24"/>
          <w:lang w:val="en-US"/>
        </w:rPr>
        <w:t xml:space="preserve">–80. </w:t>
      </w:r>
    </w:p>
    <w:p w14:paraId="0DDE387E"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lastRenderedPageBreak/>
        <w:t>61.</w:t>
      </w:r>
      <w:r w:rsidRPr="008377C6">
        <w:rPr>
          <w:rFonts w:ascii="Times New Roman" w:hAnsi="Times New Roman" w:cs="Times New Roman"/>
          <w:szCs w:val="24"/>
          <w:lang w:val="en-US"/>
        </w:rPr>
        <w:tab/>
        <w:t xml:space="preserve">Stratton TD, McLaughlin MA, Witte FM, Fosson SE, Nora LM. Does students’ exposure to gender discrimination and sexual harassment in medical school affect specialty choice and residency program selection? </w:t>
      </w:r>
      <w:proofErr w:type="spellStart"/>
      <w:r w:rsidRPr="008377C6">
        <w:rPr>
          <w:rFonts w:ascii="Times New Roman" w:hAnsi="Times New Roman" w:cs="Times New Roman"/>
          <w:szCs w:val="24"/>
          <w:lang w:val="en-US"/>
        </w:rPr>
        <w:t>Acad</w:t>
      </w:r>
      <w:proofErr w:type="spellEnd"/>
      <w:r w:rsidRPr="008377C6">
        <w:rPr>
          <w:rFonts w:ascii="Times New Roman" w:hAnsi="Times New Roman" w:cs="Times New Roman"/>
          <w:szCs w:val="24"/>
          <w:lang w:val="en-US"/>
        </w:rPr>
        <w:t xml:space="preserve"> Med J Assoc Am Med Coll. </w:t>
      </w:r>
      <w:proofErr w:type="spellStart"/>
      <w:r w:rsidRPr="008377C6">
        <w:rPr>
          <w:rFonts w:ascii="Times New Roman" w:hAnsi="Times New Roman" w:cs="Times New Roman"/>
          <w:szCs w:val="24"/>
          <w:lang w:val="en-US"/>
        </w:rPr>
        <w:t>abril</w:t>
      </w:r>
      <w:proofErr w:type="spellEnd"/>
      <w:r w:rsidRPr="008377C6">
        <w:rPr>
          <w:rFonts w:ascii="Times New Roman" w:hAnsi="Times New Roman" w:cs="Times New Roman"/>
          <w:szCs w:val="24"/>
          <w:lang w:val="en-US"/>
        </w:rPr>
        <w:t xml:space="preserve"> de 2005;80(4):400–8. </w:t>
      </w:r>
    </w:p>
    <w:p w14:paraId="2129EFA6"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62.</w:t>
      </w:r>
      <w:r w:rsidRPr="008377C6">
        <w:rPr>
          <w:rFonts w:ascii="Times New Roman" w:hAnsi="Times New Roman" w:cs="Times New Roman"/>
          <w:szCs w:val="24"/>
          <w:lang w:val="en-US"/>
        </w:rPr>
        <w:tab/>
      </w:r>
      <w:proofErr w:type="spellStart"/>
      <w:r w:rsidRPr="008377C6">
        <w:rPr>
          <w:rFonts w:ascii="Times New Roman" w:hAnsi="Times New Roman" w:cs="Times New Roman"/>
          <w:szCs w:val="24"/>
          <w:lang w:val="en-US"/>
        </w:rPr>
        <w:t>Lempp</w:t>
      </w:r>
      <w:proofErr w:type="spellEnd"/>
      <w:r w:rsidRPr="008377C6">
        <w:rPr>
          <w:rFonts w:ascii="Times New Roman" w:hAnsi="Times New Roman" w:cs="Times New Roman"/>
          <w:szCs w:val="24"/>
          <w:lang w:val="en-US"/>
        </w:rPr>
        <w:t xml:space="preserve"> H, Seale C. Medical students’ perceptions in relation to ethnicity and gender: a qualitative study. </w:t>
      </w:r>
      <w:r>
        <w:rPr>
          <w:rFonts w:ascii="Times New Roman" w:hAnsi="Times New Roman" w:cs="Times New Roman"/>
          <w:szCs w:val="24"/>
        </w:rPr>
        <w:t xml:space="preserve">BMC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8 de marzo de 2006;6(1):17. </w:t>
      </w:r>
    </w:p>
    <w:p w14:paraId="60DB8949" w14:textId="77777777" w:rsidR="008377C6" w:rsidRPr="008377C6" w:rsidRDefault="008377C6" w:rsidP="008377C6">
      <w:pPr>
        <w:pStyle w:val="Bibliografa"/>
        <w:rPr>
          <w:rFonts w:ascii="Times New Roman" w:hAnsi="Times New Roman" w:cs="Times New Roman"/>
          <w:szCs w:val="24"/>
          <w:lang w:val="en-US"/>
        </w:rPr>
      </w:pPr>
      <w:r>
        <w:rPr>
          <w:rFonts w:ascii="Times New Roman" w:hAnsi="Times New Roman" w:cs="Times New Roman"/>
          <w:szCs w:val="24"/>
        </w:rPr>
        <w:t>63.</w:t>
      </w:r>
      <w:r>
        <w:rPr>
          <w:rFonts w:ascii="Times New Roman" w:hAnsi="Times New Roman" w:cs="Times New Roman"/>
          <w:szCs w:val="24"/>
        </w:rPr>
        <w:tab/>
        <w:t xml:space="preserve">Janssen SM, </w:t>
      </w:r>
      <w:proofErr w:type="spellStart"/>
      <w:r>
        <w:rPr>
          <w:rFonts w:ascii="Times New Roman" w:hAnsi="Times New Roman" w:cs="Times New Roman"/>
          <w:szCs w:val="24"/>
        </w:rPr>
        <w:t>Lagro</w:t>
      </w:r>
      <w:proofErr w:type="spellEnd"/>
      <w:r>
        <w:rPr>
          <w:rFonts w:ascii="Times New Roman" w:hAnsi="Times New Roman" w:cs="Times New Roman"/>
          <w:szCs w:val="24"/>
        </w:rPr>
        <w:t xml:space="preserve">-Janssen ALM. </w:t>
      </w:r>
      <w:r w:rsidRPr="008377C6">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w:t>
      </w:r>
      <w:proofErr w:type="spellStart"/>
      <w:r w:rsidRPr="008377C6">
        <w:rPr>
          <w:rFonts w:ascii="Times New Roman" w:hAnsi="Times New Roman" w:cs="Times New Roman"/>
          <w:szCs w:val="24"/>
          <w:lang w:val="en-US"/>
        </w:rPr>
        <w:t>noviembre</w:t>
      </w:r>
      <w:proofErr w:type="spellEnd"/>
      <w:r w:rsidRPr="008377C6">
        <w:rPr>
          <w:rFonts w:ascii="Times New Roman" w:hAnsi="Times New Roman" w:cs="Times New Roman"/>
          <w:szCs w:val="24"/>
          <w:lang w:val="en-US"/>
        </w:rPr>
        <w:t xml:space="preserve"> de 2012;89(2):221–6. </w:t>
      </w:r>
    </w:p>
    <w:p w14:paraId="612E8CC6"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64.</w:t>
      </w:r>
      <w:r w:rsidRPr="008377C6">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w:t>
      </w:r>
      <w:proofErr w:type="spellStart"/>
      <w:r w:rsidRPr="008377C6">
        <w:rPr>
          <w:rFonts w:ascii="Times New Roman" w:hAnsi="Times New Roman" w:cs="Times New Roman"/>
          <w:szCs w:val="24"/>
          <w:lang w:val="en-US"/>
        </w:rPr>
        <w:t>octubre</w:t>
      </w:r>
      <w:proofErr w:type="spellEnd"/>
      <w:r w:rsidRPr="008377C6">
        <w:rPr>
          <w:rFonts w:ascii="Times New Roman" w:hAnsi="Times New Roman" w:cs="Times New Roman"/>
          <w:szCs w:val="24"/>
          <w:lang w:val="en-US"/>
        </w:rPr>
        <w:t xml:space="preserve"> de 2021;156(10):942–52. </w:t>
      </w:r>
    </w:p>
    <w:p w14:paraId="51DB6298"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65.</w:t>
      </w:r>
      <w:r w:rsidRPr="008377C6">
        <w:rPr>
          <w:rFonts w:ascii="Times New Roman" w:hAnsi="Times New Roman" w:cs="Times New Roman"/>
          <w:szCs w:val="24"/>
          <w:lang w:val="en-US"/>
        </w:rPr>
        <w:tab/>
        <w:t xml:space="preserve">Park J, Minor S, Taylor RA, </w:t>
      </w:r>
      <w:proofErr w:type="spellStart"/>
      <w:r w:rsidRPr="008377C6">
        <w:rPr>
          <w:rFonts w:ascii="Times New Roman" w:hAnsi="Times New Roman" w:cs="Times New Roman"/>
          <w:szCs w:val="24"/>
          <w:lang w:val="en-US"/>
        </w:rPr>
        <w:t>Vikis</w:t>
      </w:r>
      <w:proofErr w:type="spellEnd"/>
      <w:r w:rsidRPr="008377C6">
        <w:rPr>
          <w:rFonts w:ascii="Times New Roman" w:hAnsi="Times New Roman" w:cs="Times New Roman"/>
          <w:szCs w:val="24"/>
          <w:lang w:val="en-US"/>
        </w:rPr>
        <w:t xml:space="preserve"> E, Poenaru D. Why are women deterred from general surgery training? Am J Surg. 1 de </w:t>
      </w:r>
      <w:proofErr w:type="spellStart"/>
      <w:r w:rsidRPr="008377C6">
        <w:rPr>
          <w:rFonts w:ascii="Times New Roman" w:hAnsi="Times New Roman" w:cs="Times New Roman"/>
          <w:szCs w:val="24"/>
          <w:lang w:val="en-US"/>
        </w:rPr>
        <w:t>julio</w:t>
      </w:r>
      <w:proofErr w:type="spellEnd"/>
      <w:r w:rsidRPr="008377C6">
        <w:rPr>
          <w:rFonts w:ascii="Times New Roman" w:hAnsi="Times New Roman" w:cs="Times New Roman"/>
          <w:szCs w:val="24"/>
          <w:lang w:val="en-US"/>
        </w:rPr>
        <w:t xml:space="preserve"> de 2005;190(1):141–6. </w:t>
      </w:r>
    </w:p>
    <w:p w14:paraId="686232D0"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66.</w:t>
      </w:r>
      <w:r w:rsidRPr="008377C6">
        <w:rPr>
          <w:rFonts w:ascii="Times New Roman" w:hAnsi="Times New Roman" w:cs="Times New Roman"/>
          <w:szCs w:val="24"/>
          <w:lang w:val="en-US"/>
        </w:rPr>
        <w:tab/>
        <w:t xml:space="preserve">French JC, Zolin SJ, Lampert E, Aiello A, </w:t>
      </w:r>
      <w:proofErr w:type="spellStart"/>
      <w:r w:rsidRPr="008377C6">
        <w:rPr>
          <w:rFonts w:ascii="Times New Roman" w:hAnsi="Times New Roman" w:cs="Times New Roman"/>
          <w:szCs w:val="24"/>
          <w:lang w:val="en-US"/>
        </w:rPr>
        <w:t>Bencsath</w:t>
      </w:r>
      <w:proofErr w:type="spellEnd"/>
      <w:r w:rsidRPr="008377C6">
        <w:rPr>
          <w:rFonts w:ascii="Times New Roman" w:hAnsi="Times New Roman" w:cs="Times New Roman"/>
          <w:szCs w:val="24"/>
          <w:lang w:val="en-US"/>
        </w:rPr>
        <w:t xml:space="preserve"> KP, Ritter KA, et al. Gender and Letters of Recommendation: A Linguistic Comparison of the Impact of Gender on General Surgery Residency Applicants</w:t>
      </w:r>
      <w:r w:rsidRPr="008377C6">
        <w:rPr>
          <w:rFonts w:ascii="Segoe UI Symbol" w:hAnsi="Segoe UI Symbol" w:cs="Segoe UI Symbol"/>
          <w:szCs w:val="24"/>
          <w:lang w:val="en-US"/>
        </w:rPr>
        <w:t>✰</w:t>
      </w:r>
      <w:r w:rsidRPr="008377C6">
        <w:rPr>
          <w:rFonts w:ascii="Times New Roman" w:hAnsi="Times New Roman" w:cs="Times New Roman"/>
          <w:szCs w:val="24"/>
          <w:lang w:val="en-US"/>
        </w:rPr>
        <w:t xml:space="preserve">. J Surg Educ. 1 de </w:t>
      </w:r>
      <w:proofErr w:type="spellStart"/>
      <w:r w:rsidRPr="008377C6">
        <w:rPr>
          <w:rFonts w:ascii="Times New Roman" w:hAnsi="Times New Roman" w:cs="Times New Roman"/>
          <w:szCs w:val="24"/>
          <w:lang w:val="en-US"/>
        </w:rPr>
        <w:t>julio</w:t>
      </w:r>
      <w:proofErr w:type="spellEnd"/>
      <w:r w:rsidRPr="008377C6">
        <w:rPr>
          <w:rFonts w:ascii="Times New Roman" w:hAnsi="Times New Roman" w:cs="Times New Roman"/>
          <w:szCs w:val="24"/>
          <w:lang w:val="en-US"/>
        </w:rPr>
        <w:t xml:space="preserve"> de 2019;76(4):899–905. </w:t>
      </w:r>
    </w:p>
    <w:p w14:paraId="1A444E59"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67.</w:t>
      </w:r>
      <w:r w:rsidRPr="008377C6">
        <w:rPr>
          <w:rFonts w:ascii="Times New Roman" w:hAnsi="Times New Roman" w:cs="Times New Roman"/>
          <w:szCs w:val="24"/>
          <w:lang w:val="en-US"/>
        </w:rPr>
        <w:tab/>
        <w:t xml:space="preserve">van der Horst K, Siegrist M, Orlow P, Giger M. Residents’ reasons for specialty choice: influence of gender, time, patient and caree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junio de 2010;44(6):595–602. </w:t>
      </w:r>
    </w:p>
    <w:p w14:paraId="497E7EAE" w14:textId="77777777" w:rsidR="008377C6" w:rsidRPr="008377C6" w:rsidRDefault="008377C6" w:rsidP="008377C6">
      <w:pPr>
        <w:pStyle w:val="Bibliografa"/>
        <w:rPr>
          <w:rFonts w:ascii="Times New Roman" w:hAnsi="Times New Roman" w:cs="Times New Roman"/>
          <w:szCs w:val="24"/>
          <w:lang w:val="en-US"/>
        </w:rPr>
      </w:pPr>
      <w:r>
        <w:rPr>
          <w:rFonts w:ascii="Times New Roman" w:hAnsi="Times New Roman" w:cs="Times New Roman"/>
          <w:szCs w:val="24"/>
        </w:rPr>
        <w:t>68.</w:t>
      </w:r>
      <w:r>
        <w:rPr>
          <w:rFonts w:ascii="Times New Roman" w:hAnsi="Times New Roman" w:cs="Times New Roman"/>
          <w:szCs w:val="24"/>
        </w:rPr>
        <w:tab/>
        <w:t xml:space="preserve">Furnas HJ, Garza RM, Li AY, Johnson DJ, Bajaj AK, </w:t>
      </w:r>
      <w:proofErr w:type="spellStart"/>
      <w:r>
        <w:rPr>
          <w:rFonts w:ascii="Times New Roman" w:hAnsi="Times New Roman" w:cs="Times New Roman"/>
          <w:szCs w:val="24"/>
        </w:rPr>
        <w:t>Kalliainen</w:t>
      </w:r>
      <w:proofErr w:type="spellEnd"/>
      <w:r>
        <w:rPr>
          <w:rFonts w:ascii="Times New Roman" w:hAnsi="Times New Roman" w:cs="Times New Roman"/>
          <w:szCs w:val="24"/>
        </w:rPr>
        <w:t xml:space="preserve"> LK, et al. </w:t>
      </w:r>
      <w:r w:rsidRPr="008377C6">
        <w:rPr>
          <w:rFonts w:ascii="Times New Roman" w:hAnsi="Times New Roman" w:cs="Times New Roman"/>
          <w:szCs w:val="24"/>
          <w:lang w:val="en-US"/>
        </w:rPr>
        <w:t xml:space="preserve">Gender Differences in the Professional and Personal Lives of Plastic Surgeons. </w:t>
      </w:r>
      <w:proofErr w:type="spellStart"/>
      <w:r w:rsidRPr="008377C6">
        <w:rPr>
          <w:rFonts w:ascii="Times New Roman" w:hAnsi="Times New Roman" w:cs="Times New Roman"/>
          <w:szCs w:val="24"/>
          <w:lang w:val="en-US"/>
        </w:rPr>
        <w:t>Plast</w:t>
      </w:r>
      <w:proofErr w:type="spellEnd"/>
      <w:r w:rsidRPr="008377C6">
        <w:rPr>
          <w:rFonts w:ascii="Times New Roman" w:hAnsi="Times New Roman" w:cs="Times New Roman"/>
          <w:szCs w:val="24"/>
          <w:lang w:val="en-US"/>
        </w:rPr>
        <w:t xml:space="preserve"> </w:t>
      </w:r>
      <w:proofErr w:type="spellStart"/>
      <w:r w:rsidRPr="008377C6">
        <w:rPr>
          <w:rFonts w:ascii="Times New Roman" w:hAnsi="Times New Roman" w:cs="Times New Roman"/>
          <w:szCs w:val="24"/>
          <w:lang w:val="en-US"/>
        </w:rPr>
        <w:t>Reconstr</w:t>
      </w:r>
      <w:proofErr w:type="spellEnd"/>
      <w:r w:rsidRPr="008377C6">
        <w:rPr>
          <w:rFonts w:ascii="Times New Roman" w:hAnsi="Times New Roman" w:cs="Times New Roman"/>
          <w:szCs w:val="24"/>
          <w:lang w:val="en-US"/>
        </w:rPr>
        <w:t xml:space="preserve"> Surg. </w:t>
      </w:r>
      <w:proofErr w:type="spellStart"/>
      <w:r w:rsidRPr="008377C6">
        <w:rPr>
          <w:rFonts w:ascii="Times New Roman" w:hAnsi="Times New Roman" w:cs="Times New Roman"/>
          <w:szCs w:val="24"/>
          <w:lang w:val="en-US"/>
        </w:rPr>
        <w:t>julio</w:t>
      </w:r>
      <w:proofErr w:type="spellEnd"/>
      <w:r w:rsidRPr="008377C6">
        <w:rPr>
          <w:rFonts w:ascii="Times New Roman" w:hAnsi="Times New Roman" w:cs="Times New Roman"/>
          <w:szCs w:val="24"/>
          <w:lang w:val="en-US"/>
        </w:rPr>
        <w:t xml:space="preserve"> de 2018;142(1):252. </w:t>
      </w:r>
    </w:p>
    <w:p w14:paraId="14CEA497"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69.</w:t>
      </w:r>
      <w:r w:rsidRPr="008377C6">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w:t>
      </w:r>
      <w:proofErr w:type="spellStart"/>
      <w:r w:rsidRPr="008377C6">
        <w:rPr>
          <w:rFonts w:ascii="Times New Roman" w:hAnsi="Times New Roman" w:cs="Times New Roman"/>
          <w:szCs w:val="24"/>
          <w:lang w:val="en-US"/>
        </w:rPr>
        <w:t>marzo</w:t>
      </w:r>
      <w:proofErr w:type="spellEnd"/>
      <w:r w:rsidRPr="008377C6">
        <w:rPr>
          <w:rFonts w:ascii="Times New Roman" w:hAnsi="Times New Roman" w:cs="Times New Roman"/>
          <w:szCs w:val="24"/>
          <w:lang w:val="en-US"/>
        </w:rPr>
        <w:t xml:space="preserve"> de 2021;131(3</w:t>
      </w:r>
      <w:proofErr w:type="gramStart"/>
      <w:r w:rsidRPr="008377C6">
        <w:rPr>
          <w:rFonts w:ascii="Times New Roman" w:hAnsi="Times New Roman" w:cs="Times New Roman"/>
          <w:szCs w:val="24"/>
          <w:lang w:val="en-US"/>
        </w:rPr>
        <w:t>):E</w:t>
      </w:r>
      <w:proofErr w:type="gramEnd"/>
      <w:r w:rsidRPr="008377C6">
        <w:rPr>
          <w:rFonts w:ascii="Times New Roman" w:hAnsi="Times New Roman" w:cs="Times New Roman"/>
          <w:szCs w:val="24"/>
          <w:lang w:val="en-US"/>
        </w:rPr>
        <w:t xml:space="preserve">787–91. </w:t>
      </w:r>
    </w:p>
    <w:p w14:paraId="568D045A"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70.</w:t>
      </w:r>
      <w:r w:rsidRPr="008377C6">
        <w:rPr>
          <w:rFonts w:ascii="Times New Roman" w:hAnsi="Times New Roman" w:cs="Times New Roman"/>
          <w:szCs w:val="24"/>
          <w:lang w:val="en-US"/>
        </w:rPr>
        <w:tab/>
        <w:t xml:space="preserve">Halperin TJ, Werler MM, Mulliken JB. Gender Differences in the Professional and Private Lives of Plastic Surgeons. Ann </w:t>
      </w:r>
      <w:proofErr w:type="spellStart"/>
      <w:r w:rsidRPr="008377C6">
        <w:rPr>
          <w:rFonts w:ascii="Times New Roman" w:hAnsi="Times New Roman" w:cs="Times New Roman"/>
          <w:szCs w:val="24"/>
          <w:lang w:val="en-US"/>
        </w:rPr>
        <w:t>Plast</w:t>
      </w:r>
      <w:proofErr w:type="spellEnd"/>
      <w:r w:rsidRPr="008377C6">
        <w:rPr>
          <w:rFonts w:ascii="Times New Roman" w:hAnsi="Times New Roman" w:cs="Times New Roman"/>
          <w:szCs w:val="24"/>
          <w:lang w:val="en-US"/>
        </w:rPr>
        <w:t xml:space="preserve"> Surg. </w:t>
      </w:r>
      <w:proofErr w:type="spellStart"/>
      <w:r w:rsidRPr="008377C6">
        <w:rPr>
          <w:rFonts w:ascii="Times New Roman" w:hAnsi="Times New Roman" w:cs="Times New Roman"/>
          <w:szCs w:val="24"/>
          <w:lang w:val="en-US"/>
        </w:rPr>
        <w:t>junio</w:t>
      </w:r>
      <w:proofErr w:type="spellEnd"/>
      <w:r w:rsidRPr="008377C6">
        <w:rPr>
          <w:rFonts w:ascii="Times New Roman" w:hAnsi="Times New Roman" w:cs="Times New Roman"/>
          <w:szCs w:val="24"/>
          <w:lang w:val="en-US"/>
        </w:rPr>
        <w:t xml:space="preserve"> de 2010;64(6):775. </w:t>
      </w:r>
    </w:p>
    <w:p w14:paraId="7AECE62E"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71.</w:t>
      </w:r>
      <w:r w:rsidRPr="008377C6">
        <w:rPr>
          <w:rFonts w:ascii="Times New Roman" w:hAnsi="Times New Roman" w:cs="Times New Roman"/>
          <w:szCs w:val="24"/>
          <w:lang w:val="en-US"/>
        </w:rPr>
        <w:tab/>
        <w:t xml:space="preserve">Moore MG, Singerman KW, Kitzmiller WJ, Gobble RM. Gender Disparity in 2013-2018 Industry Payments to Plastic Surgeons. </w:t>
      </w:r>
      <w:proofErr w:type="spellStart"/>
      <w:r w:rsidRPr="008377C6">
        <w:rPr>
          <w:rFonts w:ascii="Times New Roman" w:hAnsi="Times New Roman" w:cs="Times New Roman"/>
          <w:szCs w:val="24"/>
          <w:lang w:val="en-US"/>
        </w:rPr>
        <w:t>Aesthet</w:t>
      </w:r>
      <w:proofErr w:type="spellEnd"/>
      <w:r w:rsidRPr="008377C6">
        <w:rPr>
          <w:rFonts w:ascii="Times New Roman" w:hAnsi="Times New Roman" w:cs="Times New Roman"/>
          <w:szCs w:val="24"/>
          <w:lang w:val="en-US"/>
        </w:rPr>
        <w:t xml:space="preserve"> Surg J. 1 de </w:t>
      </w:r>
      <w:proofErr w:type="spellStart"/>
      <w:r w:rsidRPr="008377C6">
        <w:rPr>
          <w:rFonts w:ascii="Times New Roman" w:hAnsi="Times New Roman" w:cs="Times New Roman"/>
          <w:szCs w:val="24"/>
          <w:lang w:val="en-US"/>
        </w:rPr>
        <w:t>noviembre</w:t>
      </w:r>
      <w:proofErr w:type="spellEnd"/>
      <w:r w:rsidRPr="008377C6">
        <w:rPr>
          <w:rFonts w:ascii="Times New Roman" w:hAnsi="Times New Roman" w:cs="Times New Roman"/>
          <w:szCs w:val="24"/>
          <w:lang w:val="en-US"/>
        </w:rPr>
        <w:t xml:space="preserve"> de 2021;41(11):1316–20. </w:t>
      </w:r>
    </w:p>
    <w:p w14:paraId="6D476BB8"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72.</w:t>
      </w:r>
      <w:r w:rsidRPr="008377C6">
        <w:rPr>
          <w:rFonts w:ascii="Times New Roman" w:hAnsi="Times New Roman" w:cs="Times New Roman"/>
          <w:szCs w:val="24"/>
          <w:lang w:val="en-US"/>
        </w:rPr>
        <w:tab/>
      </w:r>
      <w:proofErr w:type="spellStart"/>
      <w:r w:rsidRPr="008377C6">
        <w:rPr>
          <w:rFonts w:ascii="Times New Roman" w:hAnsi="Times New Roman" w:cs="Times New Roman"/>
          <w:szCs w:val="24"/>
          <w:lang w:val="en-US"/>
        </w:rPr>
        <w:t>Sasor</w:t>
      </w:r>
      <w:proofErr w:type="spellEnd"/>
      <w:r w:rsidRPr="008377C6">
        <w:rPr>
          <w:rFonts w:ascii="Times New Roman" w:hAnsi="Times New Roman" w:cs="Times New Roman"/>
          <w:szCs w:val="24"/>
          <w:lang w:val="en-US"/>
        </w:rPr>
        <w:t xml:space="preserve"> SE, Cook JA, Duquette SP, Loewenstein SN, Gallagher S, </w:t>
      </w:r>
      <w:proofErr w:type="spellStart"/>
      <w:r w:rsidRPr="008377C6">
        <w:rPr>
          <w:rFonts w:ascii="Times New Roman" w:hAnsi="Times New Roman" w:cs="Times New Roman"/>
          <w:szCs w:val="24"/>
          <w:lang w:val="en-US"/>
        </w:rPr>
        <w:t>Tholpady</w:t>
      </w:r>
      <w:proofErr w:type="spellEnd"/>
      <w:r w:rsidRPr="008377C6">
        <w:rPr>
          <w:rFonts w:ascii="Times New Roman" w:hAnsi="Times New Roman" w:cs="Times New Roman"/>
          <w:szCs w:val="24"/>
          <w:lang w:val="en-US"/>
        </w:rPr>
        <w:t xml:space="preserve"> SS, et al. Scholarly activity in academic plastic surgery: the gender difference. J Surg Res. 1 de </w:t>
      </w:r>
      <w:proofErr w:type="spellStart"/>
      <w:r w:rsidRPr="008377C6">
        <w:rPr>
          <w:rFonts w:ascii="Times New Roman" w:hAnsi="Times New Roman" w:cs="Times New Roman"/>
          <w:szCs w:val="24"/>
          <w:lang w:val="en-US"/>
        </w:rPr>
        <w:t>septiembre</w:t>
      </w:r>
      <w:proofErr w:type="spellEnd"/>
      <w:r w:rsidRPr="008377C6">
        <w:rPr>
          <w:rFonts w:ascii="Times New Roman" w:hAnsi="Times New Roman" w:cs="Times New Roman"/>
          <w:szCs w:val="24"/>
          <w:lang w:val="en-US"/>
        </w:rPr>
        <w:t xml:space="preserve"> de </w:t>
      </w:r>
      <w:proofErr w:type="gramStart"/>
      <w:r w:rsidRPr="008377C6">
        <w:rPr>
          <w:rFonts w:ascii="Times New Roman" w:hAnsi="Times New Roman" w:cs="Times New Roman"/>
          <w:szCs w:val="24"/>
          <w:lang w:val="en-US"/>
        </w:rPr>
        <w:t>2018;229:332</w:t>
      </w:r>
      <w:proofErr w:type="gramEnd"/>
      <w:r w:rsidRPr="008377C6">
        <w:rPr>
          <w:rFonts w:ascii="Times New Roman" w:hAnsi="Times New Roman" w:cs="Times New Roman"/>
          <w:szCs w:val="24"/>
          <w:lang w:val="en-US"/>
        </w:rPr>
        <w:t xml:space="preserve">–6. </w:t>
      </w:r>
    </w:p>
    <w:p w14:paraId="67FC592B"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73.</w:t>
      </w:r>
      <w:r w:rsidRPr="008377C6">
        <w:rPr>
          <w:rFonts w:ascii="Times New Roman" w:hAnsi="Times New Roman" w:cs="Times New Roman"/>
          <w:szCs w:val="24"/>
          <w:lang w:val="en-US"/>
        </w:rPr>
        <w:tab/>
        <w:t xml:space="preserve">Elango M, Asaad M, Kotta PA, Rajesh A, </w:t>
      </w:r>
      <w:proofErr w:type="spellStart"/>
      <w:r w:rsidRPr="008377C6">
        <w:rPr>
          <w:rFonts w:ascii="Times New Roman" w:hAnsi="Times New Roman" w:cs="Times New Roman"/>
          <w:szCs w:val="24"/>
          <w:lang w:val="en-US"/>
        </w:rPr>
        <w:t>Kaakeh</w:t>
      </w:r>
      <w:proofErr w:type="spellEnd"/>
      <w:r w:rsidRPr="008377C6">
        <w:rPr>
          <w:rFonts w:ascii="Times New Roman" w:hAnsi="Times New Roman" w:cs="Times New Roman"/>
          <w:szCs w:val="24"/>
          <w:lang w:val="en-US"/>
        </w:rPr>
        <w:t xml:space="preserve"> R, Mitchell DT, et al. Gender Disparity in Abstract Presentation at Plastic Surgery Meetings. J Surg Res. 1 de </w:t>
      </w:r>
      <w:proofErr w:type="spellStart"/>
      <w:r w:rsidRPr="008377C6">
        <w:rPr>
          <w:rFonts w:ascii="Times New Roman" w:hAnsi="Times New Roman" w:cs="Times New Roman"/>
          <w:szCs w:val="24"/>
          <w:lang w:val="en-US"/>
        </w:rPr>
        <w:t>septiembre</w:t>
      </w:r>
      <w:proofErr w:type="spellEnd"/>
      <w:r w:rsidRPr="008377C6">
        <w:rPr>
          <w:rFonts w:ascii="Times New Roman" w:hAnsi="Times New Roman" w:cs="Times New Roman"/>
          <w:szCs w:val="24"/>
          <w:lang w:val="en-US"/>
        </w:rPr>
        <w:t xml:space="preserve"> de </w:t>
      </w:r>
      <w:proofErr w:type="gramStart"/>
      <w:r w:rsidRPr="008377C6">
        <w:rPr>
          <w:rFonts w:ascii="Times New Roman" w:hAnsi="Times New Roman" w:cs="Times New Roman"/>
          <w:szCs w:val="24"/>
          <w:lang w:val="en-US"/>
        </w:rPr>
        <w:t>2021;265:204</w:t>
      </w:r>
      <w:proofErr w:type="gramEnd"/>
      <w:r w:rsidRPr="008377C6">
        <w:rPr>
          <w:rFonts w:ascii="Times New Roman" w:hAnsi="Times New Roman" w:cs="Times New Roman"/>
          <w:szCs w:val="24"/>
          <w:lang w:val="en-US"/>
        </w:rPr>
        <w:t xml:space="preserve">–11. </w:t>
      </w:r>
    </w:p>
    <w:p w14:paraId="56F5B30B"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74.</w:t>
      </w:r>
      <w:r w:rsidRPr="008377C6">
        <w:rPr>
          <w:rFonts w:ascii="Times New Roman" w:hAnsi="Times New Roman" w:cs="Times New Roman"/>
          <w:szCs w:val="24"/>
          <w:lang w:val="en-US"/>
        </w:rPr>
        <w:tab/>
        <w:t xml:space="preserve">Smith BT, </w:t>
      </w:r>
      <w:proofErr w:type="spellStart"/>
      <w:r w:rsidRPr="008377C6">
        <w:rPr>
          <w:rFonts w:ascii="Times New Roman" w:hAnsi="Times New Roman" w:cs="Times New Roman"/>
          <w:szCs w:val="24"/>
          <w:lang w:val="en-US"/>
        </w:rPr>
        <w:t>Egro</w:t>
      </w:r>
      <w:proofErr w:type="spellEnd"/>
      <w:r w:rsidRPr="008377C6">
        <w:rPr>
          <w:rFonts w:ascii="Times New Roman" w:hAnsi="Times New Roman" w:cs="Times New Roman"/>
          <w:szCs w:val="24"/>
          <w:lang w:val="en-US"/>
        </w:rPr>
        <w:t xml:space="preserve"> FM, Murphy CP, Stavros AG, Kenny EM, Nguyen VT. Change Is Happening: An Evaluation of Gender Disparities in Academic Plastic Surgery.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octubre de 2019;144(4):1001. </w:t>
      </w:r>
    </w:p>
    <w:p w14:paraId="2AE28078" w14:textId="77777777" w:rsidR="008377C6" w:rsidRPr="008377C6" w:rsidRDefault="008377C6" w:rsidP="008377C6">
      <w:pPr>
        <w:pStyle w:val="Bibliografa"/>
        <w:rPr>
          <w:rFonts w:ascii="Times New Roman" w:hAnsi="Times New Roman" w:cs="Times New Roman"/>
          <w:szCs w:val="24"/>
          <w:lang w:val="en-US"/>
        </w:rPr>
      </w:pPr>
      <w:r>
        <w:rPr>
          <w:rFonts w:ascii="Times New Roman" w:hAnsi="Times New Roman" w:cs="Times New Roman"/>
          <w:szCs w:val="24"/>
        </w:rPr>
        <w:lastRenderedPageBreak/>
        <w:t>75.</w:t>
      </w:r>
      <w:r>
        <w:rPr>
          <w:rFonts w:ascii="Times New Roman" w:hAnsi="Times New Roman" w:cs="Times New Roman"/>
          <w:szCs w:val="24"/>
        </w:rPr>
        <w:tab/>
      </w:r>
      <w:proofErr w:type="spellStart"/>
      <w:r>
        <w:rPr>
          <w:rFonts w:ascii="Times New Roman" w:hAnsi="Times New Roman" w:cs="Times New Roman"/>
          <w:szCs w:val="24"/>
        </w:rPr>
        <w:t>Paik</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Mady</w:t>
      </w:r>
      <w:proofErr w:type="spellEnd"/>
      <w:r>
        <w:rPr>
          <w:rFonts w:ascii="Times New Roman" w:hAnsi="Times New Roman" w:cs="Times New Roman"/>
          <w:szCs w:val="24"/>
        </w:rPr>
        <w:t xml:space="preserve"> LJ, Villanueva NL, </w:t>
      </w:r>
      <w:proofErr w:type="spellStart"/>
      <w:r>
        <w:rPr>
          <w:rFonts w:ascii="Times New Roman" w:hAnsi="Times New Roman" w:cs="Times New Roman"/>
          <w:szCs w:val="24"/>
        </w:rPr>
        <w:t>Goljo</w:t>
      </w:r>
      <w:proofErr w:type="spellEnd"/>
      <w:r>
        <w:rPr>
          <w:rFonts w:ascii="Times New Roman" w:hAnsi="Times New Roman" w:cs="Times New Roman"/>
          <w:szCs w:val="24"/>
        </w:rPr>
        <w:t xml:space="preserve"> E, </w:t>
      </w:r>
      <w:proofErr w:type="spellStart"/>
      <w:r>
        <w:rPr>
          <w:rFonts w:ascii="Times New Roman" w:hAnsi="Times New Roman" w:cs="Times New Roman"/>
          <w:szCs w:val="24"/>
        </w:rPr>
        <w:t>Svider</w:t>
      </w:r>
      <w:proofErr w:type="spellEnd"/>
      <w:r>
        <w:rPr>
          <w:rFonts w:ascii="Times New Roman" w:hAnsi="Times New Roman" w:cs="Times New Roman"/>
          <w:szCs w:val="24"/>
        </w:rPr>
        <w:t xml:space="preserve"> PF, </w:t>
      </w:r>
      <w:proofErr w:type="spellStart"/>
      <w:r>
        <w:rPr>
          <w:rFonts w:ascii="Times New Roman" w:hAnsi="Times New Roman" w:cs="Times New Roman"/>
          <w:szCs w:val="24"/>
        </w:rPr>
        <w:t>Ciminello</w:t>
      </w:r>
      <w:proofErr w:type="spellEnd"/>
      <w:r>
        <w:rPr>
          <w:rFonts w:ascii="Times New Roman" w:hAnsi="Times New Roman" w:cs="Times New Roman"/>
          <w:szCs w:val="24"/>
        </w:rPr>
        <w:t xml:space="preserve"> F, et al. </w:t>
      </w:r>
      <w:r w:rsidRPr="008377C6">
        <w:rPr>
          <w:rFonts w:ascii="Times New Roman" w:hAnsi="Times New Roman" w:cs="Times New Roman"/>
          <w:szCs w:val="24"/>
          <w:lang w:val="en-US"/>
        </w:rPr>
        <w:t xml:space="preserve">Research Productivity and Gender Disparities: A Look at Academic Plastic Surgery. J Surg Educ. 1 de </w:t>
      </w:r>
      <w:proofErr w:type="spellStart"/>
      <w:r w:rsidRPr="008377C6">
        <w:rPr>
          <w:rFonts w:ascii="Times New Roman" w:hAnsi="Times New Roman" w:cs="Times New Roman"/>
          <w:szCs w:val="24"/>
          <w:lang w:val="en-US"/>
        </w:rPr>
        <w:t>julio</w:t>
      </w:r>
      <w:proofErr w:type="spellEnd"/>
      <w:r w:rsidRPr="008377C6">
        <w:rPr>
          <w:rFonts w:ascii="Times New Roman" w:hAnsi="Times New Roman" w:cs="Times New Roman"/>
          <w:szCs w:val="24"/>
          <w:lang w:val="en-US"/>
        </w:rPr>
        <w:t xml:space="preserve"> de 2014;71(4):593–600. </w:t>
      </w:r>
    </w:p>
    <w:p w14:paraId="4E673C68"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76.</w:t>
      </w:r>
      <w:r w:rsidRPr="008377C6">
        <w:rPr>
          <w:rFonts w:ascii="Times New Roman" w:hAnsi="Times New Roman" w:cs="Times New Roman"/>
          <w:szCs w:val="24"/>
          <w:lang w:val="en-US"/>
        </w:rPr>
        <w:tab/>
        <w:t xml:space="preserve">Bucknor A, </w:t>
      </w:r>
      <w:proofErr w:type="spellStart"/>
      <w:r w:rsidRPr="008377C6">
        <w:rPr>
          <w:rFonts w:ascii="Times New Roman" w:hAnsi="Times New Roman" w:cs="Times New Roman"/>
          <w:szCs w:val="24"/>
          <w:lang w:val="en-US"/>
        </w:rPr>
        <w:t>Peymani</w:t>
      </w:r>
      <w:proofErr w:type="spellEnd"/>
      <w:r w:rsidRPr="008377C6">
        <w:rPr>
          <w:rFonts w:ascii="Times New Roman" w:hAnsi="Times New Roman" w:cs="Times New Roman"/>
          <w:szCs w:val="24"/>
          <w:lang w:val="en-US"/>
        </w:rPr>
        <w:t xml:space="preserve"> A, Kamali P, Epstein S, Chen AD, </w:t>
      </w:r>
      <w:proofErr w:type="spellStart"/>
      <w:r w:rsidRPr="008377C6">
        <w:rPr>
          <w:rFonts w:ascii="Times New Roman" w:hAnsi="Times New Roman" w:cs="Times New Roman"/>
          <w:szCs w:val="24"/>
          <w:lang w:val="en-US"/>
        </w:rPr>
        <w:t>Bletsis</w:t>
      </w:r>
      <w:proofErr w:type="spellEnd"/>
      <w:r w:rsidRPr="008377C6">
        <w:rPr>
          <w:rFonts w:ascii="Times New Roman" w:hAnsi="Times New Roman" w:cs="Times New Roman"/>
          <w:szCs w:val="24"/>
          <w:lang w:val="en-US"/>
        </w:rPr>
        <w:t xml:space="preserve"> P, et al. International and Geographic Trends in Gender Authorship within Plastic Surgery. </w:t>
      </w:r>
      <w:proofErr w:type="spellStart"/>
      <w:r w:rsidRPr="008377C6">
        <w:rPr>
          <w:rFonts w:ascii="Times New Roman" w:hAnsi="Times New Roman" w:cs="Times New Roman"/>
          <w:szCs w:val="24"/>
          <w:lang w:val="en-US"/>
        </w:rPr>
        <w:t>Plast</w:t>
      </w:r>
      <w:proofErr w:type="spellEnd"/>
      <w:r w:rsidRPr="008377C6">
        <w:rPr>
          <w:rFonts w:ascii="Times New Roman" w:hAnsi="Times New Roman" w:cs="Times New Roman"/>
          <w:szCs w:val="24"/>
          <w:lang w:val="en-US"/>
        </w:rPr>
        <w:t xml:space="preserve"> </w:t>
      </w:r>
      <w:proofErr w:type="spellStart"/>
      <w:r w:rsidRPr="008377C6">
        <w:rPr>
          <w:rFonts w:ascii="Times New Roman" w:hAnsi="Times New Roman" w:cs="Times New Roman"/>
          <w:szCs w:val="24"/>
          <w:lang w:val="en-US"/>
        </w:rPr>
        <w:t>Reconstr</w:t>
      </w:r>
      <w:proofErr w:type="spellEnd"/>
      <w:r w:rsidRPr="008377C6">
        <w:rPr>
          <w:rFonts w:ascii="Times New Roman" w:hAnsi="Times New Roman" w:cs="Times New Roman"/>
          <w:szCs w:val="24"/>
          <w:lang w:val="en-US"/>
        </w:rPr>
        <w:t xml:space="preserve"> Surg. </w:t>
      </w:r>
      <w:proofErr w:type="spellStart"/>
      <w:r w:rsidRPr="008377C6">
        <w:rPr>
          <w:rFonts w:ascii="Times New Roman" w:hAnsi="Times New Roman" w:cs="Times New Roman"/>
          <w:szCs w:val="24"/>
          <w:lang w:val="en-US"/>
        </w:rPr>
        <w:t>octubre</w:t>
      </w:r>
      <w:proofErr w:type="spellEnd"/>
      <w:r w:rsidRPr="008377C6">
        <w:rPr>
          <w:rFonts w:ascii="Times New Roman" w:hAnsi="Times New Roman" w:cs="Times New Roman"/>
          <w:szCs w:val="24"/>
          <w:lang w:val="en-US"/>
        </w:rPr>
        <w:t xml:space="preserve"> de 2019;144(4):1010. </w:t>
      </w:r>
    </w:p>
    <w:p w14:paraId="69854030"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77.</w:t>
      </w:r>
      <w:r w:rsidRPr="008377C6">
        <w:rPr>
          <w:rFonts w:ascii="Times New Roman" w:hAnsi="Times New Roman" w:cs="Times New Roman"/>
          <w:szCs w:val="24"/>
          <w:lang w:val="en-US"/>
        </w:rPr>
        <w:tab/>
        <w:t xml:space="preserve">Bucknor A, Kamali P, Phillips N, </w:t>
      </w:r>
      <w:proofErr w:type="spellStart"/>
      <w:r w:rsidRPr="008377C6">
        <w:rPr>
          <w:rFonts w:ascii="Times New Roman" w:hAnsi="Times New Roman" w:cs="Times New Roman"/>
          <w:szCs w:val="24"/>
          <w:lang w:val="en-US"/>
        </w:rPr>
        <w:t>Mathijssen</w:t>
      </w:r>
      <w:proofErr w:type="spellEnd"/>
      <w:r w:rsidRPr="008377C6">
        <w:rPr>
          <w:rFonts w:ascii="Times New Roman" w:hAnsi="Times New Roman" w:cs="Times New Roman"/>
          <w:szCs w:val="24"/>
          <w:lang w:val="en-US"/>
        </w:rPr>
        <w:t xml:space="preserve"> I, </w:t>
      </w:r>
      <w:proofErr w:type="spellStart"/>
      <w:r w:rsidRPr="008377C6">
        <w:rPr>
          <w:rFonts w:ascii="Times New Roman" w:hAnsi="Times New Roman" w:cs="Times New Roman"/>
          <w:szCs w:val="24"/>
          <w:lang w:val="en-US"/>
        </w:rPr>
        <w:t>Rakhorst</w:t>
      </w:r>
      <w:proofErr w:type="spellEnd"/>
      <w:r w:rsidRPr="008377C6">
        <w:rPr>
          <w:rFonts w:ascii="Times New Roman" w:hAnsi="Times New Roman" w:cs="Times New Roman"/>
          <w:szCs w:val="24"/>
          <w:lang w:val="en-US"/>
        </w:rPr>
        <w:t xml:space="preserve"> H, Lin SJ, et al. Gender Inequality for Women in Plastic Surgery: A Systematic Scoping Review. </w:t>
      </w:r>
      <w:proofErr w:type="spellStart"/>
      <w:r w:rsidRPr="008377C6">
        <w:rPr>
          <w:rFonts w:ascii="Times New Roman" w:hAnsi="Times New Roman" w:cs="Times New Roman"/>
          <w:szCs w:val="24"/>
          <w:lang w:val="en-US"/>
        </w:rPr>
        <w:t>Plast</w:t>
      </w:r>
      <w:proofErr w:type="spellEnd"/>
      <w:r w:rsidRPr="008377C6">
        <w:rPr>
          <w:rFonts w:ascii="Times New Roman" w:hAnsi="Times New Roman" w:cs="Times New Roman"/>
          <w:szCs w:val="24"/>
          <w:lang w:val="en-US"/>
        </w:rPr>
        <w:t xml:space="preserve"> </w:t>
      </w:r>
      <w:proofErr w:type="spellStart"/>
      <w:r w:rsidRPr="008377C6">
        <w:rPr>
          <w:rFonts w:ascii="Times New Roman" w:hAnsi="Times New Roman" w:cs="Times New Roman"/>
          <w:szCs w:val="24"/>
          <w:lang w:val="en-US"/>
        </w:rPr>
        <w:t>Reconstr</w:t>
      </w:r>
      <w:proofErr w:type="spellEnd"/>
      <w:r w:rsidRPr="008377C6">
        <w:rPr>
          <w:rFonts w:ascii="Times New Roman" w:hAnsi="Times New Roman" w:cs="Times New Roman"/>
          <w:szCs w:val="24"/>
          <w:lang w:val="en-US"/>
        </w:rPr>
        <w:t xml:space="preserve"> Surg. </w:t>
      </w:r>
      <w:proofErr w:type="spellStart"/>
      <w:r w:rsidRPr="008377C6">
        <w:rPr>
          <w:rFonts w:ascii="Times New Roman" w:hAnsi="Times New Roman" w:cs="Times New Roman"/>
          <w:szCs w:val="24"/>
          <w:lang w:val="en-US"/>
        </w:rPr>
        <w:t>junio</w:t>
      </w:r>
      <w:proofErr w:type="spellEnd"/>
      <w:r w:rsidRPr="008377C6">
        <w:rPr>
          <w:rFonts w:ascii="Times New Roman" w:hAnsi="Times New Roman" w:cs="Times New Roman"/>
          <w:szCs w:val="24"/>
          <w:lang w:val="en-US"/>
        </w:rPr>
        <w:t xml:space="preserve"> de 2018;141(6):1561. </w:t>
      </w:r>
    </w:p>
    <w:p w14:paraId="37FC6C8C"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78.</w:t>
      </w:r>
      <w:r w:rsidRPr="008377C6">
        <w:rPr>
          <w:rFonts w:ascii="Times New Roman" w:hAnsi="Times New Roman" w:cs="Times New Roman"/>
          <w:szCs w:val="24"/>
          <w:lang w:val="en-US"/>
        </w:rPr>
        <w:tab/>
      </w:r>
      <w:proofErr w:type="spellStart"/>
      <w:r w:rsidRPr="008377C6">
        <w:rPr>
          <w:rFonts w:ascii="Times New Roman" w:hAnsi="Times New Roman" w:cs="Times New Roman"/>
          <w:szCs w:val="24"/>
          <w:lang w:val="en-US"/>
        </w:rPr>
        <w:t>Reghunathan</w:t>
      </w:r>
      <w:proofErr w:type="spellEnd"/>
      <w:r w:rsidRPr="008377C6">
        <w:rPr>
          <w:rFonts w:ascii="Times New Roman" w:hAnsi="Times New Roman" w:cs="Times New Roman"/>
          <w:szCs w:val="24"/>
          <w:lang w:val="en-US"/>
        </w:rPr>
        <w:t xml:space="preserve"> M, Parmeshwar N, Gallus KM, Gosman AA. Diversity in Plastic Surgery: Trends in Female Representation at Plastic Surgery Meetings. Ann </w:t>
      </w:r>
      <w:proofErr w:type="spellStart"/>
      <w:r w:rsidRPr="008377C6">
        <w:rPr>
          <w:rFonts w:ascii="Times New Roman" w:hAnsi="Times New Roman" w:cs="Times New Roman"/>
          <w:szCs w:val="24"/>
          <w:lang w:val="en-US"/>
        </w:rPr>
        <w:t>Plast</w:t>
      </w:r>
      <w:proofErr w:type="spellEnd"/>
      <w:r w:rsidRPr="008377C6">
        <w:rPr>
          <w:rFonts w:ascii="Times New Roman" w:hAnsi="Times New Roman" w:cs="Times New Roman"/>
          <w:szCs w:val="24"/>
          <w:lang w:val="en-US"/>
        </w:rPr>
        <w:t xml:space="preserve"> Surg. mayo de 2020;84(5S</w:t>
      </w:r>
      <w:proofErr w:type="gramStart"/>
      <w:r w:rsidRPr="008377C6">
        <w:rPr>
          <w:rFonts w:ascii="Times New Roman" w:hAnsi="Times New Roman" w:cs="Times New Roman"/>
          <w:szCs w:val="24"/>
          <w:lang w:val="en-US"/>
        </w:rPr>
        <w:t>):S</w:t>
      </w:r>
      <w:proofErr w:type="gramEnd"/>
      <w:r w:rsidRPr="008377C6">
        <w:rPr>
          <w:rFonts w:ascii="Times New Roman" w:hAnsi="Times New Roman" w:cs="Times New Roman"/>
          <w:szCs w:val="24"/>
          <w:lang w:val="en-US"/>
        </w:rPr>
        <w:t xml:space="preserve">278. </w:t>
      </w:r>
    </w:p>
    <w:p w14:paraId="69DCFB0B"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79.</w:t>
      </w:r>
      <w:r w:rsidRPr="008377C6">
        <w:rPr>
          <w:rFonts w:ascii="Times New Roman" w:hAnsi="Times New Roman" w:cs="Times New Roman"/>
          <w:szCs w:val="24"/>
          <w:lang w:val="en-US"/>
        </w:rPr>
        <w:tab/>
        <w:t xml:space="preserve">Silvestre J, Wu LC, Lin IC, </w:t>
      </w:r>
      <w:proofErr w:type="spellStart"/>
      <w:r w:rsidRPr="008377C6">
        <w:rPr>
          <w:rFonts w:ascii="Times New Roman" w:hAnsi="Times New Roman" w:cs="Times New Roman"/>
          <w:szCs w:val="24"/>
          <w:lang w:val="en-US"/>
        </w:rPr>
        <w:t>Serletti</w:t>
      </w:r>
      <w:proofErr w:type="spellEnd"/>
      <w:r w:rsidRPr="008377C6">
        <w:rPr>
          <w:rFonts w:ascii="Times New Roman" w:hAnsi="Times New Roman" w:cs="Times New Roman"/>
          <w:szCs w:val="24"/>
          <w:lang w:val="en-US"/>
        </w:rPr>
        <w:t xml:space="preserve"> JM. Gender Authorship Trends of Plastic Surgery Research in the United States.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1 de julio de 2016;138(1):136e–42e. </w:t>
      </w:r>
    </w:p>
    <w:p w14:paraId="5D97BA13"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r>
      <w:proofErr w:type="spellStart"/>
      <w:r>
        <w:rPr>
          <w:rFonts w:ascii="Times New Roman" w:hAnsi="Times New Roman" w:cs="Times New Roman"/>
          <w:szCs w:val="24"/>
        </w:rPr>
        <w:t>Moak</w:t>
      </w:r>
      <w:proofErr w:type="spellEnd"/>
      <w:r>
        <w:rPr>
          <w:rFonts w:ascii="Times New Roman" w:hAnsi="Times New Roman" w:cs="Times New Roman"/>
          <w:szCs w:val="24"/>
        </w:rPr>
        <w:t xml:space="preserve"> TN, </w:t>
      </w:r>
      <w:proofErr w:type="spellStart"/>
      <w:r>
        <w:rPr>
          <w:rFonts w:ascii="Times New Roman" w:hAnsi="Times New Roman" w:cs="Times New Roman"/>
          <w:szCs w:val="24"/>
        </w:rPr>
        <w:t>Cress</w:t>
      </w:r>
      <w:proofErr w:type="spellEnd"/>
      <w:r>
        <w:rPr>
          <w:rFonts w:ascii="Times New Roman" w:hAnsi="Times New Roman" w:cs="Times New Roman"/>
          <w:szCs w:val="24"/>
        </w:rPr>
        <w:t xml:space="preserve"> PE, </w:t>
      </w:r>
      <w:proofErr w:type="spellStart"/>
      <w:r>
        <w:rPr>
          <w:rFonts w:ascii="Times New Roman" w:hAnsi="Times New Roman" w:cs="Times New Roman"/>
          <w:szCs w:val="24"/>
        </w:rPr>
        <w:t>Tenenbaum</w:t>
      </w:r>
      <w:proofErr w:type="spellEnd"/>
      <w:r>
        <w:rPr>
          <w:rFonts w:ascii="Times New Roman" w:hAnsi="Times New Roman" w:cs="Times New Roman"/>
          <w:szCs w:val="24"/>
        </w:rPr>
        <w:t xml:space="preserve"> M, Casas LA. </w:t>
      </w:r>
      <w:r w:rsidRPr="008377C6">
        <w:rPr>
          <w:rFonts w:ascii="Times New Roman" w:hAnsi="Times New Roman" w:cs="Times New Roman"/>
          <w:szCs w:val="24"/>
          <w:lang w:val="en-US"/>
        </w:rPr>
        <w:t xml:space="preserve">The Leaky Pipeline of Women in Plastic Surgery: Embracing Diversity to Close the Gender Disparity Gap. </w:t>
      </w:r>
      <w:proofErr w:type="spellStart"/>
      <w:r>
        <w:rPr>
          <w:rFonts w:ascii="Times New Roman" w:hAnsi="Times New Roman" w:cs="Times New Roman"/>
          <w:szCs w:val="24"/>
        </w:rPr>
        <w:t>Aesthet</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 24 de octubre de 2020;40(11):1241–8. </w:t>
      </w:r>
    </w:p>
    <w:p w14:paraId="20CA4604"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r>
      <w:proofErr w:type="spellStart"/>
      <w:r>
        <w:rPr>
          <w:rFonts w:ascii="Times New Roman" w:hAnsi="Times New Roman" w:cs="Times New Roman"/>
          <w:szCs w:val="24"/>
        </w:rPr>
        <w:t>Dingemann</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The</w:t>
      </w:r>
      <w:proofErr w:type="spellEnd"/>
      <w:r>
        <w:rPr>
          <w:rFonts w:ascii="Times New Roman" w:hAnsi="Times New Roman" w:cs="Times New Roman"/>
          <w:szCs w:val="24"/>
        </w:rPr>
        <w:t xml:space="preserve"> </w:t>
      </w:r>
      <w:proofErr w:type="spellStart"/>
      <w:r>
        <w:rPr>
          <w:rFonts w:ascii="Times New Roman" w:hAnsi="Times New Roman" w:cs="Times New Roman"/>
          <w:szCs w:val="24"/>
        </w:rPr>
        <w:t>Female</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diatric</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eon</w:t>
      </w:r>
      <w:proofErr w:type="spellEnd"/>
      <w:r>
        <w:rPr>
          <w:rFonts w:ascii="Times New Roman" w:hAnsi="Times New Roman" w:cs="Times New Roman"/>
          <w:szCs w:val="24"/>
        </w:rPr>
        <w:t xml:space="preserve">. </w:t>
      </w:r>
      <w:proofErr w:type="spellStart"/>
      <w:r>
        <w:rPr>
          <w:rFonts w:ascii="Times New Roman" w:hAnsi="Times New Roman" w:cs="Times New Roman"/>
          <w:szCs w:val="24"/>
        </w:rPr>
        <w:t>Eur</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Pedia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unio de 2017;27(3):228–33. </w:t>
      </w:r>
    </w:p>
    <w:p w14:paraId="0AECDC80"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82.</w:t>
      </w:r>
      <w:r w:rsidRPr="008377C6">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Press; 2007. 424 p. </w:t>
      </w:r>
    </w:p>
    <w:p w14:paraId="3BD3D432"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83.</w:t>
      </w:r>
      <w:r w:rsidRPr="008377C6">
        <w:rPr>
          <w:rFonts w:ascii="Times New Roman" w:hAnsi="Times New Roman" w:cs="Times New Roman"/>
          <w:szCs w:val="24"/>
          <w:lang w:val="en-US"/>
        </w:rPr>
        <w:tab/>
        <w:t xml:space="preserve">Koning R, Samila S, Ferguson JP. Who do we invent for? Patents by women focus more on women’s health, but few women get to invent. </w:t>
      </w:r>
      <w:proofErr w:type="spellStart"/>
      <w:r>
        <w:rPr>
          <w:rFonts w:ascii="Times New Roman" w:hAnsi="Times New Roman" w:cs="Times New Roman"/>
          <w:szCs w:val="24"/>
        </w:rPr>
        <w:t>Science</w:t>
      </w:r>
      <w:proofErr w:type="spellEnd"/>
      <w:r>
        <w:rPr>
          <w:rFonts w:ascii="Times New Roman" w:hAnsi="Times New Roman" w:cs="Times New Roman"/>
          <w:szCs w:val="24"/>
        </w:rPr>
        <w:t xml:space="preserve">. 18 de junio de 2021;372(6548):1345–8. </w:t>
      </w:r>
    </w:p>
    <w:p w14:paraId="488056C2" w14:textId="77777777" w:rsidR="008377C6" w:rsidRDefault="008377C6" w:rsidP="008377C6">
      <w:pPr>
        <w:pStyle w:val="Bibliografa"/>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Castillo LLO, Garibay P. Presencia de las mujeres en las especialidades médicas una mirada desde la perspectiva de género.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Electrónica </w:t>
      </w:r>
      <w:proofErr w:type="spellStart"/>
      <w:r>
        <w:rPr>
          <w:rFonts w:ascii="Times New Roman" w:hAnsi="Times New Roman" w:cs="Times New Roman"/>
          <w:szCs w:val="24"/>
        </w:rPr>
        <w:t>Psicol</w:t>
      </w:r>
      <w:proofErr w:type="spellEnd"/>
      <w:r>
        <w:rPr>
          <w:rFonts w:ascii="Times New Roman" w:hAnsi="Times New Roman" w:cs="Times New Roman"/>
          <w:szCs w:val="24"/>
        </w:rPr>
        <w:t xml:space="preserve"> Iztacala. 15 de enero de 2017;18(4):1706–28. </w:t>
      </w:r>
    </w:p>
    <w:p w14:paraId="7E8D2D16" w14:textId="77777777" w:rsidR="008377C6" w:rsidRPr="008377C6" w:rsidRDefault="008377C6" w:rsidP="008377C6">
      <w:pPr>
        <w:pStyle w:val="Bibliografa"/>
        <w:rPr>
          <w:rFonts w:ascii="Times New Roman" w:hAnsi="Times New Roman" w:cs="Times New Roman"/>
          <w:szCs w:val="24"/>
          <w:lang w:val="en-US"/>
        </w:rPr>
      </w:pPr>
      <w:r>
        <w:rPr>
          <w:rFonts w:ascii="Times New Roman" w:hAnsi="Times New Roman" w:cs="Times New Roman"/>
          <w:szCs w:val="24"/>
        </w:rPr>
        <w:t>85.</w:t>
      </w:r>
      <w:r>
        <w:rPr>
          <w:rFonts w:ascii="Times New Roman" w:hAnsi="Times New Roman" w:cs="Times New Roman"/>
          <w:szCs w:val="24"/>
        </w:rPr>
        <w:tab/>
      </w:r>
      <w:proofErr w:type="spellStart"/>
      <w:r>
        <w:rPr>
          <w:rFonts w:ascii="Times New Roman" w:hAnsi="Times New Roman" w:cs="Times New Roman"/>
          <w:szCs w:val="24"/>
        </w:rPr>
        <w:t>Hu</w:t>
      </w:r>
      <w:proofErr w:type="spellEnd"/>
      <w:r>
        <w:rPr>
          <w:rFonts w:ascii="Times New Roman" w:hAnsi="Times New Roman" w:cs="Times New Roman"/>
          <w:szCs w:val="24"/>
        </w:rPr>
        <w:t xml:space="preserve"> YY, Ellis RJ, Hewitt DB, Yang AD, Cheung EO, </w:t>
      </w:r>
      <w:proofErr w:type="spellStart"/>
      <w:r>
        <w:rPr>
          <w:rFonts w:ascii="Times New Roman" w:hAnsi="Times New Roman" w:cs="Times New Roman"/>
          <w:szCs w:val="24"/>
        </w:rPr>
        <w:t>Moskowitz</w:t>
      </w:r>
      <w:proofErr w:type="spellEnd"/>
      <w:r>
        <w:rPr>
          <w:rFonts w:ascii="Times New Roman" w:hAnsi="Times New Roman" w:cs="Times New Roman"/>
          <w:szCs w:val="24"/>
        </w:rPr>
        <w:t xml:space="preserve"> JT, et al. </w:t>
      </w:r>
      <w:r w:rsidRPr="008377C6">
        <w:rPr>
          <w:rFonts w:ascii="Times New Roman" w:hAnsi="Times New Roman" w:cs="Times New Roman"/>
          <w:szCs w:val="24"/>
          <w:lang w:val="en-US"/>
        </w:rPr>
        <w:t xml:space="preserve">Discrimination, Abuse, Harassment, and Burnout in Surgical Residency Training. N Engl J Med. 31 de </w:t>
      </w:r>
      <w:proofErr w:type="spellStart"/>
      <w:r w:rsidRPr="008377C6">
        <w:rPr>
          <w:rFonts w:ascii="Times New Roman" w:hAnsi="Times New Roman" w:cs="Times New Roman"/>
          <w:szCs w:val="24"/>
          <w:lang w:val="en-US"/>
        </w:rPr>
        <w:t>octubre</w:t>
      </w:r>
      <w:proofErr w:type="spellEnd"/>
      <w:r w:rsidRPr="008377C6">
        <w:rPr>
          <w:rFonts w:ascii="Times New Roman" w:hAnsi="Times New Roman" w:cs="Times New Roman"/>
          <w:szCs w:val="24"/>
          <w:lang w:val="en-US"/>
        </w:rPr>
        <w:t xml:space="preserve"> de 2019;381(18):1741–52. </w:t>
      </w:r>
    </w:p>
    <w:p w14:paraId="09079251" w14:textId="77777777" w:rsidR="008377C6" w:rsidRPr="008377C6" w:rsidRDefault="008377C6" w:rsidP="008377C6">
      <w:pPr>
        <w:pStyle w:val="Bibliografa"/>
        <w:rPr>
          <w:rFonts w:ascii="Times New Roman" w:hAnsi="Times New Roman" w:cs="Times New Roman"/>
          <w:szCs w:val="24"/>
          <w:lang w:val="en-US"/>
        </w:rPr>
      </w:pPr>
      <w:r w:rsidRPr="008377C6">
        <w:rPr>
          <w:rFonts w:ascii="Times New Roman" w:hAnsi="Times New Roman" w:cs="Times New Roman"/>
          <w:szCs w:val="24"/>
          <w:lang w:val="en-US"/>
        </w:rPr>
        <w:t>86.</w:t>
      </w:r>
      <w:r w:rsidRPr="008377C6">
        <w:rPr>
          <w:rFonts w:ascii="Times New Roman" w:hAnsi="Times New Roman" w:cs="Times New Roman"/>
          <w:szCs w:val="24"/>
          <w:lang w:val="en-US"/>
        </w:rPr>
        <w:tab/>
      </w:r>
      <w:proofErr w:type="spellStart"/>
      <w:r w:rsidRPr="008377C6">
        <w:rPr>
          <w:rFonts w:ascii="Times New Roman" w:hAnsi="Times New Roman" w:cs="Times New Roman"/>
          <w:szCs w:val="24"/>
          <w:lang w:val="en-US"/>
        </w:rPr>
        <w:t>Smeds</w:t>
      </w:r>
      <w:proofErr w:type="spellEnd"/>
      <w:r w:rsidRPr="008377C6">
        <w:rPr>
          <w:rFonts w:ascii="Times New Roman" w:hAnsi="Times New Roman" w:cs="Times New Roman"/>
          <w:szCs w:val="24"/>
          <w:lang w:val="en-US"/>
        </w:rPr>
        <w:t xml:space="preserve"> MR, </w:t>
      </w:r>
      <w:proofErr w:type="spellStart"/>
      <w:r w:rsidRPr="008377C6">
        <w:rPr>
          <w:rFonts w:ascii="Times New Roman" w:hAnsi="Times New Roman" w:cs="Times New Roman"/>
          <w:szCs w:val="24"/>
          <w:lang w:val="en-US"/>
        </w:rPr>
        <w:t>Aulivola</w:t>
      </w:r>
      <w:proofErr w:type="spellEnd"/>
      <w:r w:rsidRPr="008377C6">
        <w:rPr>
          <w:rFonts w:ascii="Times New Roman" w:hAnsi="Times New Roman" w:cs="Times New Roman"/>
          <w:szCs w:val="24"/>
          <w:lang w:val="en-US"/>
        </w:rPr>
        <w:t xml:space="preserve"> B. Gender disparity and sexual harassment in vascular surgery practices. J </w:t>
      </w:r>
      <w:proofErr w:type="spellStart"/>
      <w:r w:rsidRPr="008377C6">
        <w:rPr>
          <w:rFonts w:ascii="Times New Roman" w:hAnsi="Times New Roman" w:cs="Times New Roman"/>
          <w:szCs w:val="24"/>
          <w:lang w:val="en-US"/>
        </w:rPr>
        <w:t>Vasc</w:t>
      </w:r>
      <w:proofErr w:type="spellEnd"/>
      <w:r w:rsidRPr="008377C6">
        <w:rPr>
          <w:rFonts w:ascii="Times New Roman" w:hAnsi="Times New Roman" w:cs="Times New Roman"/>
          <w:szCs w:val="24"/>
          <w:lang w:val="en-US"/>
        </w:rPr>
        <w:t xml:space="preserve"> Surg. </w:t>
      </w:r>
      <w:proofErr w:type="spellStart"/>
      <w:r w:rsidRPr="008377C6">
        <w:rPr>
          <w:rFonts w:ascii="Times New Roman" w:hAnsi="Times New Roman" w:cs="Times New Roman"/>
          <w:szCs w:val="24"/>
          <w:lang w:val="en-US"/>
        </w:rPr>
        <w:t>agosto</w:t>
      </w:r>
      <w:proofErr w:type="spellEnd"/>
      <w:r w:rsidRPr="008377C6">
        <w:rPr>
          <w:rFonts w:ascii="Times New Roman" w:hAnsi="Times New Roman" w:cs="Times New Roman"/>
          <w:szCs w:val="24"/>
          <w:lang w:val="en-US"/>
        </w:rPr>
        <w:t xml:space="preserve"> de 2020;72(2):692–9. </w:t>
      </w:r>
    </w:p>
    <w:p w14:paraId="0284E181" w14:textId="77777777" w:rsidR="008377C6" w:rsidRDefault="008377C6" w:rsidP="008377C6">
      <w:pPr>
        <w:pStyle w:val="Bibliografa"/>
        <w:rPr>
          <w:rFonts w:ascii="Times New Roman" w:hAnsi="Times New Roman" w:cs="Times New Roman"/>
          <w:szCs w:val="24"/>
        </w:rPr>
      </w:pPr>
      <w:r w:rsidRPr="008377C6">
        <w:rPr>
          <w:rFonts w:ascii="Times New Roman" w:hAnsi="Times New Roman" w:cs="Times New Roman"/>
          <w:szCs w:val="24"/>
          <w:lang w:val="en-US"/>
        </w:rPr>
        <w:t>87.</w:t>
      </w:r>
      <w:r w:rsidRPr="008377C6">
        <w:rPr>
          <w:rFonts w:ascii="Times New Roman" w:hAnsi="Times New Roman" w:cs="Times New Roman"/>
          <w:szCs w:val="24"/>
          <w:lang w:val="en-US"/>
        </w:rPr>
        <w:tab/>
        <w:t xml:space="preserve">Hirayama M, Fernando S. </w:t>
      </w:r>
      <w:proofErr w:type="spellStart"/>
      <w:r w:rsidRPr="008377C6">
        <w:rPr>
          <w:rFonts w:ascii="Times New Roman" w:hAnsi="Times New Roman" w:cs="Times New Roman"/>
          <w:szCs w:val="24"/>
          <w:lang w:val="en-US"/>
        </w:rPr>
        <w:t>Organisational</w:t>
      </w:r>
      <w:proofErr w:type="spellEnd"/>
      <w:r w:rsidRPr="008377C6">
        <w:rPr>
          <w:rFonts w:ascii="Times New Roman" w:hAnsi="Times New Roman" w:cs="Times New Roman"/>
          <w:szCs w:val="24"/>
          <w:lang w:val="en-US"/>
        </w:rPr>
        <w:t xml:space="preserve"> barriers to and facilitators for female surgeons’ career progression: a systematic review. </w:t>
      </w:r>
      <w:r>
        <w:rPr>
          <w:rFonts w:ascii="Times New Roman" w:hAnsi="Times New Roman" w:cs="Times New Roman"/>
          <w:szCs w:val="24"/>
        </w:rPr>
        <w:t xml:space="preserve">J R </w:t>
      </w:r>
      <w:proofErr w:type="spellStart"/>
      <w:r>
        <w:rPr>
          <w:rFonts w:ascii="Times New Roman" w:hAnsi="Times New Roman" w:cs="Times New Roman"/>
          <w:szCs w:val="24"/>
        </w:rPr>
        <w:t>Soc</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septiembre de 2018;111(9):324–34. </w:t>
      </w:r>
    </w:p>
    <w:p w14:paraId="0459FB1C" w14:textId="2BBFFC60" w:rsidR="00C35260" w:rsidRPr="00714576" w:rsidRDefault="000A5E3D" w:rsidP="00645296">
      <w:r>
        <w:fldChar w:fldCharType="end"/>
      </w:r>
    </w:p>
    <w:sectPr w:rsidR="00C35260" w:rsidRPr="00714576" w:rsidSect="00446E13">
      <w:headerReference w:type="default" r:id="rId24"/>
      <w:footerReference w:type="default" r:id="rId25"/>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B4F64" w14:textId="77777777" w:rsidR="00446E13" w:rsidRDefault="00446E13" w:rsidP="00DF4637">
      <w:pPr>
        <w:spacing w:before="0" w:after="0" w:line="240" w:lineRule="auto"/>
      </w:pPr>
      <w:r>
        <w:separator/>
      </w:r>
    </w:p>
  </w:endnote>
  <w:endnote w:type="continuationSeparator" w:id="0">
    <w:p w14:paraId="5DBCF4A2" w14:textId="77777777" w:rsidR="00446E13" w:rsidRDefault="00446E13"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eastAsiaTheme="majorEastAsia" w:hAnsiTheme="majorHAnsi" w:cstheme="majorBidi"/>
        <w:sz w:val="28"/>
        <w:szCs w:val="28"/>
        <w:lang w:val="es-ES"/>
      </w:rPr>
      <w:id w:val="-1864431307"/>
      <w:docPartObj>
        <w:docPartGallery w:val="Page Numbers (Bottom of Page)"/>
        <w:docPartUnique/>
      </w:docPartObj>
    </w:sdtPr>
    <w:sdtEndPr>
      <w:rPr>
        <w:lang w:val="es-PE"/>
      </w:rPr>
    </w:sdtEndPr>
    <w:sdtContent>
      <w:p w14:paraId="7C0BEB16" w14:textId="61F328C4" w:rsidR="008D56E9" w:rsidRDefault="008D56E9">
        <w:pPr>
          <w:pStyle w:val="Piedepgina"/>
          <w:jc w:val="right"/>
          <w:rPr>
            <w:rFonts w:asciiTheme="majorHAnsi" w:eastAsiaTheme="majorEastAsia" w:hAnsiTheme="majorHAnsi" w:cstheme="majorBidi"/>
            <w:sz w:val="28"/>
            <w:szCs w:val="28"/>
          </w:rPr>
        </w:pPr>
        <w:r>
          <w:rPr>
            <w:rFonts w:asciiTheme="majorHAnsi" w:eastAsiaTheme="majorEastAsia" w:hAnsiTheme="majorHAnsi" w:cstheme="majorBidi"/>
            <w:sz w:val="28"/>
            <w:szCs w:val="28"/>
            <w:lang w:val="es-ES"/>
          </w:rPr>
          <w:t xml:space="preserve">pág. </w:t>
        </w:r>
        <w:r>
          <w:rPr>
            <w:rFonts w:eastAsiaTheme="minorEastAsia" w:cs="Times New Roman"/>
            <w:sz w:val="22"/>
          </w:rPr>
          <w:fldChar w:fldCharType="begin"/>
        </w:r>
        <w:r>
          <w:instrText>PAGE    \* MERGEFORMAT</w:instrText>
        </w:r>
        <w:r>
          <w:rPr>
            <w:rFonts w:eastAsiaTheme="minorEastAsia" w:cs="Times New Roman"/>
            <w:sz w:val="22"/>
          </w:rPr>
          <w:fldChar w:fldCharType="separate"/>
        </w:r>
        <w:r>
          <w:rPr>
            <w:rFonts w:asciiTheme="majorHAnsi" w:eastAsiaTheme="majorEastAsia" w:hAnsiTheme="majorHAnsi" w:cstheme="majorBidi"/>
            <w:sz w:val="28"/>
            <w:szCs w:val="28"/>
            <w:lang w:val="es-ES"/>
          </w:rPr>
          <w:t>2</w:t>
        </w:r>
        <w:r>
          <w:rPr>
            <w:rFonts w:asciiTheme="majorHAnsi" w:eastAsiaTheme="majorEastAsia" w:hAnsiTheme="majorHAnsi" w:cstheme="majorBidi"/>
            <w:sz w:val="28"/>
            <w:szCs w:val="28"/>
          </w:rPr>
          <w:fldChar w:fldCharType="end"/>
        </w:r>
      </w:p>
    </w:sdtContent>
  </w:sdt>
  <w:p w14:paraId="6D41F6AE" w14:textId="77777777" w:rsidR="008D56E9" w:rsidRDefault="008D56E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CD1D2" w14:textId="77777777" w:rsidR="00446E13" w:rsidRDefault="00446E13" w:rsidP="00DF4637">
      <w:pPr>
        <w:spacing w:before="0" w:after="0" w:line="240" w:lineRule="auto"/>
      </w:pPr>
      <w:r>
        <w:separator/>
      </w:r>
    </w:p>
  </w:footnote>
  <w:footnote w:type="continuationSeparator" w:id="0">
    <w:p w14:paraId="68DE452E" w14:textId="77777777" w:rsidR="00446E13" w:rsidRDefault="00446E13"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7"/>
  </w:num>
  <w:num w:numId="2" w16cid:durableId="1931112128">
    <w:abstractNumId w:val="4"/>
  </w:num>
  <w:num w:numId="3" w16cid:durableId="953945901">
    <w:abstractNumId w:val="18"/>
  </w:num>
  <w:num w:numId="4" w16cid:durableId="1232078445">
    <w:abstractNumId w:val="7"/>
  </w:num>
  <w:num w:numId="5" w16cid:durableId="2011979488">
    <w:abstractNumId w:val="3"/>
  </w:num>
  <w:num w:numId="6" w16cid:durableId="842399907">
    <w:abstractNumId w:val="19"/>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6"/>
  </w:num>
  <w:num w:numId="19" w16cid:durableId="1291932634">
    <w:abstractNumId w:val="6"/>
  </w:num>
  <w:num w:numId="20" w16cid:durableId="234098197">
    <w:abstractNumId w:val="1"/>
  </w:num>
  <w:num w:numId="21" w16cid:durableId="3050912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2736"/>
    <w:rsid w:val="00043C58"/>
    <w:rsid w:val="00052B0D"/>
    <w:rsid w:val="00052EDD"/>
    <w:rsid w:val="00057E6A"/>
    <w:rsid w:val="000618BB"/>
    <w:rsid w:val="00072B01"/>
    <w:rsid w:val="000765C6"/>
    <w:rsid w:val="0007760A"/>
    <w:rsid w:val="00081CFF"/>
    <w:rsid w:val="00091FE2"/>
    <w:rsid w:val="00092CB2"/>
    <w:rsid w:val="000945D2"/>
    <w:rsid w:val="000A3441"/>
    <w:rsid w:val="000A5200"/>
    <w:rsid w:val="000A5E3D"/>
    <w:rsid w:val="000A770E"/>
    <w:rsid w:val="000B5BA9"/>
    <w:rsid w:val="000B72A0"/>
    <w:rsid w:val="000C5ABC"/>
    <w:rsid w:val="000E4284"/>
    <w:rsid w:val="00112ED4"/>
    <w:rsid w:val="00115BAA"/>
    <w:rsid w:val="00121878"/>
    <w:rsid w:val="00123262"/>
    <w:rsid w:val="00124652"/>
    <w:rsid w:val="00124C81"/>
    <w:rsid w:val="001444FA"/>
    <w:rsid w:val="0014747D"/>
    <w:rsid w:val="001607A0"/>
    <w:rsid w:val="00175305"/>
    <w:rsid w:val="00187BB2"/>
    <w:rsid w:val="001929BE"/>
    <w:rsid w:val="00195497"/>
    <w:rsid w:val="001976E6"/>
    <w:rsid w:val="001B031F"/>
    <w:rsid w:val="001B3249"/>
    <w:rsid w:val="001C5A94"/>
    <w:rsid w:val="001C7531"/>
    <w:rsid w:val="001D281F"/>
    <w:rsid w:val="001D2B1F"/>
    <w:rsid w:val="001D3CBE"/>
    <w:rsid w:val="001D5E45"/>
    <w:rsid w:val="001E730E"/>
    <w:rsid w:val="001F20BE"/>
    <w:rsid w:val="001F57CB"/>
    <w:rsid w:val="00205B97"/>
    <w:rsid w:val="00205DA3"/>
    <w:rsid w:val="00210932"/>
    <w:rsid w:val="00211B6C"/>
    <w:rsid w:val="00213A47"/>
    <w:rsid w:val="002252CA"/>
    <w:rsid w:val="0027696E"/>
    <w:rsid w:val="002811DD"/>
    <w:rsid w:val="00282DA1"/>
    <w:rsid w:val="002D4FD1"/>
    <w:rsid w:val="002E2E96"/>
    <w:rsid w:val="002E31E8"/>
    <w:rsid w:val="002E5738"/>
    <w:rsid w:val="002F26AB"/>
    <w:rsid w:val="002F3FC0"/>
    <w:rsid w:val="0030552B"/>
    <w:rsid w:val="0031709C"/>
    <w:rsid w:val="00323F24"/>
    <w:rsid w:val="0032560D"/>
    <w:rsid w:val="00337D1A"/>
    <w:rsid w:val="003407F9"/>
    <w:rsid w:val="00342B41"/>
    <w:rsid w:val="00360B0A"/>
    <w:rsid w:val="00376F01"/>
    <w:rsid w:val="003837B3"/>
    <w:rsid w:val="00385571"/>
    <w:rsid w:val="003918DD"/>
    <w:rsid w:val="00393236"/>
    <w:rsid w:val="00393A7D"/>
    <w:rsid w:val="00395DF7"/>
    <w:rsid w:val="003963CA"/>
    <w:rsid w:val="003A04F6"/>
    <w:rsid w:val="003A0BA8"/>
    <w:rsid w:val="003A42A1"/>
    <w:rsid w:val="003A7674"/>
    <w:rsid w:val="003B03FC"/>
    <w:rsid w:val="003B1671"/>
    <w:rsid w:val="003B25B4"/>
    <w:rsid w:val="003B3FA4"/>
    <w:rsid w:val="003B7F5E"/>
    <w:rsid w:val="003C0EBF"/>
    <w:rsid w:val="003C3DE4"/>
    <w:rsid w:val="003E3C6E"/>
    <w:rsid w:val="003E4046"/>
    <w:rsid w:val="00407866"/>
    <w:rsid w:val="00414D15"/>
    <w:rsid w:val="00422E79"/>
    <w:rsid w:val="0042589A"/>
    <w:rsid w:val="004315CD"/>
    <w:rsid w:val="00441263"/>
    <w:rsid w:val="00446DC5"/>
    <w:rsid w:val="00446E13"/>
    <w:rsid w:val="00447F28"/>
    <w:rsid w:val="004569B5"/>
    <w:rsid w:val="004605C7"/>
    <w:rsid w:val="00471C2F"/>
    <w:rsid w:val="0047794B"/>
    <w:rsid w:val="00483676"/>
    <w:rsid w:val="00487597"/>
    <w:rsid w:val="00490833"/>
    <w:rsid w:val="004A2254"/>
    <w:rsid w:val="004A49CB"/>
    <w:rsid w:val="004B5F2E"/>
    <w:rsid w:val="004B6EF2"/>
    <w:rsid w:val="004C3CCC"/>
    <w:rsid w:val="004C3DB2"/>
    <w:rsid w:val="004D6292"/>
    <w:rsid w:val="004F11FC"/>
    <w:rsid w:val="005201B8"/>
    <w:rsid w:val="00522A6D"/>
    <w:rsid w:val="00527B0D"/>
    <w:rsid w:val="00544AA8"/>
    <w:rsid w:val="00551F11"/>
    <w:rsid w:val="005579F0"/>
    <w:rsid w:val="005930F2"/>
    <w:rsid w:val="005965ED"/>
    <w:rsid w:val="005B1463"/>
    <w:rsid w:val="005B34E8"/>
    <w:rsid w:val="005B4907"/>
    <w:rsid w:val="005B4F3C"/>
    <w:rsid w:val="005D00DB"/>
    <w:rsid w:val="005E111A"/>
    <w:rsid w:val="005E2798"/>
    <w:rsid w:val="005E297F"/>
    <w:rsid w:val="005E7295"/>
    <w:rsid w:val="00606DFA"/>
    <w:rsid w:val="00617635"/>
    <w:rsid w:val="006303F1"/>
    <w:rsid w:val="0064318A"/>
    <w:rsid w:val="00643F87"/>
    <w:rsid w:val="00645296"/>
    <w:rsid w:val="00645C2D"/>
    <w:rsid w:val="0065289C"/>
    <w:rsid w:val="006678EB"/>
    <w:rsid w:val="00672E87"/>
    <w:rsid w:val="006757E1"/>
    <w:rsid w:val="00693077"/>
    <w:rsid w:val="006A54B5"/>
    <w:rsid w:val="006C05EA"/>
    <w:rsid w:val="006E0653"/>
    <w:rsid w:val="006E1FB1"/>
    <w:rsid w:val="006E3607"/>
    <w:rsid w:val="006F3F3C"/>
    <w:rsid w:val="007010B9"/>
    <w:rsid w:val="00702E89"/>
    <w:rsid w:val="00707805"/>
    <w:rsid w:val="00710FA8"/>
    <w:rsid w:val="00714576"/>
    <w:rsid w:val="00714E3B"/>
    <w:rsid w:val="0071509C"/>
    <w:rsid w:val="00723CE1"/>
    <w:rsid w:val="00726BF9"/>
    <w:rsid w:val="00751A96"/>
    <w:rsid w:val="007601BD"/>
    <w:rsid w:val="007604BC"/>
    <w:rsid w:val="00761726"/>
    <w:rsid w:val="00762436"/>
    <w:rsid w:val="00780343"/>
    <w:rsid w:val="00783D94"/>
    <w:rsid w:val="00784F9D"/>
    <w:rsid w:val="007B2D7A"/>
    <w:rsid w:val="007C09BB"/>
    <w:rsid w:val="007C0A3A"/>
    <w:rsid w:val="007C1908"/>
    <w:rsid w:val="007C692E"/>
    <w:rsid w:val="007F48D9"/>
    <w:rsid w:val="007F4D7F"/>
    <w:rsid w:val="007F78A5"/>
    <w:rsid w:val="00805858"/>
    <w:rsid w:val="0080650E"/>
    <w:rsid w:val="008120E2"/>
    <w:rsid w:val="00824940"/>
    <w:rsid w:val="00827FF9"/>
    <w:rsid w:val="0083305A"/>
    <w:rsid w:val="00836940"/>
    <w:rsid w:val="00837021"/>
    <w:rsid w:val="008377C6"/>
    <w:rsid w:val="00841E95"/>
    <w:rsid w:val="008444FE"/>
    <w:rsid w:val="00846E4B"/>
    <w:rsid w:val="008477CF"/>
    <w:rsid w:val="00864699"/>
    <w:rsid w:val="00872D2E"/>
    <w:rsid w:val="008760C4"/>
    <w:rsid w:val="00880D32"/>
    <w:rsid w:val="00896D8E"/>
    <w:rsid w:val="008A49C7"/>
    <w:rsid w:val="008B00B7"/>
    <w:rsid w:val="008D2AD1"/>
    <w:rsid w:val="008D56E9"/>
    <w:rsid w:val="008D6B57"/>
    <w:rsid w:val="008E0EA2"/>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C160B"/>
    <w:rsid w:val="009D1845"/>
    <w:rsid w:val="009D2F7E"/>
    <w:rsid w:val="009D3E11"/>
    <w:rsid w:val="009D7DA0"/>
    <w:rsid w:val="009F75E5"/>
    <w:rsid w:val="00A027EA"/>
    <w:rsid w:val="00A13A15"/>
    <w:rsid w:val="00A21AF5"/>
    <w:rsid w:val="00A22148"/>
    <w:rsid w:val="00A227EC"/>
    <w:rsid w:val="00A22B1B"/>
    <w:rsid w:val="00A23B51"/>
    <w:rsid w:val="00A25420"/>
    <w:rsid w:val="00A32EA4"/>
    <w:rsid w:val="00A34CB6"/>
    <w:rsid w:val="00A40070"/>
    <w:rsid w:val="00A456EE"/>
    <w:rsid w:val="00A52295"/>
    <w:rsid w:val="00A574C0"/>
    <w:rsid w:val="00A5786D"/>
    <w:rsid w:val="00A67485"/>
    <w:rsid w:val="00A67AB6"/>
    <w:rsid w:val="00A844B7"/>
    <w:rsid w:val="00A92A86"/>
    <w:rsid w:val="00A96FF0"/>
    <w:rsid w:val="00AE3FA2"/>
    <w:rsid w:val="00AE5075"/>
    <w:rsid w:val="00AE71F3"/>
    <w:rsid w:val="00B12037"/>
    <w:rsid w:val="00B15FC5"/>
    <w:rsid w:val="00B21BAE"/>
    <w:rsid w:val="00B34DB1"/>
    <w:rsid w:val="00B376C2"/>
    <w:rsid w:val="00B502A2"/>
    <w:rsid w:val="00B53CB3"/>
    <w:rsid w:val="00B65501"/>
    <w:rsid w:val="00B70095"/>
    <w:rsid w:val="00B7139C"/>
    <w:rsid w:val="00B73C1E"/>
    <w:rsid w:val="00B928FD"/>
    <w:rsid w:val="00BC43D7"/>
    <w:rsid w:val="00BD0AA0"/>
    <w:rsid w:val="00BD4840"/>
    <w:rsid w:val="00BE0571"/>
    <w:rsid w:val="00BE1DE5"/>
    <w:rsid w:val="00BE538C"/>
    <w:rsid w:val="00BE6A21"/>
    <w:rsid w:val="00BF78F5"/>
    <w:rsid w:val="00C00895"/>
    <w:rsid w:val="00C02A84"/>
    <w:rsid w:val="00C03994"/>
    <w:rsid w:val="00C06590"/>
    <w:rsid w:val="00C10F20"/>
    <w:rsid w:val="00C22C3B"/>
    <w:rsid w:val="00C25E3E"/>
    <w:rsid w:val="00C304BA"/>
    <w:rsid w:val="00C31FD1"/>
    <w:rsid w:val="00C32D91"/>
    <w:rsid w:val="00C35260"/>
    <w:rsid w:val="00C427A9"/>
    <w:rsid w:val="00C4447E"/>
    <w:rsid w:val="00C44FAD"/>
    <w:rsid w:val="00C45D90"/>
    <w:rsid w:val="00C550BF"/>
    <w:rsid w:val="00C6090A"/>
    <w:rsid w:val="00C63B9D"/>
    <w:rsid w:val="00C66B25"/>
    <w:rsid w:val="00C82DF0"/>
    <w:rsid w:val="00C95C0F"/>
    <w:rsid w:val="00CA2FF3"/>
    <w:rsid w:val="00CB6B04"/>
    <w:rsid w:val="00CC2A83"/>
    <w:rsid w:val="00CC5024"/>
    <w:rsid w:val="00CC5DED"/>
    <w:rsid w:val="00CC6A17"/>
    <w:rsid w:val="00CD3981"/>
    <w:rsid w:val="00CF3C9F"/>
    <w:rsid w:val="00D01E50"/>
    <w:rsid w:val="00D14B1F"/>
    <w:rsid w:val="00D16FD7"/>
    <w:rsid w:val="00D277E7"/>
    <w:rsid w:val="00D434C8"/>
    <w:rsid w:val="00D45A0D"/>
    <w:rsid w:val="00D625C8"/>
    <w:rsid w:val="00D67B8C"/>
    <w:rsid w:val="00D73D4A"/>
    <w:rsid w:val="00D824A6"/>
    <w:rsid w:val="00D85E85"/>
    <w:rsid w:val="00D87459"/>
    <w:rsid w:val="00D90E93"/>
    <w:rsid w:val="00DA0FBA"/>
    <w:rsid w:val="00DA6285"/>
    <w:rsid w:val="00DC4E22"/>
    <w:rsid w:val="00DC5D3F"/>
    <w:rsid w:val="00DD12C4"/>
    <w:rsid w:val="00DD456B"/>
    <w:rsid w:val="00DE0579"/>
    <w:rsid w:val="00DE537F"/>
    <w:rsid w:val="00DF4637"/>
    <w:rsid w:val="00E027FA"/>
    <w:rsid w:val="00E02935"/>
    <w:rsid w:val="00E1114B"/>
    <w:rsid w:val="00E167D4"/>
    <w:rsid w:val="00E20283"/>
    <w:rsid w:val="00E2091C"/>
    <w:rsid w:val="00E237AB"/>
    <w:rsid w:val="00E25549"/>
    <w:rsid w:val="00E36448"/>
    <w:rsid w:val="00E36BF1"/>
    <w:rsid w:val="00E41211"/>
    <w:rsid w:val="00E432DA"/>
    <w:rsid w:val="00E44130"/>
    <w:rsid w:val="00E5624C"/>
    <w:rsid w:val="00E60DBA"/>
    <w:rsid w:val="00E63952"/>
    <w:rsid w:val="00E83391"/>
    <w:rsid w:val="00E85532"/>
    <w:rsid w:val="00E86F97"/>
    <w:rsid w:val="00E95B52"/>
    <w:rsid w:val="00E96C02"/>
    <w:rsid w:val="00EA02A7"/>
    <w:rsid w:val="00EA184F"/>
    <w:rsid w:val="00EA1AE6"/>
    <w:rsid w:val="00EA24E9"/>
    <w:rsid w:val="00EA259D"/>
    <w:rsid w:val="00EB1047"/>
    <w:rsid w:val="00EB207B"/>
    <w:rsid w:val="00EC0D2E"/>
    <w:rsid w:val="00EC3A8E"/>
    <w:rsid w:val="00ED6312"/>
    <w:rsid w:val="00EE06DE"/>
    <w:rsid w:val="00EE3330"/>
    <w:rsid w:val="00F03AA2"/>
    <w:rsid w:val="00F04D68"/>
    <w:rsid w:val="00F14C53"/>
    <w:rsid w:val="00F23910"/>
    <w:rsid w:val="00F27CC0"/>
    <w:rsid w:val="00F51A79"/>
    <w:rsid w:val="00F54C75"/>
    <w:rsid w:val="00F94182"/>
    <w:rsid w:val="00F956C3"/>
    <w:rsid w:val="00FA08B9"/>
    <w:rsid w:val="00FA71A2"/>
    <w:rsid w:val="00FC065B"/>
    <w:rsid w:val="00FD478D"/>
    <w:rsid w:val="00FE07EA"/>
    <w:rsid w:val="00FE22BE"/>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4B5"/>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B53CB3"/>
    <w:pPr>
      <w:tabs>
        <w:tab w:val="right" w:leader="dot" w:pos="9736"/>
      </w:tabs>
      <w:spacing w:after="100"/>
    </w:pPr>
    <w:rPr>
      <w:lang w:val="en-US"/>
    </w:r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1</Pages>
  <Words>69901</Words>
  <Characters>384460</Characters>
  <Application>Microsoft Office Word</Application>
  <DocSecurity>0</DocSecurity>
  <Lines>3203</Lines>
  <Paragraphs>9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3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27</cp:revision>
  <cp:lastPrinted>2024-03-07T16:30:00Z</cp:lastPrinted>
  <dcterms:created xsi:type="dcterms:W3CDTF">2024-03-06T13:52:00Z</dcterms:created>
  <dcterms:modified xsi:type="dcterms:W3CDTF">2024-03-07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5zwFAQ2"/&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